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8E11E9" w14:textId="071C2A8F" w:rsidR="00912BC3" w:rsidRPr="00890351" w:rsidRDefault="006143C4" w:rsidP="00BF3B8A">
      <w:pPr>
        <w:pStyle w:val="ArticleTitle"/>
        <w:spacing w:line="480" w:lineRule="auto"/>
        <w:rPr>
          <w:noProof w:val="0"/>
          <w:sz w:val="24"/>
          <w:szCs w:val="24"/>
        </w:rPr>
      </w:pPr>
      <w:bookmarkStart w:id="0" w:name="_GoBack"/>
      <w:bookmarkEnd w:id="0"/>
      <w:r w:rsidRPr="00890351">
        <w:rPr>
          <w:noProof w:val="0"/>
          <w:sz w:val="24"/>
          <w:szCs w:val="24"/>
        </w:rPr>
        <w:t>Reliability of Cardiac Output Measurements</w:t>
      </w:r>
      <w:r w:rsidR="007A7457" w:rsidRPr="00890351">
        <w:rPr>
          <w:noProof w:val="0"/>
          <w:sz w:val="24"/>
          <w:szCs w:val="24"/>
        </w:rPr>
        <w:t xml:space="preserve"> </w:t>
      </w:r>
      <w:r w:rsidR="00DB7039" w:rsidRPr="00890351">
        <w:rPr>
          <w:noProof w:val="0"/>
          <w:sz w:val="24"/>
          <w:szCs w:val="24"/>
        </w:rPr>
        <w:t>U</w:t>
      </w:r>
      <w:r w:rsidR="00EC6EC7" w:rsidRPr="00890351">
        <w:rPr>
          <w:noProof w:val="0"/>
          <w:sz w:val="24"/>
          <w:szCs w:val="24"/>
        </w:rPr>
        <w:t>sing LiDCOrapid™ and FloTrac</w:t>
      </w:r>
      <w:r w:rsidR="003E6190" w:rsidRPr="00890351">
        <w:rPr>
          <w:noProof w:val="0"/>
          <w:sz w:val="24"/>
          <w:szCs w:val="24"/>
        </w:rPr>
        <w:t>/Vigileo</w:t>
      </w:r>
      <w:r w:rsidR="007A7457" w:rsidRPr="00890351">
        <w:rPr>
          <w:noProof w:val="0"/>
          <w:sz w:val="24"/>
          <w:szCs w:val="24"/>
        </w:rPr>
        <w:t xml:space="preserve">™ </w:t>
      </w:r>
      <w:r w:rsidR="00DC4505" w:rsidRPr="00890351">
        <w:rPr>
          <w:noProof w:val="0"/>
          <w:sz w:val="24"/>
          <w:szCs w:val="24"/>
        </w:rPr>
        <w:t>A</w:t>
      </w:r>
      <w:r w:rsidR="00EB2DC2" w:rsidRPr="00890351">
        <w:rPr>
          <w:noProof w:val="0"/>
          <w:sz w:val="24"/>
          <w:szCs w:val="24"/>
        </w:rPr>
        <w:t xml:space="preserve">cross </w:t>
      </w:r>
      <w:r w:rsidR="00DC4505" w:rsidRPr="00890351">
        <w:rPr>
          <w:noProof w:val="0"/>
          <w:sz w:val="24"/>
          <w:szCs w:val="24"/>
        </w:rPr>
        <w:t>B</w:t>
      </w:r>
      <w:r w:rsidR="007A7457" w:rsidRPr="00890351">
        <w:rPr>
          <w:noProof w:val="0"/>
          <w:sz w:val="24"/>
          <w:szCs w:val="24"/>
        </w:rPr>
        <w:t>road Range</w:t>
      </w:r>
      <w:r w:rsidR="00EB2DC2" w:rsidRPr="00890351">
        <w:rPr>
          <w:noProof w:val="0"/>
          <w:sz w:val="24"/>
          <w:szCs w:val="24"/>
        </w:rPr>
        <w:t>s</w:t>
      </w:r>
      <w:r w:rsidR="007A7457" w:rsidRPr="00890351">
        <w:rPr>
          <w:noProof w:val="0"/>
          <w:sz w:val="24"/>
          <w:szCs w:val="24"/>
          <w:lang w:eastAsia="ja-JP"/>
        </w:rPr>
        <w:t xml:space="preserve"> of</w:t>
      </w:r>
      <w:r w:rsidR="00D34D1B" w:rsidRPr="00890351">
        <w:rPr>
          <w:noProof w:val="0"/>
          <w:sz w:val="24"/>
          <w:szCs w:val="24"/>
        </w:rPr>
        <w:t xml:space="preserve"> </w:t>
      </w:r>
      <w:r w:rsidR="00C41DD4" w:rsidRPr="00890351">
        <w:rPr>
          <w:noProof w:val="0"/>
          <w:sz w:val="24"/>
          <w:szCs w:val="24"/>
        </w:rPr>
        <w:t>Cardiac Output</w:t>
      </w:r>
      <w:r w:rsidR="000A3AAB">
        <w:rPr>
          <w:noProof w:val="0"/>
          <w:sz w:val="24"/>
          <w:szCs w:val="24"/>
        </w:rPr>
        <w:t xml:space="preserve"> Values</w:t>
      </w:r>
    </w:p>
    <w:p w14:paraId="4551F169" w14:textId="77777777" w:rsidR="00912BC3" w:rsidRPr="00890351" w:rsidRDefault="00912BC3" w:rsidP="00BF3B8A">
      <w:pPr>
        <w:pStyle w:val="10"/>
        <w:spacing w:before="0" w:after="0"/>
        <w:rPr>
          <w:noProof w:val="0"/>
          <w:szCs w:val="24"/>
        </w:rPr>
      </w:pPr>
    </w:p>
    <w:p w14:paraId="73A713D8" w14:textId="77777777" w:rsidR="00912BC3" w:rsidRPr="00890351" w:rsidRDefault="00912BC3" w:rsidP="00BF3B8A">
      <w:pPr>
        <w:pStyle w:val="10"/>
        <w:spacing w:before="0" w:after="0"/>
        <w:rPr>
          <w:b/>
          <w:noProof w:val="0"/>
          <w:szCs w:val="24"/>
        </w:rPr>
      </w:pPr>
      <w:r w:rsidRPr="00890351">
        <w:rPr>
          <w:noProof w:val="0"/>
          <w:szCs w:val="24"/>
        </w:rPr>
        <w:t xml:space="preserve">1. Author: </w:t>
      </w:r>
      <w:r w:rsidR="006143C4" w:rsidRPr="00890351">
        <w:rPr>
          <w:noProof w:val="0"/>
          <w:szCs w:val="24"/>
        </w:rPr>
        <w:t>Masaaki Asamoto</w:t>
      </w:r>
      <w:r w:rsidRPr="00890351">
        <w:rPr>
          <w:noProof w:val="0"/>
          <w:szCs w:val="24"/>
        </w:rPr>
        <w:t xml:space="preserve">, </w:t>
      </w:r>
      <w:r w:rsidR="006143C4" w:rsidRPr="00890351">
        <w:rPr>
          <w:noProof w:val="0"/>
          <w:szCs w:val="24"/>
        </w:rPr>
        <w:t>MD</w:t>
      </w:r>
    </w:p>
    <w:p w14:paraId="6BB14957" w14:textId="164D3179" w:rsidR="007A7457" w:rsidRPr="00890351" w:rsidRDefault="00912BC3" w:rsidP="00BF3B8A">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7A7457" w:rsidRPr="00890351">
        <w:rPr>
          <w:noProof w:val="0"/>
          <w:szCs w:val="24"/>
        </w:rPr>
        <w:t>Reliability of Ca</w:t>
      </w:r>
      <w:r w:rsidR="000A3AAB">
        <w:rPr>
          <w:noProof w:val="0"/>
          <w:szCs w:val="24"/>
        </w:rPr>
        <w:t xml:space="preserve">rdiac Output Measurements </w:t>
      </w:r>
      <w:r w:rsidR="00DC4505" w:rsidRPr="00890351">
        <w:rPr>
          <w:noProof w:val="0"/>
          <w:szCs w:val="24"/>
        </w:rPr>
        <w:t>U</w:t>
      </w:r>
      <w:r w:rsidR="007A7457" w:rsidRPr="00890351">
        <w:rPr>
          <w:noProof w:val="0"/>
          <w:szCs w:val="24"/>
        </w:rPr>
        <w:t>sing LiDCOrapid</w:t>
      </w:r>
      <w:r w:rsidR="007A7457" w:rsidRPr="00890351">
        <w:rPr>
          <w:noProof w:val="0"/>
          <w:szCs w:val="24"/>
          <w:vertAlign w:val="superscript"/>
        </w:rPr>
        <w:t>TM</w:t>
      </w:r>
      <w:r w:rsidR="007A7457" w:rsidRPr="00890351">
        <w:rPr>
          <w:noProof w:val="0"/>
          <w:szCs w:val="24"/>
        </w:rPr>
        <w:t xml:space="preserve"> and FloTrac</w:t>
      </w:r>
      <w:r w:rsidR="003E6190" w:rsidRPr="00890351">
        <w:rPr>
          <w:noProof w:val="0"/>
          <w:szCs w:val="24"/>
        </w:rPr>
        <w:t>/Vigileo</w:t>
      </w:r>
      <w:r w:rsidR="007A7457" w:rsidRPr="00890351">
        <w:rPr>
          <w:noProof w:val="0"/>
          <w:szCs w:val="24"/>
          <w:vertAlign w:val="superscript"/>
        </w:rPr>
        <w:t>TM</w:t>
      </w:r>
      <w:r w:rsidR="00EB2DC2" w:rsidRPr="00890351">
        <w:rPr>
          <w:noProof w:val="0"/>
          <w:szCs w:val="24"/>
        </w:rPr>
        <w:t xml:space="preserve"> </w:t>
      </w:r>
      <w:r w:rsidR="00DC4505" w:rsidRPr="00890351">
        <w:rPr>
          <w:noProof w:val="0"/>
          <w:szCs w:val="24"/>
        </w:rPr>
        <w:t>A</w:t>
      </w:r>
      <w:r w:rsidR="00EB2DC2" w:rsidRPr="00890351">
        <w:rPr>
          <w:noProof w:val="0"/>
          <w:szCs w:val="24"/>
        </w:rPr>
        <w:t>cross</w:t>
      </w:r>
      <w:r w:rsidR="007A7457" w:rsidRPr="00890351">
        <w:rPr>
          <w:noProof w:val="0"/>
          <w:szCs w:val="24"/>
        </w:rPr>
        <w:t xml:space="preserve"> </w:t>
      </w:r>
      <w:r w:rsidR="00DC4505" w:rsidRPr="00890351">
        <w:rPr>
          <w:noProof w:val="0"/>
          <w:szCs w:val="24"/>
        </w:rPr>
        <w:t>B</w:t>
      </w:r>
      <w:r w:rsidR="007A7457" w:rsidRPr="00890351">
        <w:rPr>
          <w:noProof w:val="0"/>
          <w:szCs w:val="24"/>
        </w:rPr>
        <w:t>road Range</w:t>
      </w:r>
      <w:r w:rsidR="00EB2DC2" w:rsidRPr="00890351">
        <w:rPr>
          <w:noProof w:val="0"/>
          <w:szCs w:val="24"/>
        </w:rPr>
        <w:t>s</w:t>
      </w:r>
      <w:r w:rsidR="000A3AAB">
        <w:rPr>
          <w:noProof w:val="0"/>
          <w:szCs w:val="24"/>
        </w:rPr>
        <w:t xml:space="preserve"> of Cardiac Output Values</w:t>
      </w:r>
    </w:p>
    <w:p w14:paraId="0B5782D3" w14:textId="77777777" w:rsidR="00912BC3" w:rsidRPr="00890351" w:rsidRDefault="00912BC3" w:rsidP="00BF3B8A">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Affiliation: </w:t>
      </w:r>
      <w:r w:rsidR="006143C4" w:rsidRPr="00890351">
        <w:rPr>
          <w:noProof w:val="0"/>
          <w:szCs w:val="24"/>
        </w:rPr>
        <w:t>Department of Anesthesiology and Pain Relief Center, The University of Tokyo Hospital</w:t>
      </w:r>
      <w:r w:rsidR="00730E2F" w:rsidRPr="00890351">
        <w:rPr>
          <w:noProof w:val="0"/>
          <w:szCs w:val="24"/>
        </w:rPr>
        <w:t>,</w:t>
      </w:r>
      <w:r w:rsidR="006143C4" w:rsidRPr="00890351">
        <w:rPr>
          <w:noProof w:val="0"/>
          <w:szCs w:val="24"/>
        </w:rPr>
        <w:t xml:space="preserve"> Tokyo, Japan</w:t>
      </w:r>
    </w:p>
    <w:p w14:paraId="374281A4" w14:textId="77777777" w:rsidR="00912BC3" w:rsidRPr="00890351" w:rsidRDefault="00F2791E" w:rsidP="00BF3B8A">
      <w:pPr>
        <w:numPr>
          <w:ilvl w:val="0"/>
          <w:numId w:val="3"/>
        </w:numPr>
        <w:shd w:val="clear" w:color="auto" w:fill="FFFFFF"/>
        <w:spacing w:beforeAutospacing="1" w:after="0" w:afterAutospacing="1" w:line="480" w:lineRule="auto"/>
        <w:rPr>
          <w:noProof w:val="0"/>
          <w:szCs w:val="24"/>
        </w:rPr>
      </w:pPr>
      <w:r w:rsidRPr="00890351">
        <w:rPr>
          <w:noProof w:val="0"/>
          <w:szCs w:val="24"/>
        </w:rPr>
        <w:t>Email: asamoto-tky@umin.ac.jp</w:t>
      </w:r>
    </w:p>
    <w:p w14:paraId="0D7431C5" w14:textId="77777777" w:rsidR="00912BC3" w:rsidRPr="00890351" w:rsidRDefault="00912BC3" w:rsidP="00BF3B8A">
      <w:pPr>
        <w:numPr>
          <w:ilvl w:val="0"/>
          <w:numId w:val="3"/>
        </w:numPr>
        <w:shd w:val="clear" w:color="auto" w:fill="FFFFFF"/>
        <w:spacing w:after="0" w:line="480" w:lineRule="auto"/>
        <w:rPr>
          <w:noProof w:val="0"/>
          <w:szCs w:val="24"/>
        </w:rPr>
      </w:pPr>
      <w:r w:rsidRPr="00890351">
        <w:rPr>
          <w:noProof w:val="0"/>
          <w:szCs w:val="24"/>
        </w:rPr>
        <w:t xml:space="preserve">Contribution: </w:t>
      </w:r>
      <w:r w:rsidR="00B63A81" w:rsidRPr="00890351">
        <w:rPr>
          <w:noProof w:val="0"/>
          <w:szCs w:val="24"/>
        </w:rPr>
        <w:br/>
        <w:t xml:space="preserve">This author played a main role in deciding </w:t>
      </w:r>
      <w:r w:rsidR="00DC4505" w:rsidRPr="00890351">
        <w:rPr>
          <w:noProof w:val="0"/>
          <w:szCs w:val="24"/>
        </w:rPr>
        <w:t xml:space="preserve">the </w:t>
      </w:r>
      <w:r w:rsidR="00B63A81" w:rsidRPr="00890351">
        <w:rPr>
          <w:noProof w:val="0"/>
          <w:szCs w:val="24"/>
        </w:rPr>
        <w:t>study design, conducting the study, data collection, data analys</w:t>
      </w:r>
      <w:r w:rsidR="00875ED7" w:rsidRPr="00890351">
        <w:rPr>
          <w:noProof w:val="0"/>
          <w:szCs w:val="24"/>
        </w:rPr>
        <w:t>is, and manuscript preparation</w:t>
      </w:r>
    </w:p>
    <w:p w14:paraId="3DA60717" w14:textId="77777777" w:rsidR="00912BC3" w:rsidRPr="00890351" w:rsidRDefault="00912BC3" w:rsidP="00BF3B8A">
      <w:pPr>
        <w:numPr>
          <w:ilvl w:val="0"/>
          <w:numId w:val="8"/>
        </w:numPr>
        <w:spacing w:after="0" w:line="480" w:lineRule="auto"/>
        <w:rPr>
          <w:noProof w:val="0"/>
          <w:szCs w:val="24"/>
        </w:rPr>
      </w:pPr>
      <w:r w:rsidRPr="00890351">
        <w:rPr>
          <w:noProof w:val="0"/>
          <w:color w:val="000000"/>
          <w:szCs w:val="24"/>
        </w:rPr>
        <w:t xml:space="preserve">Attestation: </w:t>
      </w:r>
      <w:r w:rsidR="00EB06BB" w:rsidRPr="00890351">
        <w:rPr>
          <w:noProof w:val="0"/>
          <w:szCs w:val="24"/>
        </w:rPr>
        <w:br/>
      </w:r>
      <w:r w:rsidR="00EB06BB" w:rsidRPr="00890351">
        <w:rPr>
          <w:rFonts w:hint="eastAsia"/>
          <w:noProof w:val="0"/>
          <w:szCs w:val="24"/>
        </w:rPr>
        <w:t>Dr.</w:t>
      </w:r>
      <w:r w:rsidR="00EB0CDD" w:rsidRPr="00890351">
        <w:rPr>
          <w:noProof w:val="0"/>
          <w:szCs w:val="24"/>
        </w:rPr>
        <w:t xml:space="preserve"> Asamoto </w:t>
      </w:r>
      <w:r w:rsidRPr="00890351">
        <w:rPr>
          <w:noProof w:val="0"/>
          <w:szCs w:val="24"/>
        </w:rPr>
        <w:t>is</w:t>
      </w:r>
      <w:r w:rsidR="00EB0CDD" w:rsidRPr="00890351">
        <w:rPr>
          <w:noProof w:val="0"/>
          <w:szCs w:val="24"/>
        </w:rPr>
        <w:t xml:space="preserve"> the archival author.</w:t>
      </w:r>
    </w:p>
    <w:p w14:paraId="256AE3DC" w14:textId="77777777" w:rsidR="00912BC3" w:rsidRPr="00890351" w:rsidRDefault="00912BC3" w:rsidP="00BF3B8A">
      <w:pPr>
        <w:numPr>
          <w:ilvl w:val="0"/>
          <w:numId w:val="3"/>
        </w:numPr>
        <w:shd w:val="clear" w:color="auto" w:fill="FFFFFF"/>
        <w:spacing w:after="0" w:line="480" w:lineRule="auto"/>
        <w:rPr>
          <w:noProof w:val="0"/>
          <w:szCs w:val="24"/>
        </w:rPr>
      </w:pPr>
      <w:r w:rsidRPr="00890351">
        <w:rPr>
          <w:noProof w:val="0"/>
          <w:szCs w:val="24"/>
        </w:rPr>
        <w:t>Conflicts of Intere</w:t>
      </w:r>
      <w:r w:rsidR="00BB0F29" w:rsidRPr="00890351">
        <w:rPr>
          <w:noProof w:val="0"/>
          <w:szCs w:val="24"/>
        </w:rPr>
        <w:t>st:</w:t>
      </w:r>
      <w:r w:rsidR="00560016" w:rsidRPr="00890351">
        <w:rPr>
          <w:noProof w:val="0"/>
          <w:szCs w:val="24"/>
        </w:rPr>
        <w:br/>
      </w:r>
      <w:r w:rsidR="00B70FB8" w:rsidRPr="00890351">
        <w:rPr>
          <w:noProof w:val="0"/>
          <w:szCs w:val="24"/>
        </w:rPr>
        <w:t>This study is a consignment study from Nihon Kohden Corportation</w:t>
      </w:r>
      <w:r w:rsidR="00A92EC3" w:rsidRPr="00890351">
        <w:rPr>
          <w:noProof w:val="0"/>
          <w:szCs w:val="24"/>
        </w:rPr>
        <w:t xml:space="preserve"> </w:t>
      </w:r>
      <w:r w:rsidR="00B70FB8" w:rsidRPr="00890351">
        <w:rPr>
          <w:noProof w:val="0"/>
          <w:szCs w:val="24"/>
        </w:rPr>
        <w:t>(Tokyo, Japan)</w:t>
      </w:r>
      <w:r w:rsidR="008678A1" w:rsidRPr="00890351">
        <w:rPr>
          <w:noProof w:val="0"/>
          <w:szCs w:val="24"/>
        </w:rPr>
        <w:t>, the p</w:t>
      </w:r>
      <w:r w:rsidR="00B70FB8" w:rsidRPr="00890351">
        <w:rPr>
          <w:noProof w:val="0"/>
          <w:szCs w:val="24"/>
        </w:rPr>
        <w:t xml:space="preserve">rovider </w:t>
      </w:r>
      <w:r w:rsidR="008678A1" w:rsidRPr="00890351">
        <w:rPr>
          <w:noProof w:val="0"/>
          <w:szCs w:val="24"/>
        </w:rPr>
        <w:t>of LiDCOrapid</w:t>
      </w:r>
      <w:r w:rsidR="008678A1" w:rsidRPr="00890351">
        <w:rPr>
          <w:noProof w:val="0"/>
          <w:szCs w:val="24"/>
          <w:vertAlign w:val="superscript"/>
        </w:rPr>
        <w:t>TM</w:t>
      </w:r>
      <w:r w:rsidR="008678A1" w:rsidRPr="00890351">
        <w:rPr>
          <w:noProof w:val="0"/>
          <w:szCs w:val="24"/>
        </w:rPr>
        <w:t xml:space="preserve"> in Japan. </w:t>
      </w:r>
      <w:r w:rsidR="00BB0F29" w:rsidRPr="00890351">
        <w:rPr>
          <w:noProof w:val="0"/>
          <w:szCs w:val="24"/>
        </w:rPr>
        <w:t>Nihon Kohden Corportation</w:t>
      </w:r>
      <w:r w:rsidR="00D776DF" w:rsidRPr="00890351">
        <w:rPr>
          <w:noProof w:val="0"/>
          <w:szCs w:val="24"/>
        </w:rPr>
        <w:t xml:space="preserve"> </w:t>
      </w:r>
      <w:r w:rsidR="00BB0F29" w:rsidRPr="00890351">
        <w:rPr>
          <w:noProof w:val="0"/>
          <w:szCs w:val="24"/>
        </w:rPr>
        <w:t>suppo</w:t>
      </w:r>
      <w:r w:rsidR="00CE01C0" w:rsidRPr="00890351">
        <w:rPr>
          <w:noProof w:val="0"/>
          <w:szCs w:val="24"/>
        </w:rPr>
        <w:t xml:space="preserve">rted our study by providing </w:t>
      </w:r>
      <w:r w:rsidR="00DC4505" w:rsidRPr="00890351">
        <w:rPr>
          <w:noProof w:val="0"/>
          <w:szCs w:val="24"/>
        </w:rPr>
        <w:t xml:space="preserve">four </w:t>
      </w:r>
      <w:r w:rsidR="00BB0F29" w:rsidRPr="00890351">
        <w:rPr>
          <w:noProof w:val="0"/>
          <w:szCs w:val="24"/>
        </w:rPr>
        <w:t>LiDCOrapid</w:t>
      </w:r>
      <w:r w:rsidR="00D776DF" w:rsidRPr="00890351">
        <w:rPr>
          <w:noProof w:val="0"/>
          <w:szCs w:val="24"/>
          <w:vertAlign w:val="superscript"/>
        </w:rPr>
        <w:t>TM</w:t>
      </w:r>
      <w:r w:rsidR="00BB0F29" w:rsidRPr="00890351">
        <w:rPr>
          <w:noProof w:val="0"/>
          <w:szCs w:val="24"/>
        </w:rPr>
        <w:t xml:space="preserve"> catheters and lending us LiDCOrapid</w:t>
      </w:r>
      <w:r w:rsidR="00D776DF" w:rsidRPr="00890351">
        <w:rPr>
          <w:noProof w:val="0"/>
          <w:szCs w:val="24"/>
          <w:vertAlign w:val="superscript"/>
        </w:rPr>
        <w:t>TM</w:t>
      </w:r>
      <w:r w:rsidR="00D776DF" w:rsidRPr="00890351">
        <w:rPr>
          <w:noProof w:val="0"/>
          <w:szCs w:val="24"/>
        </w:rPr>
        <w:t xml:space="preserve"> for 2 years. </w:t>
      </w:r>
      <w:r w:rsidR="00BB0F29" w:rsidRPr="00890351">
        <w:rPr>
          <w:noProof w:val="0"/>
          <w:szCs w:val="24"/>
        </w:rPr>
        <w:t>Edwards Lifesciences Corporation (Irvi</w:t>
      </w:r>
      <w:r w:rsidR="002C1573" w:rsidRPr="00890351">
        <w:rPr>
          <w:noProof w:val="0"/>
          <w:szCs w:val="24"/>
        </w:rPr>
        <w:t xml:space="preserve">ne, California) provided us </w:t>
      </w:r>
      <w:r w:rsidR="00DE279B" w:rsidRPr="00890351">
        <w:rPr>
          <w:noProof w:val="0"/>
          <w:szCs w:val="24"/>
        </w:rPr>
        <w:t xml:space="preserve">five </w:t>
      </w:r>
      <w:r w:rsidR="002C1573" w:rsidRPr="00890351">
        <w:t>CO-Set+</w:t>
      </w:r>
      <w:r w:rsidR="002C1573" w:rsidRPr="00890351">
        <w:rPr>
          <w:vertAlign w:val="superscript"/>
        </w:rPr>
        <w:t>TM</w:t>
      </w:r>
      <w:r w:rsidR="00A92EC3" w:rsidRPr="00890351">
        <w:rPr>
          <w:noProof w:val="0"/>
          <w:szCs w:val="24"/>
        </w:rPr>
        <w:t xml:space="preserve"> (</w:t>
      </w:r>
      <w:r w:rsidR="00300C27" w:rsidRPr="00890351">
        <w:rPr>
          <w:rFonts w:hint="eastAsia"/>
        </w:rPr>
        <w:t>closed</w:t>
      </w:r>
      <w:r w:rsidR="00300C27" w:rsidRPr="00890351">
        <w:t xml:space="preserve"> injectate delivery system</w:t>
      </w:r>
      <w:r w:rsidR="002C1573" w:rsidRPr="00890351">
        <w:rPr>
          <w:noProof w:val="0"/>
          <w:szCs w:val="24"/>
        </w:rPr>
        <w:t>)</w:t>
      </w:r>
      <w:r w:rsidR="00BB0F29" w:rsidRPr="00890351">
        <w:rPr>
          <w:noProof w:val="0"/>
          <w:szCs w:val="24"/>
        </w:rPr>
        <w:t xml:space="preserve">. </w:t>
      </w:r>
      <w:r w:rsidR="00BB0F29" w:rsidRPr="00890351">
        <w:rPr>
          <w:noProof w:val="0"/>
          <w:szCs w:val="24"/>
        </w:rPr>
        <w:br/>
        <w:t>Neither of corporations played a role in the study design</w:t>
      </w:r>
      <w:r w:rsidR="00DE279B" w:rsidRPr="00890351">
        <w:rPr>
          <w:noProof w:val="0"/>
          <w:szCs w:val="24"/>
        </w:rPr>
        <w:t xml:space="preserve">; </w:t>
      </w:r>
      <w:r w:rsidR="00BB0F29" w:rsidRPr="00890351">
        <w:rPr>
          <w:noProof w:val="0"/>
          <w:szCs w:val="24"/>
        </w:rPr>
        <w:t>collection, analysis, and interpretation of data</w:t>
      </w:r>
      <w:r w:rsidR="00DE279B" w:rsidRPr="00890351">
        <w:rPr>
          <w:noProof w:val="0"/>
          <w:szCs w:val="24"/>
        </w:rPr>
        <w:t xml:space="preserve">; </w:t>
      </w:r>
      <w:r w:rsidR="00BB0F29" w:rsidRPr="00890351">
        <w:rPr>
          <w:noProof w:val="0"/>
          <w:szCs w:val="24"/>
        </w:rPr>
        <w:t>or the writing of the article and the decision to submit it for publication.</w:t>
      </w:r>
    </w:p>
    <w:p w14:paraId="10B434FC" w14:textId="77777777" w:rsidR="00912BC3" w:rsidRPr="00890351" w:rsidRDefault="00912BC3" w:rsidP="00BF3B8A">
      <w:pPr>
        <w:shd w:val="clear" w:color="auto" w:fill="FFFFFF"/>
        <w:spacing w:after="0" w:line="480" w:lineRule="auto"/>
        <w:ind w:left="720"/>
        <w:rPr>
          <w:noProof w:val="0"/>
          <w:szCs w:val="24"/>
        </w:rPr>
      </w:pPr>
    </w:p>
    <w:p w14:paraId="6C6154A7" w14:textId="77777777" w:rsidR="00912BC3" w:rsidRPr="00890351" w:rsidRDefault="00912BC3" w:rsidP="00BF3B8A">
      <w:pPr>
        <w:shd w:val="clear" w:color="auto" w:fill="FFFFFF"/>
        <w:spacing w:after="0" w:line="480" w:lineRule="auto"/>
        <w:rPr>
          <w:noProof w:val="0"/>
          <w:szCs w:val="24"/>
        </w:rPr>
      </w:pPr>
      <w:r w:rsidRPr="00890351">
        <w:rPr>
          <w:noProof w:val="0"/>
          <w:szCs w:val="24"/>
        </w:rPr>
        <w:t xml:space="preserve">2. </w:t>
      </w:r>
      <w:r w:rsidR="00B63A81" w:rsidRPr="00890351">
        <w:rPr>
          <w:noProof w:val="0"/>
          <w:szCs w:val="24"/>
        </w:rPr>
        <w:t>Ryo Orii, M.D.,</w:t>
      </w:r>
      <w:r w:rsidR="00F2791E" w:rsidRPr="00890351">
        <w:rPr>
          <w:rFonts w:hint="eastAsia"/>
          <w:noProof w:val="0"/>
          <w:szCs w:val="24"/>
          <w:lang w:eastAsia="ja-JP"/>
        </w:rPr>
        <w:t xml:space="preserve"> </w:t>
      </w:r>
      <w:r w:rsidR="00B63A81" w:rsidRPr="00890351">
        <w:rPr>
          <w:noProof w:val="0"/>
          <w:szCs w:val="24"/>
        </w:rPr>
        <w:t>Ph.D.</w:t>
      </w:r>
    </w:p>
    <w:p w14:paraId="6CF971D8" w14:textId="0B5119B0" w:rsidR="008D79C8" w:rsidRPr="000A3AAB" w:rsidRDefault="008D79C8" w:rsidP="000A3AAB">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0A3AAB" w:rsidRPr="00890351">
        <w:rPr>
          <w:noProof w:val="0"/>
          <w:szCs w:val="24"/>
        </w:rPr>
        <w:t>Reliability of Ca</w:t>
      </w:r>
      <w:r w:rsidR="000A3AAB">
        <w:rPr>
          <w:noProof w:val="0"/>
          <w:szCs w:val="24"/>
        </w:rPr>
        <w:t xml:space="preserve">rdiac Output Measurements </w:t>
      </w:r>
      <w:r w:rsidR="000A3AAB" w:rsidRPr="00890351">
        <w:rPr>
          <w:noProof w:val="0"/>
          <w:szCs w:val="24"/>
        </w:rPr>
        <w:t xml:space="preserve">Using </w:t>
      </w:r>
      <w:proofErr w:type="spellStart"/>
      <w:r w:rsidR="000A3AAB" w:rsidRPr="00890351">
        <w:rPr>
          <w:noProof w:val="0"/>
          <w:szCs w:val="24"/>
        </w:rPr>
        <w:t>LiDCOrapid</w:t>
      </w:r>
      <w:r w:rsidR="000A3AAB" w:rsidRPr="00890351">
        <w:rPr>
          <w:noProof w:val="0"/>
          <w:szCs w:val="24"/>
          <w:vertAlign w:val="superscript"/>
        </w:rPr>
        <w:t>TM</w:t>
      </w:r>
      <w:proofErr w:type="spellEnd"/>
      <w:r w:rsidR="000A3AAB" w:rsidRPr="00890351">
        <w:rPr>
          <w:noProof w:val="0"/>
          <w:szCs w:val="24"/>
        </w:rPr>
        <w:t xml:space="preserve"> and FloTrac/</w:t>
      </w:r>
      <w:proofErr w:type="spellStart"/>
      <w:r w:rsidR="000A3AAB" w:rsidRPr="00890351">
        <w:rPr>
          <w:noProof w:val="0"/>
          <w:szCs w:val="24"/>
        </w:rPr>
        <w:t>Vigileo</w:t>
      </w:r>
      <w:r w:rsidR="000A3AAB" w:rsidRPr="00890351">
        <w:rPr>
          <w:noProof w:val="0"/>
          <w:szCs w:val="24"/>
          <w:vertAlign w:val="superscript"/>
        </w:rPr>
        <w:t>TM</w:t>
      </w:r>
      <w:proofErr w:type="spellEnd"/>
      <w:r w:rsidR="000A3AAB" w:rsidRPr="00890351">
        <w:rPr>
          <w:noProof w:val="0"/>
          <w:szCs w:val="24"/>
        </w:rPr>
        <w:t xml:space="preserve"> Across Broad Ranges</w:t>
      </w:r>
      <w:r w:rsidR="000A3AAB">
        <w:rPr>
          <w:noProof w:val="0"/>
          <w:szCs w:val="24"/>
        </w:rPr>
        <w:t xml:space="preserve"> of Cardiac Output Values</w:t>
      </w:r>
    </w:p>
    <w:p w14:paraId="389149F4" w14:textId="77777777" w:rsidR="00B63A81" w:rsidRPr="00890351" w:rsidRDefault="00B63A81" w:rsidP="00BF3B8A">
      <w:pPr>
        <w:numPr>
          <w:ilvl w:val="0"/>
          <w:numId w:val="4"/>
        </w:numPr>
        <w:shd w:val="clear" w:color="auto" w:fill="FFFFFF"/>
        <w:spacing w:beforeAutospacing="1" w:after="0" w:afterAutospacing="1" w:line="480" w:lineRule="auto"/>
        <w:rPr>
          <w:noProof w:val="0"/>
          <w:szCs w:val="24"/>
        </w:rPr>
      </w:pPr>
      <w:r w:rsidRPr="00890351">
        <w:rPr>
          <w:noProof w:val="0"/>
          <w:szCs w:val="24"/>
        </w:rPr>
        <w:t>Affiliation: Department of Anesthesiology and Pain Relief Center, The University of Tokyo Hospital</w:t>
      </w:r>
      <w:r w:rsidR="00730E2F" w:rsidRPr="00890351">
        <w:rPr>
          <w:noProof w:val="0"/>
          <w:szCs w:val="24"/>
        </w:rPr>
        <w:t>,</w:t>
      </w:r>
      <w:r w:rsidRPr="00890351">
        <w:rPr>
          <w:noProof w:val="0"/>
          <w:szCs w:val="24"/>
        </w:rPr>
        <w:t xml:space="preserve"> Tokyo, Japan</w:t>
      </w:r>
    </w:p>
    <w:p w14:paraId="38CEF16E" w14:textId="77777777" w:rsidR="00912BC3" w:rsidRPr="00890351" w:rsidRDefault="00F2791E" w:rsidP="00BF3B8A">
      <w:pPr>
        <w:numPr>
          <w:ilvl w:val="0"/>
          <w:numId w:val="4"/>
        </w:numPr>
        <w:shd w:val="clear" w:color="auto" w:fill="FFFFFF"/>
        <w:spacing w:beforeAutospacing="1" w:after="0" w:afterAutospacing="1" w:line="480" w:lineRule="auto"/>
        <w:rPr>
          <w:noProof w:val="0"/>
          <w:szCs w:val="24"/>
        </w:rPr>
      </w:pPr>
      <w:r w:rsidRPr="00890351">
        <w:rPr>
          <w:noProof w:val="0"/>
          <w:szCs w:val="24"/>
        </w:rPr>
        <w:t>Email: oriiryo@yahoo.co.jp</w:t>
      </w:r>
    </w:p>
    <w:p w14:paraId="7610CFFD" w14:textId="77777777" w:rsidR="00912BC3" w:rsidRPr="00890351" w:rsidRDefault="00912BC3" w:rsidP="00BF3B8A">
      <w:pPr>
        <w:numPr>
          <w:ilvl w:val="0"/>
          <w:numId w:val="4"/>
        </w:numPr>
        <w:shd w:val="clear" w:color="auto" w:fill="FFFFFF"/>
        <w:spacing w:beforeAutospacing="1" w:after="0" w:afterAutospacing="1" w:line="480" w:lineRule="auto"/>
        <w:rPr>
          <w:noProof w:val="0"/>
          <w:szCs w:val="24"/>
        </w:rPr>
      </w:pPr>
      <w:r w:rsidRPr="00890351">
        <w:rPr>
          <w:noProof w:val="0"/>
          <w:szCs w:val="24"/>
        </w:rPr>
        <w:t xml:space="preserve">Contribution: </w:t>
      </w:r>
      <w:r w:rsidR="00B63A81" w:rsidRPr="00890351">
        <w:rPr>
          <w:noProof w:val="0"/>
          <w:szCs w:val="24"/>
        </w:rPr>
        <w:t>This author helped design the study and prepare the manuscript.</w:t>
      </w:r>
    </w:p>
    <w:p w14:paraId="7E08249A" w14:textId="77777777" w:rsidR="00912BC3" w:rsidRPr="00890351" w:rsidRDefault="00912BC3" w:rsidP="00BF3B8A">
      <w:pPr>
        <w:numPr>
          <w:ilvl w:val="0"/>
          <w:numId w:val="4"/>
        </w:numPr>
        <w:shd w:val="clear" w:color="auto" w:fill="FFFFFF"/>
        <w:spacing w:beforeAutospacing="1" w:after="0" w:afterAutospacing="1" w:line="480" w:lineRule="auto"/>
        <w:rPr>
          <w:noProof w:val="0"/>
          <w:szCs w:val="24"/>
        </w:rPr>
      </w:pPr>
      <w:r w:rsidRPr="00890351">
        <w:rPr>
          <w:noProof w:val="0"/>
          <w:color w:val="000000"/>
          <w:szCs w:val="24"/>
        </w:rPr>
        <w:t xml:space="preserve">Attestation: </w:t>
      </w:r>
      <w:r w:rsidR="001874F2" w:rsidRPr="00890351">
        <w:rPr>
          <w:noProof w:val="0"/>
          <w:color w:val="000000"/>
          <w:szCs w:val="24"/>
        </w:rPr>
        <w:t>Dr. Orii</w:t>
      </w:r>
      <w:r w:rsidR="00387B39" w:rsidRPr="00890351">
        <w:rPr>
          <w:noProof w:val="0"/>
          <w:szCs w:val="24"/>
        </w:rPr>
        <w:t xml:space="preserve"> approved the final manuscript, and </w:t>
      </w:r>
      <w:r w:rsidR="00B96418" w:rsidRPr="00890351">
        <w:rPr>
          <w:noProof w:val="0"/>
          <w:szCs w:val="24"/>
        </w:rPr>
        <w:t>h</w:t>
      </w:r>
      <w:r w:rsidR="00387B39" w:rsidRPr="00890351">
        <w:rPr>
          <w:noProof w:val="0"/>
          <w:szCs w:val="24"/>
        </w:rPr>
        <w:t>e attests to the integrity of the original data and the analysis reported in this manuscript.</w:t>
      </w:r>
    </w:p>
    <w:p w14:paraId="1971265A" w14:textId="77777777" w:rsidR="006F6448" w:rsidRPr="00890351" w:rsidRDefault="00912BC3" w:rsidP="00BF3B8A">
      <w:pPr>
        <w:numPr>
          <w:ilvl w:val="0"/>
          <w:numId w:val="4"/>
        </w:numPr>
        <w:shd w:val="clear" w:color="auto" w:fill="FFFFFF"/>
        <w:spacing w:beforeAutospacing="1" w:after="0" w:afterAutospacing="1" w:line="480" w:lineRule="auto"/>
        <w:rPr>
          <w:noProof w:val="0"/>
          <w:szCs w:val="24"/>
        </w:rPr>
      </w:pPr>
      <w:r w:rsidRPr="00890351">
        <w:rPr>
          <w:noProof w:val="0"/>
          <w:szCs w:val="24"/>
        </w:rPr>
        <w:t xml:space="preserve">Conflicts of Interest: </w:t>
      </w:r>
      <w:r w:rsidR="00387B39" w:rsidRPr="00890351">
        <w:rPr>
          <w:noProof w:val="0"/>
          <w:szCs w:val="24"/>
        </w:rPr>
        <w:t>None</w:t>
      </w:r>
    </w:p>
    <w:p w14:paraId="24D90EA8" w14:textId="77777777" w:rsidR="006F6448" w:rsidRPr="00890351" w:rsidRDefault="00912BC3" w:rsidP="00BF3B8A">
      <w:pPr>
        <w:shd w:val="clear" w:color="auto" w:fill="FFFFFF"/>
        <w:spacing w:after="0" w:line="480" w:lineRule="auto"/>
        <w:rPr>
          <w:noProof w:val="0"/>
          <w:szCs w:val="24"/>
        </w:rPr>
      </w:pPr>
      <w:r w:rsidRPr="00890351">
        <w:rPr>
          <w:noProof w:val="0"/>
          <w:szCs w:val="24"/>
        </w:rPr>
        <w:t>3. Auth</w:t>
      </w:r>
      <w:r w:rsidR="00AC6E57" w:rsidRPr="00890351">
        <w:rPr>
          <w:noProof w:val="0"/>
          <w:szCs w:val="24"/>
        </w:rPr>
        <w:t xml:space="preserve">or: </w:t>
      </w:r>
      <w:r w:rsidR="006F6448" w:rsidRPr="00890351">
        <w:rPr>
          <w:noProof w:val="0"/>
          <w:szCs w:val="24"/>
        </w:rPr>
        <w:t>Mikiya Otsuji</w:t>
      </w:r>
      <w:r w:rsidR="00AC6E57" w:rsidRPr="00890351">
        <w:rPr>
          <w:noProof w:val="0"/>
          <w:szCs w:val="24"/>
        </w:rPr>
        <w:t>, M.D.,</w:t>
      </w:r>
      <w:r w:rsidR="006F6448" w:rsidRPr="00890351">
        <w:rPr>
          <w:noProof w:val="0"/>
          <w:szCs w:val="24"/>
        </w:rPr>
        <w:t xml:space="preserve"> </w:t>
      </w:r>
      <w:r w:rsidR="00AC6E57" w:rsidRPr="00890351">
        <w:rPr>
          <w:noProof w:val="0"/>
          <w:szCs w:val="24"/>
        </w:rPr>
        <w:t>Ph.D.</w:t>
      </w:r>
    </w:p>
    <w:p w14:paraId="36141335" w14:textId="12392B9D" w:rsidR="006F6448" w:rsidRPr="000A3AAB" w:rsidRDefault="006F6448" w:rsidP="000A3AAB">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0A3AAB" w:rsidRPr="00890351">
        <w:rPr>
          <w:noProof w:val="0"/>
          <w:szCs w:val="24"/>
        </w:rPr>
        <w:t>Reliability of Ca</w:t>
      </w:r>
      <w:r w:rsidR="000A3AAB">
        <w:rPr>
          <w:noProof w:val="0"/>
          <w:szCs w:val="24"/>
        </w:rPr>
        <w:t xml:space="preserve">rdiac Output Measurements </w:t>
      </w:r>
      <w:r w:rsidR="000A3AAB" w:rsidRPr="00890351">
        <w:rPr>
          <w:noProof w:val="0"/>
          <w:szCs w:val="24"/>
        </w:rPr>
        <w:t xml:space="preserve">Using </w:t>
      </w:r>
      <w:proofErr w:type="spellStart"/>
      <w:r w:rsidR="000A3AAB" w:rsidRPr="00890351">
        <w:rPr>
          <w:noProof w:val="0"/>
          <w:szCs w:val="24"/>
        </w:rPr>
        <w:t>LiDCOrapid</w:t>
      </w:r>
      <w:r w:rsidR="000A3AAB" w:rsidRPr="00890351">
        <w:rPr>
          <w:noProof w:val="0"/>
          <w:szCs w:val="24"/>
          <w:vertAlign w:val="superscript"/>
        </w:rPr>
        <w:t>TM</w:t>
      </w:r>
      <w:proofErr w:type="spellEnd"/>
      <w:r w:rsidR="000A3AAB" w:rsidRPr="00890351">
        <w:rPr>
          <w:noProof w:val="0"/>
          <w:szCs w:val="24"/>
        </w:rPr>
        <w:t xml:space="preserve"> and FloTrac/</w:t>
      </w:r>
      <w:proofErr w:type="spellStart"/>
      <w:r w:rsidR="000A3AAB" w:rsidRPr="00890351">
        <w:rPr>
          <w:noProof w:val="0"/>
          <w:szCs w:val="24"/>
        </w:rPr>
        <w:t>Vigileo</w:t>
      </w:r>
      <w:r w:rsidR="000A3AAB" w:rsidRPr="00890351">
        <w:rPr>
          <w:noProof w:val="0"/>
          <w:szCs w:val="24"/>
          <w:vertAlign w:val="superscript"/>
        </w:rPr>
        <w:t>TM</w:t>
      </w:r>
      <w:proofErr w:type="spellEnd"/>
      <w:r w:rsidR="000A3AAB" w:rsidRPr="00890351">
        <w:rPr>
          <w:noProof w:val="0"/>
          <w:szCs w:val="24"/>
        </w:rPr>
        <w:t xml:space="preserve"> Across Broad Ranges</w:t>
      </w:r>
      <w:r w:rsidR="000A3AAB">
        <w:rPr>
          <w:noProof w:val="0"/>
          <w:szCs w:val="24"/>
        </w:rPr>
        <w:t xml:space="preserve"> of Cardiac Output Values</w:t>
      </w:r>
    </w:p>
    <w:p w14:paraId="3B31995E" w14:textId="77777777" w:rsidR="006F6448" w:rsidRPr="00890351" w:rsidRDefault="006F6448" w:rsidP="006F6448">
      <w:pPr>
        <w:numPr>
          <w:ilvl w:val="0"/>
          <w:numId w:val="4"/>
        </w:numPr>
        <w:shd w:val="clear" w:color="auto" w:fill="FFFFFF"/>
        <w:spacing w:beforeAutospacing="1" w:after="0" w:afterAutospacing="1" w:line="480" w:lineRule="auto"/>
        <w:rPr>
          <w:noProof w:val="0"/>
          <w:szCs w:val="24"/>
        </w:rPr>
      </w:pPr>
      <w:r w:rsidRPr="00890351">
        <w:rPr>
          <w:noProof w:val="0"/>
          <w:szCs w:val="24"/>
        </w:rPr>
        <w:t xml:space="preserve">Affiliation: Department of Anesthesiology, </w:t>
      </w:r>
      <w:r w:rsidR="00B86B69" w:rsidRPr="00890351">
        <w:rPr>
          <w:noProof w:val="0"/>
          <w:szCs w:val="24"/>
        </w:rPr>
        <w:t>Tokyo Teishin</w:t>
      </w:r>
      <w:r w:rsidRPr="00890351">
        <w:rPr>
          <w:noProof w:val="0"/>
          <w:szCs w:val="24"/>
        </w:rPr>
        <w:t xml:space="preserve"> Hospital</w:t>
      </w:r>
      <w:r w:rsidR="00730E2F" w:rsidRPr="00890351">
        <w:rPr>
          <w:noProof w:val="0"/>
          <w:szCs w:val="24"/>
        </w:rPr>
        <w:t>,</w:t>
      </w:r>
      <w:r w:rsidRPr="00890351">
        <w:rPr>
          <w:noProof w:val="0"/>
          <w:szCs w:val="24"/>
        </w:rPr>
        <w:t xml:space="preserve"> Tokyo, Japan</w:t>
      </w:r>
    </w:p>
    <w:p w14:paraId="78D57F11" w14:textId="77777777" w:rsidR="006F6448" w:rsidRPr="00890351" w:rsidRDefault="00A6658D" w:rsidP="006F6448">
      <w:pPr>
        <w:numPr>
          <w:ilvl w:val="0"/>
          <w:numId w:val="4"/>
        </w:numPr>
        <w:shd w:val="clear" w:color="auto" w:fill="FFFFFF"/>
        <w:spacing w:beforeAutospacing="1" w:after="0" w:afterAutospacing="1" w:line="480" w:lineRule="auto"/>
        <w:rPr>
          <w:noProof w:val="0"/>
          <w:szCs w:val="24"/>
        </w:rPr>
      </w:pPr>
      <w:r w:rsidRPr="00890351">
        <w:rPr>
          <w:noProof w:val="0"/>
          <w:szCs w:val="24"/>
        </w:rPr>
        <w:t xml:space="preserve">Email: </w:t>
      </w:r>
      <w:r w:rsidR="00F2791E" w:rsidRPr="00890351">
        <w:rPr>
          <w:noProof w:val="0"/>
          <w:szCs w:val="24"/>
        </w:rPr>
        <w:t>motsuji-tky@umin.ac.jp</w:t>
      </w:r>
    </w:p>
    <w:p w14:paraId="317899CD" w14:textId="77777777" w:rsidR="006F6448" w:rsidRPr="00890351" w:rsidRDefault="006F6448" w:rsidP="006F6448">
      <w:pPr>
        <w:numPr>
          <w:ilvl w:val="0"/>
          <w:numId w:val="4"/>
        </w:numPr>
        <w:shd w:val="clear" w:color="auto" w:fill="FFFFFF"/>
        <w:spacing w:beforeAutospacing="1" w:after="0" w:afterAutospacing="1" w:line="480" w:lineRule="auto"/>
        <w:rPr>
          <w:noProof w:val="0"/>
          <w:szCs w:val="24"/>
        </w:rPr>
      </w:pPr>
      <w:r w:rsidRPr="00890351">
        <w:rPr>
          <w:noProof w:val="0"/>
          <w:szCs w:val="24"/>
        </w:rPr>
        <w:t xml:space="preserve">Contribution: This author helped </w:t>
      </w:r>
      <w:r w:rsidR="00B86B69" w:rsidRPr="00890351">
        <w:rPr>
          <w:noProof w:val="0"/>
          <w:szCs w:val="24"/>
        </w:rPr>
        <w:t xml:space="preserve">to </w:t>
      </w:r>
      <w:r w:rsidRPr="00890351">
        <w:rPr>
          <w:noProof w:val="0"/>
          <w:szCs w:val="24"/>
        </w:rPr>
        <w:t xml:space="preserve">design </w:t>
      </w:r>
      <w:r w:rsidR="00B86B69" w:rsidRPr="00890351">
        <w:rPr>
          <w:noProof w:val="0"/>
          <w:szCs w:val="24"/>
        </w:rPr>
        <w:t>this</w:t>
      </w:r>
      <w:r w:rsidRPr="00890351">
        <w:rPr>
          <w:noProof w:val="0"/>
          <w:szCs w:val="24"/>
        </w:rPr>
        <w:t xml:space="preserve"> study and gave us statistical support.</w:t>
      </w:r>
    </w:p>
    <w:p w14:paraId="7AB1133A" w14:textId="77777777" w:rsidR="006F6448" w:rsidRPr="00890351" w:rsidRDefault="006F6448" w:rsidP="006F6448">
      <w:pPr>
        <w:numPr>
          <w:ilvl w:val="0"/>
          <w:numId w:val="4"/>
        </w:numPr>
        <w:shd w:val="clear" w:color="auto" w:fill="FFFFFF"/>
        <w:spacing w:beforeAutospacing="1" w:after="0" w:afterAutospacing="1" w:line="480" w:lineRule="auto"/>
        <w:rPr>
          <w:noProof w:val="0"/>
          <w:szCs w:val="24"/>
        </w:rPr>
      </w:pPr>
      <w:r w:rsidRPr="00890351">
        <w:rPr>
          <w:noProof w:val="0"/>
          <w:color w:val="000000"/>
          <w:szCs w:val="24"/>
        </w:rPr>
        <w:t xml:space="preserve">Attestation: </w:t>
      </w:r>
    </w:p>
    <w:p w14:paraId="763B9C64" w14:textId="77777777" w:rsidR="006F6448" w:rsidRPr="00890351" w:rsidRDefault="006F6448" w:rsidP="006F6448">
      <w:pPr>
        <w:numPr>
          <w:ilvl w:val="0"/>
          <w:numId w:val="4"/>
        </w:numPr>
        <w:shd w:val="clear" w:color="auto" w:fill="FFFFFF"/>
        <w:spacing w:beforeAutospacing="1" w:after="0" w:afterAutospacing="1" w:line="480" w:lineRule="auto"/>
        <w:rPr>
          <w:noProof w:val="0"/>
          <w:szCs w:val="24"/>
        </w:rPr>
      </w:pPr>
      <w:r w:rsidRPr="00890351">
        <w:rPr>
          <w:noProof w:val="0"/>
          <w:szCs w:val="24"/>
        </w:rPr>
        <w:t>Conflicts of Interest: None</w:t>
      </w:r>
    </w:p>
    <w:p w14:paraId="67EBA023" w14:textId="77777777" w:rsidR="006F6448" w:rsidRPr="00890351" w:rsidRDefault="006F6448" w:rsidP="00BF3B8A">
      <w:pPr>
        <w:shd w:val="clear" w:color="auto" w:fill="FFFFFF"/>
        <w:spacing w:after="0" w:line="480" w:lineRule="auto"/>
        <w:rPr>
          <w:noProof w:val="0"/>
          <w:szCs w:val="24"/>
        </w:rPr>
      </w:pPr>
    </w:p>
    <w:p w14:paraId="556B49A3" w14:textId="77777777" w:rsidR="006F6448" w:rsidRPr="00890351" w:rsidRDefault="006F6448" w:rsidP="00BF3B8A">
      <w:pPr>
        <w:shd w:val="clear" w:color="auto" w:fill="FFFFFF"/>
        <w:spacing w:after="0" w:line="480" w:lineRule="auto"/>
        <w:rPr>
          <w:noProof w:val="0"/>
          <w:szCs w:val="24"/>
        </w:rPr>
      </w:pPr>
      <w:r w:rsidRPr="00890351">
        <w:rPr>
          <w:noProof w:val="0"/>
          <w:szCs w:val="24"/>
        </w:rPr>
        <w:lastRenderedPageBreak/>
        <w:t>4. Author: Masahiko Bougaki, M.D., Ph.D.</w:t>
      </w:r>
    </w:p>
    <w:p w14:paraId="0FF4D3C6" w14:textId="426FD8ED" w:rsidR="008D79C8" w:rsidRPr="000A3AAB" w:rsidRDefault="008D79C8" w:rsidP="000A3AAB">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0A3AAB" w:rsidRPr="00890351">
        <w:rPr>
          <w:noProof w:val="0"/>
          <w:szCs w:val="24"/>
        </w:rPr>
        <w:t>Reliability of Ca</w:t>
      </w:r>
      <w:r w:rsidR="000A3AAB">
        <w:rPr>
          <w:noProof w:val="0"/>
          <w:szCs w:val="24"/>
        </w:rPr>
        <w:t xml:space="preserve">rdiac Output Measurements </w:t>
      </w:r>
      <w:r w:rsidR="000A3AAB" w:rsidRPr="00890351">
        <w:rPr>
          <w:noProof w:val="0"/>
          <w:szCs w:val="24"/>
        </w:rPr>
        <w:t xml:space="preserve">Using </w:t>
      </w:r>
      <w:proofErr w:type="spellStart"/>
      <w:r w:rsidR="000A3AAB" w:rsidRPr="00890351">
        <w:rPr>
          <w:noProof w:val="0"/>
          <w:szCs w:val="24"/>
        </w:rPr>
        <w:t>LiDCOrapid</w:t>
      </w:r>
      <w:r w:rsidR="000A3AAB" w:rsidRPr="00890351">
        <w:rPr>
          <w:noProof w:val="0"/>
          <w:szCs w:val="24"/>
          <w:vertAlign w:val="superscript"/>
        </w:rPr>
        <w:t>TM</w:t>
      </w:r>
      <w:proofErr w:type="spellEnd"/>
      <w:r w:rsidR="000A3AAB" w:rsidRPr="00890351">
        <w:rPr>
          <w:noProof w:val="0"/>
          <w:szCs w:val="24"/>
        </w:rPr>
        <w:t xml:space="preserve"> and FloTrac/</w:t>
      </w:r>
      <w:proofErr w:type="spellStart"/>
      <w:r w:rsidR="000A3AAB" w:rsidRPr="00890351">
        <w:rPr>
          <w:noProof w:val="0"/>
          <w:szCs w:val="24"/>
        </w:rPr>
        <w:t>Vigileo</w:t>
      </w:r>
      <w:r w:rsidR="000A3AAB" w:rsidRPr="00890351">
        <w:rPr>
          <w:noProof w:val="0"/>
          <w:szCs w:val="24"/>
          <w:vertAlign w:val="superscript"/>
        </w:rPr>
        <w:t>TM</w:t>
      </w:r>
      <w:proofErr w:type="spellEnd"/>
      <w:r w:rsidR="000A3AAB" w:rsidRPr="00890351">
        <w:rPr>
          <w:noProof w:val="0"/>
          <w:szCs w:val="24"/>
        </w:rPr>
        <w:t xml:space="preserve"> Across Broad Ranges</w:t>
      </w:r>
      <w:r w:rsidR="000A3AAB">
        <w:rPr>
          <w:noProof w:val="0"/>
          <w:szCs w:val="24"/>
        </w:rPr>
        <w:t xml:space="preserve"> of Cardiac Output Values</w:t>
      </w:r>
    </w:p>
    <w:p w14:paraId="3E6D1970" w14:textId="77777777" w:rsidR="00B63A81" w:rsidRPr="00890351" w:rsidRDefault="00B63A81" w:rsidP="00BF3B8A">
      <w:pPr>
        <w:numPr>
          <w:ilvl w:val="0"/>
          <w:numId w:val="5"/>
        </w:numPr>
        <w:shd w:val="clear" w:color="auto" w:fill="FFFFFF"/>
        <w:spacing w:beforeAutospacing="1" w:after="0" w:afterAutospacing="1" w:line="480" w:lineRule="auto"/>
        <w:rPr>
          <w:noProof w:val="0"/>
          <w:szCs w:val="24"/>
        </w:rPr>
      </w:pPr>
      <w:r w:rsidRPr="00890351">
        <w:rPr>
          <w:noProof w:val="0"/>
          <w:szCs w:val="24"/>
        </w:rPr>
        <w:t>Affiliation: Department of Anesthesiology and Pain Relief Center, The University of Tokyo Hospital</w:t>
      </w:r>
      <w:r w:rsidR="00730E2F" w:rsidRPr="00890351">
        <w:rPr>
          <w:noProof w:val="0"/>
          <w:szCs w:val="24"/>
        </w:rPr>
        <w:t>,</w:t>
      </w:r>
      <w:r w:rsidRPr="00890351">
        <w:rPr>
          <w:noProof w:val="0"/>
          <w:szCs w:val="24"/>
        </w:rPr>
        <w:t xml:space="preserve"> Tokyo, Japan</w:t>
      </w:r>
    </w:p>
    <w:p w14:paraId="7A75B49A" w14:textId="77777777" w:rsidR="00912BC3" w:rsidRPr="00890351" w:rsidRDefault="00912BC3" w:rsidP="00BF3B8A">
      <w:pPr>
        <w:numPr>
          <w:ilvl w:val="0"/>
          <w:numId w:val="5"/>
        </w:numPr>
        <w:shd w:val="clear" w:color="auto" w:fill="FFFFFF"/>
        <w:spacing w:beforeAutospacing="1" w:after="0" w:afterAutospacing="1" w:line="480" w:lineRule="auto"/>
        <w:rPr>
          <w:noProof w:val="0"/>
          <w:szCs w:val="24"/>
        </w:rPr>
      </w:pPr>
      <w:r w:rsidRPr="00890351">
        <w:rPr>
          <w:noProof w:val="0"/>
          <w:szCs w:val="24"/>
        </w:rPr>
        <w:t xml:space="preserve">Email: </w:t>
      </w:r>
      <w:r w:rsidR="00F2791E" w:rsidRPr="00890351">
        <w:rPr>
          <w:noProof w:val="0"/>
          <w:szCs w:val="24"/>
        </w:rPr>
        <w:t>bogakim-tky@umin.ac.jp</w:t>
      </w:r>
    </w:p>
    <w:p w14:paraId="109E6CC3" w14:textId="77777777" w:rsidR="00912BC3" w:rsidRPr="00890351" w:rsidRDefault="00912BC3" w:rsidP="00BF3B8A">
      <w:pPr>
        <w:numPr>
          <w:ilvl w:val="0"/>
          <w:numId w:val="5"/>
        </w:numPr>
        <w:shd w:val="clear" w:color="auto" w:fill="FFFFFF"/>
        <w:spacing w:beforeAutospacing="1" w:after="0" w:afterAutospacing="1" w:line="480" w:lineRule="auto"/>
        <w:rPr>
          <w:noProof w:val="0"/>
          <w:szCs w:val="24"/>
        </w:rPr>
      </w:pPr>
      <w:r w:rsidRPr="00890351">
        <w:rPr>
          <w:noProof w:val="0"/>
          <w:szCs w:val="24"/>
        </w:rPr>
        <w:t xml:space="preserve">Contribution: </w:t>
      </w:r>
      <w:r w:rsidR="008667C3" w:rsidRPr="00890351">
        <w:rPr>
          <w:noProof w:val="0"/>
          <w:szCs w:val="24"/>
        </w:rPr>
        <w:t>This author helped conduct the study and data collection.</w:t>
      </w:r>
    </w:p>
    <w:p w14:paraId="28BF2F36" w14:textId="77777777" w:rsidR="00912BC3" w:rsidRPr="00890351" w:rsidRDefault="00912BC3" w:rsidP="00BF3B8A">
      <w:pPr>
        <w:numPr>
          <w:ilvl w:val="0"/>
          <w:numId w:val="5"/>
        </w:numPr>
        <w:shd w:val="clear" w:color="auto" w:fill="FFFFFF"/>
        <w:spacing w:beforeAutospacing="1" w:after="0" w:afterAutospacing="1" w:line="480" w:lineRule="auto"/>
        <w:rPr>
          <w:noProof w:val="0"/>
          <w:szCs w:val="24"/>
        </w:rPr>
      </w:pPr>
      <w:r w:rsidRPr="00890351">
        <w:rPr>
          <w:noProof w:val="0"/>
          <w:color w:val="000000"/>
          <w:szCs w:val="24"/>
        </w:rPr>
        <w:t xml:space="preserve">Attestation: </w:t>
      </w:r>
    </w:p>
    <w:p w14:paraId="4982F133" w14:textId="77777777" w:rsidR="00912BC3" w:rsidRPr="00890351" w:rsidRDefault="00912BC3" w:rsidP="00BF3B8A">
      <w:pPr>
        <w:numPr>
          <w:ilvl w:val="0"/>
          <w:numId w:val="5"/>
        </w:numPr>
        <w:shd w:val="clear" w:color="auto" w:fill="FFFFFF"/>
        <w:spacing w:beforeAutospacing="1" w:after="0" w:afterAutospacing="1" w:line="480" w:lineRule="auto"/>
        <w:rPr>
          <w:noProof w:val="0"/>
          <w:szCs w:val="24"/>
        </w:rPr>
      </w:pPr>
      <w:r w:rsidRPr="00890351">
        <w:rPr>
          <w:noProof w:val="0"/>
          <w:szCs w:val="24"/>
        </w:rPr>
        <w:t>Conflicts of Interest:</w:t>
      </w:r>
      <w:r w:rsidR="008667C3" w:rsidRPr="00890351">
        <w:rPr>
          <w:noProof w:val="0"/>
          <w:szCs w:val="24"/>
        </w:rPr>
        <w:t xml:space="preserve"> None</w:t>
      </w:r>
    </w:p>
    <w:p w14:paraId="3F6C0F6A" w14:textId="77777777" w:rsidR="00912BC3" w:rsidRPr="00890351" w:rsidRDefault="006F6448" w:rsidP="00BF3B8A">
      <w:pPr>
        <w:shd w:val="clear" w:color="auto" w:fill="FFFFFF"/>
        <w:spacing w:beforeAutospacing="1" w:after="0" w:afterAutospacing="1" w:line="480" w:lineRule="auto"/>
        <w:rPr>
          <w:noProof w:val="0"/>
          <w:szCs w:val="24"/>
        </w:rPr>
      </w:pPr>
      <w:r w:rsidRPr="00890351">
        <w:rPr>
          <w:noProof w:val="0"/>
          <w:szCs w:val="24"/>
        </w:rPr>
        <w:t>5</w:t>
      </w:r>
      <w:r w:rsidR="00912BC3" w:rsidRPr="00890351">
        <w:rPr>
          <w:noProof w:val="0"/>
          <w:szCs w:val="24"/>
        </w:rPr>
        <w:t xml:space="preserve">. Author: </w:t>
      </w:r>
      <w:r w:rsidR="008667C3" w:rsidRPr="00890351">
        <w:rPr>
          <w:noProof w:val="0"/>
          <w:szCs w:val="24"/>
        </w:rPr>
        <w:t>Yo</w:t>
      </w:r>
      <w:r w:rsidR="004034FF" w:rsidRPr="00890351">
        <w:rPr>
          <w:noProof w:val="0"/>
          <w:szCs w:val="24"/>
        </w:rPr>
        <w:t>u</w:t>
      </w:r>
      <w:r w:rsidR="008667C3" w:rsidRPr="00890351">
        <w:rPr>
          <w:noProof w:val="0"/>
          <w:szCs w:val="24"/>
        </w:rPr>
        <w:t>suke Imai, M.D.</w:t>
      </w:r>
    </w:p>
    <w:p w14:paraId="2F981FD7" w14:textId="72012958" w:rsidR="006B79DA" w:rsidRPr="000A3AAB" w:rsidRDefault="006B79DA" w:rsidP="000A3AAB">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0A3AAB" w:rsidRPr="00890351">
        <w:rPr>
          <w:noProof w:val="0"/>
          <w:szCs w:val="24"/>
        </w:rPr>
        <w:t>Reliability of Ca</w:t>
      </w:r>
      <w:r w:rsidR="000A3AAB">
        <w:rPr>
          <w:noProof w:val="0"/>
          <w:szCs w:val="24"/>
        </w:rPr>
        <w:t xml:space="preserve">rdiac Output Measurements </w:t>
      </w:r>
      <w:r w:rsidR="000A3AAB" w:rsidRPr="00890351">
        <w:rPr>
          <w:noProof w:val="0"/>
          <w:szCs w:val="24"/>
        </w:rPr>
        <w:t xml:space="preserve">Using </w:t>
      </w:r>
      <w:proofErr w:type="spellStart"/>
      <w:r w:rsidR="000A3AAB" w:rsidRPr="00890351">
        <w:rPr>
          <w:noProof w:val="0"/>
          <w:szCs w:val="24"/>
        </w:rPr>
        <w:t>LiDCOrapid</w:t>
      </w:r>
      <w:r w:rsidR="000A3AAB" w:rsidRPr="00890351">
        <w:rPr>
          <w:noProof w:val="0"/>
          <w:szCs w:val="24"/>
          <w:vertAlign w:val="superscript"/>
        </w:rPr>
        <w:t>TM</w:t>
      </w:r>
      <w:proofErr w:type="spellEnd"/>
      <w:r w:rsidR="000A3AAB" w:rsidRPr="00890351">
        <w:rPr>
          <w:noProof w:val="0"/>
          <w:szCs w:val="24"/>
        </w:rPr>
        <w:t xml:space="preserve"> and FloTrac/</w:t>
      </w:r>
      <w:proofErr w:type="spellStart"/>
      <w:r w:rsidR="000A3AAB" w:rsidRPr="00890351">
        <w:rPr>
          <w:noProof w:val="0"/>
          <w:szCs w:val="24"/>
        </w:rPr>
        <w:t>Vigileo</w:t>
      </w:r>
      <w:r w:rsidR="000A3AAB" w:rsidRPr="00890351">
        <w:rPr>
          <w:noProof w:val="0"/>
          <w:szCs w:val="24"/>
          <w:vertAlign w:val="superscript"/>
        </w:rPr>
        <w:t>TM</w:t>
      </w:r>
      <w:proofErr w:type="spellEnd"/>
      <w:r w:rsidR="000A3AAB" w:rsidRPr="00890351">
        <w:rPr>
          <w:noProof w:val="0"/>
          <w:szCs w:val="24"/>
        </w:rPr>
        <w:t xml:space="preserve"> Across Broad Ranges</w:t>
      </w:r>
      <w:r w:rsidR="000A3AAB">
        <w:rPr>
          <w:noProof w:val="0"/>
          <w:szCs w:val="24"/>
        </w:rPr>
        <w:t xml:space="preserve"> of Cardiac Output Values</w:t>
      </w:r>
    </w:p>
    <w:p w14:paraId="7A0A35C5" w14:textId="77777777" w:rsidR="00B63A81" w:rsidRPr="00890351" w:rsidRDefault="00B63A81"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Affiliation: Department of Anesthesiology and Pain Relief Center, The University of Tokyo Hospital</w:t>
      </w:r>
      <w:r w:rsidR="00730E2F" w:rsidRPr="00890351">
        <w:rPr>
          <w:noProof w:val="0"/>
          <w:szCs w:val="24"/>
        </w:rPr>
        <w:t>,</w:t>
      </w:r>
      <w:r w:rsidRPr="00890351">
        <w:rPr>
          <w:noProof w:val="0"/>
          <w:szCs w:val="24"/>
        </w:rPr>
        <w:t xml:space="preserve"> Tokyo, Japan</w:t>
      </w:r>
    </w:p>
    <w:p w14:paraId="74BDCF62" w14:textId="77777777" w:rsidR="00912BC3" w:rsidRPr="00890351" w:rsidRDefault="00912BC3"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 xml:space="preserve">Email: </w:t>
      </w:r>
      <w:r w:rsidR="00F2791E" w:rsidRPr="00890351">
        <w:rPr>
          <w:noProof w:val="0"/>
          <w:szCs w:val="24"/>
        </w:rPr>
        <w:t>imai-tky@umin.ac.jp</w:t>
      </w:r>
    </w:p>
    <w:p w14:paraId="30C9D684" w14:textId="77777777" w:rsidR="00912BC3" w:rsidRPr="00890351" w:rsidRDefault="00912BC3"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 xml:space="preserve">Contribution: </w:t>
      </w:r>
      <w:r w:rsidR="008667C3" w:rsidRPr="00890351">
        <w:rPr>
          <w:noProof w:val="0"/>
          <w:szCs w:val="24"/>
        </w:rPr>
        <w:t>This author helped conduct the study and data collection.</w:t>
      </w:r>
    </w:p>
    <w:p w14:paraId="4A375FCB" w14:textId="77777777" w:rsidR="00912BC3" w:rsidRPr="00890351" w:rsidRDefault="00912BC3" w:rsidP="00BF3B8A">
      <w:pPr>
        <w:numPr>
          <w:ilvl w:val="0"/>
          <w:numId w:val="6"/>
        </w:numPr>
        <w:shd w:val="clear" w:color="auto" w:fill="FFFFFF"/>
        <w:spacing w:beforeAutospacing="1" w:after="0" w:afterAutospacing="1" w:line="480" w:lineRule="auto"/>
        <w:rPr>
          <w:noProof w:val="0"/>
          <w:szCs w:val="24"/>
        </w:rPr>
      </w:pPr>
      <w:r w:rsidRPr="00890351">
        <w:rPr>
          <w:noProof w:val="0"/>
          <w:color w:val="000000"/>
          <w:szCs w:val="24"/>
        </w:rPr>
        <w:t xml:space="preserve">Attestation: </w:t>
      </w:r>
    </w:p>
    <w:p w14:paraId="4962C06B" w14:textId="77777777" w:rsidR="00912BC3" w:rsidRPr="00890351" w:rsidRDefault="00912BC3"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Conflicts of Interest:</w:t>
      </w:r>
      <w:r w:rsidR="008667C3" w:rsidRPr="00890351">
        <w:rPr>
          <w:noProof w:val="0"/>
          <w:szCs w:val="24"/>
        </w:rPr>
        <w:t xml:space="preserve"> None</w:t>
      </w:r>
    </w:p>
    <w:p w14:paraId="6C7CA242" w14:textId="77777777" w:rsidR="001874F2" w:rsidRPr="00890351" w:rsidRDefault="006F6448" w:rsidP="00BF3B8A">
      <w:pPr>
        <w:shd w:val="clear" w:color="auto" w:fill="FFFFFF"/>
        <w:spacing w:beforeAutospacing="1" w:after="0" w:afterAutospacing="1" w:line="480" w:lineRule="auto"/>
        <w:rPr>
          <w:noProof w:val="0"/>
          <w:szCs w:val="24"/>
        </w:rPr>
      </w:pPr>
      <w:r w:rsidRPr="00890351">
        <w:rPr>
          <w:noProof w:val="0"/>
          <w:szCs w:val="24"/>
        </w:rPr>
        <w:t>6</w:t>
      </w:r>
      <w:r w:rsidR="001874F2" w:rsidRPr="00890351">
        <w:rPr>
          <w:noProof w:val="0"/>
          <w:szCs w:val="24"/>
        </w:rPr>
        <w:t>. Author: Yoshitsugu Yamada, M.D., Ph.D.</w:t>
      </w:r>
    </w:p>
    <w:p w14:paraId="0469B292" w14:textId="16F57B94" w:rsidR="006B79DA" w:rsidRPr="000A3AAB" w:rsidRDefault="006B79DA" w:rsidP="000A3AAB">
      <w:pPr>
        <w:numPr>
          <w:ilvl w:val="0"/>
          <w:numId w:val="3"/>
        </w:numPr>
        <w:shd w:val="clear" w:color="auto" w:fill="FFFFFF"/>
        <w:spacing w:beforeAutospacing="1" w:after="0" w:afterAutospacing="1" w:line="480" w:lineRule="auto"/>
        <w:rPr>
          <w:noProof w:val="0"/>
          <w:szCs w:val="24"/>
        </w:rPr>
      </w:pPr>
      <w:r w:rsidRPr="00890351">
        <w:rPr>
          <w:noProof w:val="0"/>
          <w:szCs w:val="24"/>
        </w:rPr>
        <w:t xml:space="preserve">Title: </w:t>
      </w:r>
      <w:r w:rsidR="000A3AAB" w:rsidRPr="00890351">
        <w:rPr>
          <w:noProof w:val="0"/>
          <w:szCs w:val="24"/>
        </w:rPr>
        <w:t>Reliability of Ca</w:t>
      </w:r>
      <w:r w:rsidR="000A3AAB">
        <w:rPr>
          <w:noProof w:val="0"/>
          <w:szCs w:val="24"/>
        </w:rPr>
        <w:t xml:space="preserve">rdiac Output Measurements </w:t>
      </w:r>
      <w:r w:rsidR="000A3AAB" w:rsidRPr="00890351">
        <w:rPr>
          <w:noProof w:val="0"/>
          <w:szCs w:val="24"/>
        </w:rPr>
        <w:t xml:space="preserve">Using </w:t>
      </w:r>
      <w:proofErr w:type="spellStart"/>
      <w:r w:rsidR="000A3AAB" w:rsidRPr="00890351">
        <w:rPr>
          <w:noProof w:val="0"/>
          <w:szCs w:val="24"/>
        </w:rPr>
        <w:t>LiDCOrapid</w:t>
      </w:r>
      <w:r w:rsidR="000A3AAB" w:rsidRPr="00890351">
        <w:rPr>
          <w:noProof w:val="0"/>
          <w:szCs w:val="24"/>
          <w:vertAlign w:val="superscript"/>
        </w:rPr>
        <w:t>TM</w:t>
      </w:r>
      <w:proofErr w:type="spellEnd"/>
      <w:r w:rsidR="000A3AAB" w:rsidRPr="00890351">
        <w:rPr>
          <w:noProof w:val="0"/>
          <w:szCs w:val="24"/>
        </w:rPr>
        <w:t xml:space="preserve"> and FloTrac/</w:t>
      </w:r>
      <w:proofErr w:type="spellStart"/>
      <w:r w:rsidR="000A3AAB" w:rsidRPr="00890351">
        <w:rPr>
          <w:noProof w:val="0"/>
          <w:szCs w:val="24"/>
        </w:rPr>
        <w:t>Vigileo</w:t>
      </w:r>
      <w:r w:rsidR="000A3AAB" w:rsidRPr="00890351">
        <w:rPr>
          <w:noProof w:val="0"/>
          <w:szCs w:val="24"/>
          <w:vertAlign w:val="superscript"/>
        </w:rPr>
        <w:t>TM</w:t>
      </w:r>
      <w:proofErr w:type="spellEnd"/>
      <w:r w:rsidR="000A3AAB" w:rsidRPr="00890351">
        <w:rPr>
          <w:noProof w:val="0"/>
          <w:szCs w:val="24"/>
        </w:rPr>
        <w:t xml:space="preserve"> Across Broad Ranges</w:t>
      </w:r>
      <w:r w:rsidR="000A3AAB">
        <w:rPr>
          <w:noProof w:val="0"/>
          <w:szCs w:val="24"/>
        </w:rPr>
        <w:t xml:space="preserve"> of Cardiac Output Values</w:t>
      </w:r>
    </w:p>
    <w:p w14:paraId="65F4306D" w14:textId="77777777" w:rsidR="001874F2" w:rsidRPr="00890351" w:rsidRDefault="001874F2"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Affiliation: Department of Anesthesiology and Pain Relief Center, The University of Tokyo Hospital</w:t>
      </w:r>
      <w:r w:rsidR="00730E2F" w:rsidRPr="00890351">
        <w:rPr>
          <w:noProof w:val="0"/>
          <w:szCs w:val="24"/>
        </w:rPr>
        <w:t>,</w:t>
      </w:r>
      <w:r w:rsidRPr="00890351">
        <w:rPr>
          <w:noProof w:val="0"/>
          <w:szCs w:val="24"/>
        </w:rPr>
        <w:t xml:space="preserve"> Tokyo, Japan</w:t>
      </w:r>
    </w:p>
    <w:p w14:paraId="63F2B7F0" w14:textId="77777777" w:rsidR="001874F2" w:rsidRPr="00890351" w:rsidRDefault="001874F2"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 xml:space="preserve">Email: </w:t>
      </w:r>
      <w:r w:rsidR="00F2791E" w:rsidRPr="00890351">
        <w:rPr>
          <w:noProof w:val="0"/>
          <w:szCs w:val="24"/>
        </w:rPr>
        <w:t>yamaday-ane@h.u-tokyo.ac.jp</w:t>
      </w:r>
    </w:p>
    <w:p w14:paraId="71875311" w14:textId="77777777" w:rsidR="001874F2" w:rsidRPr="00890351" w:rsidRDefault="001874F2"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Contribution: This author helped design the study and prepare the manuscript.</w:t>
      </w:r>
    </w:p>
    <w:p w14:paraId="6F8AAE0E" w14:textId="77777777" w:rsidR="001874F2" w:rsidRPr="00890351" w:rsidRDefault="001874F2" w:rsidP="00BF3B8A">
      <w:pPr>
        <w:numPr>
          <w:ilvl w:val="0"/>
          <w:numId w:val="6"/>
        </w:numPr>
        <w:shd w:val="clear" w:color="auto" w:fill="FFFFFF"/>
        <w:spacing w:beforeAutospacing="1" w:after="0" w:afterAutospacing="1" w:line="480" w:lineRule="auto"/>
        <w:rPr>
          <w:noProof w:val="0"/>
          <w:szCs w:val="24"/>
        </w:rPr>
      </w:pPr>
      <w:r w:rsidRPr="00890351">
        <w:rPr>
          <w:noProof w:val="0"/>
          <w:color w:val="000000"/>
          <w:szCs w:val="24"/>
        </w:rPr>
        <w:t>Attestation: Dr. Yamada</w:t>
      </w:r>
      <w:r w:rsidRPr="00890351">
        <w:rPr>
          <w:noProof w:val="0"/>
          <w:szCs w:val="24"/>
        </w:rPr>
        <w:t xml:space="preserve"> approved the final manuscript.</w:t>
      </w:r>
    </w:p>
    <w:p w14:paraId="36444B18" w14:textId="77777777" w:rsidR="001874F2" w:rsidRPr="00890351" w:rsidRDefault="001874F2" w:rsidP="00BF3B8A">
      <w:pPr>
        <w:numPr>
          <w:ilvl w:val="0"/>
          <w:numId w:val="6"/>
        </w:numPr>
        <w:shd w:val="clear" w:color="auto" w:fill="FFFFFF"/>
        <w:spacing w:beforeAutospacing="1" w:after="0" w:afterAutospacing="1" w:line="480" w:lineRule="auto"/>
        <w:rPr>
          <w:noProof w:val="0"/>
          <w:szCs w:val="24"/>
        </w:rPr>
      </w:pPr>
      <w:r w:rsidRPr="00890351">
        <w:rPr>
          <w:noProof w:val="0"/>
          <w:szCs w:val="24"/>
        </w:rPr>
        <w:t>Conflicts of Interest: None</w:t>
      </w:r>
    </w:p>
    <w:p w14:paraId="7501A2DE" w14:textId="77777777" w:rsidR="00912BC3" w:rsidRPr="00890351" w:rsidRDefault="00912BC3" w:rsidP="00BF3B8A">
      <w:pPr>
        <w:pStyle w:val="10"/>
        <w:spacing w:before="0" w:after="0"/>
        <w:rPr>
          <w:b/>
          <w:noProof w:val="0"/>
          <w:szCs w:val="24"/>
        </w:rPr>
      </w:pPr>
      <w:r w:rsidRPr="00890351">
        <w:rPr>
          <w:b/>
          <w:noProof w:val="0"/>
          <w:szCs w:val="24"/>
        </w:rPr>
        <w:t xml:space="preserve">Name of Department(s) and Institution(s): </w:t>
      </w:r>
      <w:r w:rsidR="00F11F45" w:rsidRPr="00890351">
        <w:rPr>
          <w:noProof w:val="0"/>
          <w:szCs w:val="24"/>
        </w:rPr>
        <w:t>Department of Anesthesiology and Pain Relief Center, The University of Tokyo Hospital</w:t>
      </w:r>
      <w:r w:rsidR="00730E2F" w:rsidRPr="00890351">
        <w:rPr>
          <w:noProof w:val="0"/>
          <w:szCs w:val="24"/>
        </w:rPr>
        <w:t>,</w:t>
      </w:r>
      <w:r w:rsidR="00F11F45" w:rsidRPr="00890351">
        <w:rPr>
          <w:noProof w:val="0"/>
          <w:szCs w:val="24"/>
        </w:rPr>
        <w:t xml:space="preserve"> Tokyo, Japan</w:t>
      </w:r>
    </w:p>
    <w:p w14:paraId="5AD225F8" w14:textId="77777777" w:rsidR="00912BC3" w:rsidRPr="00890351" w:rsidRDefault="00912BC3" w:rsidP="00BF3B8A">
      <w:pPr>
        <w:pStyle w:val="10"/>
        <w:spacing w:before="0" w:after="0"/>
        <w:rPr>
          <w:b/>
          <w:noProof w:val="0"/>
          <w:szCs w:val="24"/>
        </w:rPr>
      </w:pPr>
    </w:p>
    <w:p w14:paraId="4B0776BB" w14:textId="04EC7FA9" w:rsidR="00912BC3" w:rsidRPr="00890351" w:rsidRDefault="00912BC3" w:rsidP="003E6190">
      <w:pPr>
        <w:pStyle w:val="10"/>
        <w:tabs>
          <w:tab w:val="left" w:pos="142"/>
        </w:tabs>
        <w:spacing w:before="0" w:after="0"/>
        <w:rPr>
          <w:b/>
          <w:noProof w:val="0"/>
          <w:szCs w:val="24"/>
        </w:rPr>
      </w:pPr>
      <w:r w:rsidRPr="00890351">
        <w:rPr>
          <w:b/>
          <w:noProof w:val="0"/>
          <w:szCs w:val="24"/>
        </w:rPr>
        <w:t xml:space="preserve">Short Title: </w:t>
      </w:r>
      <w:r w:rsidR="00EC112A">
        <w:rPr>
          <w:noProof w:val="0"/>
          <w:szCs w:val="24"/>
        </w:rPr>
        <w:t>Reliability of Low Invasive Cardiac Output Measurements</w:t>
      </w:r>
    </w:p>
    <w:p w14:paraId="7862C364" w14:textId="77777777" w:rsidR="00912BC3" w:rsidRPr="00890351" w:rsidRDefault="00912BC3" w:rsidP="00BF3B8A">
      <w:pPr>
        <w:shd w:val="clear" w:color="auto" w:fill="FFFFFF"/>
        <w:spacing w:after="0" w:line="480" w:lineRule="auto"/>
        <w:rPr>
          <w:b/>
          <w:noProof w:val="0"/>
          <w:szCs w:val="24"/>
        </w:rPr>
      </w:pPr>
    </w:p>
    <w:p w14:paraId="7FEEBCE6" w14:textId="77777777" w:rsidR="00912BC3" w:rsidRPr="00890351" w:rsidRDefault="00912BC3" w:rsidP="00BF3B8A">
      <w:pPr>
        <w:shd w:val="clear" w:color="auto" w:fill="FFFFFF"/>
        <w:spacing w:after="0" w:line="480" w:lineRule="auto"/>
        <w:rPr>
          <w:noProof w:val="0"/>
          <w:szCs w:val="24"/>
        </w:rPr>
      </w:pPr>
      <w:r w:rsidRPr="00890351">
        <w:rPr>
          <w:b/>
          <w:noProof w:val="0"/>
          <w:szCs w:val="24"/>
        </w:rPr>
        <w:t>Funding:</w:t>
      </w:r>
      <w:r w:rsidRPr="00890351">
        <w:rPr>
          <w:noProof w:val="0"/>
          <w:szCs w:val="24"/>
        </w:rPr>
        <w:t xml:space="preserve"> </w:t>
      </w:r>
      <w:r w:rsidR="007742ED" w:rsidRPr="00890351">
        <w:rPr>
          <w:noProof w:val="0"/>
          <w:szCs w:val="24"/>
        </w:rPr>
        <w:t>None</w:t>
      </w:r>
    </w:p>
    <w:p w14:paraId="04D1C137" w14:textId="77777777" w:rsidR="00912BC3" w:rsidRPr="00890351" w:rsidRDefault="00912BC3" w:rsidP="00BF3B8A">
      <w:pPr>
        <w:shd w:val="clear" w:color="auto" w:fill="FFFFFF"/>
        <w:spacing w:after="0" w:line="480" w:lineRule="auto"/>
        <w:rPr>
          <w:noProof w:val="0"/>
          <w:szCs w:val="24"/>
        </w:rPr>
      </w:pPr>
    </w:p>
    <w:p w14:paraId="7DEDFF9E" w14:textId="77777777" w:rsidR="00912BC3" w:rsidRPr="00890351" w:rsidRDefault="00912BC3" w:rsidP="00BF3B8A">
      <w:pPr>
        <w:shd w:val="clear" w:color="auto" w:fill="FFFFFF"/>
        <w:spacing w:after="0" w:line="480" w:lineRule="auto"/>
        <w:rPr>
          <w:b/>
          <w:noProof w:val="0"/>
          <w:szCs w:val="24"/>
        </w:rPr>
      </w:pPr>
      <w:r w:rsidRPr="00890351">
        <w:rPr>
          <w:b/>
          <w:noProof w:val="0"/>
          <w:szCs w:val="24"/>
        </w:rPr>
        <w:t xml:space="preserve">Corresponding Author: </w:t>
      </w:r>
    </w:p>
    <w:p w14:paraId="2E7449C9" w14:textId="77777777" w:rsidR="00912BC3" w:rsidRPr="00890351" w:rsidRDefault="00912BC3" w:rsidP="00BF3B8A">
      <w:pPr>
        <w:shd w:val="clear" w:color="auto" w:fill="FFFFFF"/>
        <w:spacing w:after="0" w:line="480" w:lineRule="auto"/>
        <w:rPr>
          <w:noProof w:val="0"/>
          <w:szCs w:val="24"/>
        </w:rPr>
      </w:pPr>
      <w:r w:rsidRPr="00890351">
        <w:rPr>
          <w:noProof w:val="0"/>
          <w:szCs w:val="24"/>
        </w:rPr>
        <w:t>Name</w:t>
      </w:r>
      <w:r w:rsidR="00F11F45" w:rsidRPr="00890351">
        <w:rPr>
          <w:noProof w:val="0"/>
          <w:szCs w:val="24"/>
        </w:rPr>
        <w:t>: Masaaki Asamoto</w:t>
      </w:r>
    </w:p>
    <w:p w14:paraId="3E3F6163" w14:textId="77777777" w:rsidR="00912BC3" w:rsidRPr="00890351" w:rsidRDefault="00912BC3" w:rsidP="00BF3B8A">
      <w:pPr>
        <w:shd w:val="clear" w:color="auto" w:fill="FFFFFF"/>
        <w:spacing w:after="0" w:line="480" w:lineRule="auto"/>
        <w:rPr>
          <w:noProof w:val="0"/>
          <w:szCs w:val="24"/>
        </w:rPr>
      </w:pPr>
      <w:r w:rsidRPr="00890351">
        <w:rPr>
          <w:noProof w:val="0"/>
          <w:szCs w:val="24"/>
        </w:rPr>
        <w:t>Department</w:t>
      </w:r>
      <w:r w:rsidR="00F11F45" w:rsidRPr="00890351">
        <w:rPr>
          <w:noProof w:val="0"/>
          <w:szCs w:val="24"/>
        </w:rPr>
        <w:t>: Department of Anesthesiology and Pain Relief Center</w:t>
      </w:r>
    </w:p>
    <w:p w14:paraId="2087E3BD" w14:textId="77777777" w:rsidR="00912BC3" w:rsidRPr="00890351" w:rsidRDefault="00912BC3" w:rsidP="00BF3B8A">
      <w:pPr>
        <w:shd w:val="clear" w:color="auto" w:fill="FFFFFF"/>
        <w:spacing w:after="0" w:line="480" w:lineRule="auto"/>
        <w:rPr>
          <w:noProof w:val="0"/>
          <w:szCs w:val="24"/>
        </w:rPr>
      </w:pPr>
      <w:r w:rsidRPr="00890351">
        <w:rPr>
          <w:noProof w:val="0"/>
          <w:szCs w:val="24"/>
        </w:rPr>
        <w:t>Institution</w:t>
      </w:r>
      <w:r w:rsidR="00F11F45" w:rsidRPr="00890351">
        <w:rPr>
          <w:noProof w:val="0"/>
          <w:szCs w:val="24"/>
        </w:rPr>
        <w:t>: The University of Tokyo Hospital</w:t>
      </w:r>
    </w:p>
    <w:p w14:paraId="18389C29" w14:textId="77777777" w:rsidR="00912BC3" w:rsidRPr="00890351" w:rsidRDefault="00912BC3" w:rsidP="00BF3B8A">
      <w:pPr>
        <w:shd w:val="clear" w:color="auto" w:fill="FFFFFF"/>
        <w:spacing w:after="0" w:line="480" w:lineRule="auto"/>
        <w:rPr>
          <w:noProof w:val="0"/>
          <w:szCs w:val="24"/>
        </w:rPr>
      </w:pPr>
      <w:r w:rsidRPr="00890351">
        <w:rPr>
          <w:noProof w:val="0"/>
          <w:szCs w:val="24"/>
        </w:rPr>
        <w:t>Mailing address</w:t>
      </w:r>
      <w:r w:rsidR="00F11F45" w:rsidRPr="00890351">
        <w:rPr>
          <w:noProof w:val="0"/>
          <w:szCs w:val="24"/>
        </w:rPr>
        <w:t>: 7-3-1 Hongo, Bunkyo-ku, Tokyo, Japan 113-8655</w:t>
      </w:r>
    </w:p>
    <w:p w14:paraId="4ECB83D8" w14:textId="77777777" w:rsidR="00F2791E" w:rsidRPr="00890351" w:rsidRDefault="00F2791E" w:rsidP="00F2791E">
      <w:pPr>
        <w:shd w:val="clear" w:color="auto" w:fill="FFFFFF"/>
        <w:spacing w:after="0" w:line="480" w:lineRule="auto"/>
        <w:rPr>
          <w:noProof w:val="0"/>
          <w:szCs w:val="24"/>
        </w:rPr>
      </w:pPr>
      <w:r w:rsidRPr="00890351">
        <w:rPr>
          <w:noProof w:val="0"/>
          <w:szCs w:val="24"/>
        </w:rPr>
        <w:t>Phone: +81-3-5800-8668</w:t>
      </w:r>
    </w:p>
    <w:p w14:paraId="708DE316" w14:textId="77777777" w:rsidR="00F2791E" w:rsidRPr="00890351" w:rsidRDefault="00F2791E" w:rsidP="00F2791E">
      <w:pPr>
        <w:shd w:val="clear" w:color="auto" w:fill="FFFFFF"/>
        <w:spacing w:after="0" w:line="480" w:lineRule="auto"/>
        <w:rPr>
          <w:noProof w:val="0"/>
          <w:szCs w:val="24"/>
        </w:rPr>
      </w:pPr>
      <w:r w:rsidRPr="00890351">
        <w:rPr>
          <w:noProof w:val="0"/>
          <w:szCs w:val="24"/>
        </w:rPr>
        <w:t>Fax: +81-3-5800-8938</w:t>
      </w:r>
    </w:p>
    <w:p w14:paraId="0E4DB93B" w14:textId="77777777" w:rsidR="00912BC3" w:rsidRPr="00890351" w:rsidRDefault="00F2791E" w:rsidP="00F2791E">
      <w:pPr>
        <w:shd w:val="clear" w:color="auto" w:fill="FFFFFF"/>
        <w:spacing w:after="0" w:line="480" w:lineRule="auto"/>
        <w:rPr>
          <w:noProof w:val="0"/>
          <w:szCs w:val="24"/>
        </w:rPr>
      </w:pPr>
      <w:r w:rsidRPr="00890351">
        <w:rPr>
          <w:noProof w:val="0"/>
          <w:szCs w:val="24"/>
        </w:rPr>
        <w:t>Email: asamoto-tky@umin.ac.jp</w:t>
      </w:r>
    </w:p>
    <w:p w14:paraId="56C7D82F" w14:textId="77777777" w:rsidR="00912BC3" w:rsidRPr="00890351" w:rsidRDefault="00912BC3" w:rsidP="00BF3B8A">
      <w:pPr>
        <w:shd w:val="clear" w:color="auto" w:fill="FFFFFF"/>
        <w:spacing w:after="0" w:line="480" w:lineRule="auto"/>
        <w:rPr>
          <w:noProof w:val="0"/>
          <w:szCs w:val="24"/>
        </w:rPr>
      </w:pPr>
    </w:p>
    <w:p w14:paraId="4BBD756A" w14:textId="77777777" w:rsidR="00912BC3" w:rsidRPr="00890351" w:rsidRDefault="00912BC3" w:rsidP="00BF3B8A">
      <w:pPr>
        <w:pStyle w:val="10"/>
        <w:spacing w:before="0" w:after="0"/>
        <w:rPr>
          <w:noProof w:val="0"/>
          <w:szCs w:val="24"/>
        </w:rPr>
      </w:pPr>
      <w:r w:rsidRPr="00890351">
        <w:rPr>
          <w:noProof w:val="0"/>
          <w:szCs w:val="24"/>
        </w:rPr>
        <w:t>Did a Section Editor solicit this submission? Name:</w:t>
      </w:r>
    </w:p>
    <w:p w14:paraId="3E4E4464" w14:textId="77777777" w:rsidR="00875ED7" w:rsidRPr="00890351" w:rsidRDefault="00875ED7" w:rsidP="00BF3B8A">
      <w:pPr>
        <w:pStyle w:val="10"/>
        <w:spacing w:before="0" w:after="0"/>
        <w:rPr>
          <w:noProof w:val="0"/>
          <w:color w:val="000000"/>
          <w:szCs w:val="24"/>
        </w:rPr>
      </w:pPr>
    </w:p>
    <w:p w14:paraId="5BA284D9" w14:textId="77777777" w:rsidR="00287246" w:rsidRPr="00890351" w:rsidRDefault="00912BC3" w:rsidP="00BF3B8A">
      <w:pPr>
        <w:pStyle w:val="10"/>
        <w:spacing w:before="0" w:after="0"/>
        <w:rPr>
          <w:noProof w:val="0"/>
          <w:color w:val="FF0000"/>
          <w:szCs w:val="24"/>
        </w:rPr>
      </w:pPr>
      <w:r w:rsidRPr="00890351">
        <w:rPr>
          <w:b/>
          <w:noProof w:val="0"/>
          <w:szCs w:val="24"/>
        </w:rPr>
        <w:t>IRB:</w:t>
      </w:r>
      <w:r w:rsidRPr="00890351">
        <w:rPr>
          <w:noProof w:val="0"/>
          <w:szCs w:val="24"/>
        </w:rPr>
        <w:t xml:space="preserve"> </w:t>
      </w:r>
      <w:r w:rsidR="00F11F45" w:rsidRPr="00890351">
        <w:rPr>
          <w:noProof w:val="0"/>
          <w:szCs w:val="24"/>
        </w:rPr>
        <w:t xml:space="preserve">This study was reviewed and approved by the local ethics committee </w:t>
      </w:r>
      <w:r w:rsidR="00CA4ADA" w:rsidRPr="00890351">
        <w:rPr>
          <w:noProof w:val="0"/>
          <w:szCs w:val="24"/>
        </w:rPr>
        <w:t xml:space="preserve">of </w:t>
      </w:r>
      <w:r w:rsidR="00F11F45" w:rsidRPr="00890351">
        <w:rPr>
          <w:noProof w:val="0"/>
          <w:szCs w:val="24"/>
        </w:rPr>
        <w:t>The University of Tokyo Hospital</w:t>
      </w:r>
      <w:r w:rsidR="00653C33" w:rsidRPr="00890351">
        <w:rPr>
          <w:noProof w:val="0"/>
          <w:szCs w:val="24"/>
        </w:rPr>
        <w:t xml:space="preserve"> </w:t>
      </w:r>
      <w:r w:rsidR="00F11F45" w:rsidRPr="00890351">
        <w:rPr>
          <w:noProof w:val="0"/>
          <w:szCs w:val="24"/>
        </w:rPr>
        <w:t>(Tokyo, Japan, #3926)</w:t>
      </w:r>
      <w:r w:rsidR="00653C33" w:rsidRPr="00890351">
        <w:rPr>
          <w:noProof w:val="0"/>
          <w:szCs w:val="24"/>
        </w:rPr>
        <w:t>.</w:t>
      </w:r>
      <w:r w:rsidR="00287246" w:rsidRPr="00890351">
        <w:rPr>
          <w:noProof w:val="0"/>
          <w:color w:val="FF0000"/>
          <w:szCs w:val="24"/>
        </w:rPr>
        <w:br/>
      </w:r>
    </w:p>
    <w:p w14:paraId="04CF4E7B" w14:textId="77777777" w:rsidR="00287246" w:rsidRPr="00890351" w:rsidRDefault="00287246" w:rsidP="00BF3B8A">
      <w:pPr>
        <w:pStyle w:val="10"/>
        <w:spacing w:before="0" w:after="0"/>
        <w:rPr>
          <w:rFonts w:eastAsia="Times New Roman"/>
          <w:noProof w:val="0"/>
          <w:color w:val="000080"/>
          <w:szCs w:val="24"/>
        </w:rPr>
      </w:pPr>
      <w:r w:rsidRPr="00890351">
        <w:rPr>
          <w:noProof w:val="0"/>
          <w:szCs w:val="24"/>
        </w:rPr>
        <w:br w:type="page"/>
      </w:r>
      <w:r w:rsidRPr="00890351">
        <w:rPr>
          <w:rFonts w:eastAsia="Times New Roman"/>
          <w:noProof w:val="0"/>
          <w:color w:val="000080"/>
          <w:szCs w:val="24"/>
        </w:rPr>
        <w:t>Abstract</w:t>
      </w:r>
    </w:p>
    <w:p w14:paraId="20026967" w14:textId="77777777" w:rsidR="00287246" w:rsidRPr="00890351" w:rsidRDefault="00287246" w:rsidP="00BF3B8A">
      <w:pPr>
        <w:pStyle w:val="10"/>
        <w:spacing w:before="0" w:after="0"/>
        <w:rPr>
          <w:rFonts w:eastAsia="Times New Roman"/>
          <w:noProof w:val="0"/>
          <w:color w:val="000080"/>
          <w:szCs w:val="24"/>
        </w:rPr>
      </w:pPr>
    </w:p>
    <w:p w14:paraId="1792480C" w14:textId="77777777" w:rsidR="00DF4E68" w:rsidRPr="00890351" w:rsidRDefault="00795B13" w:rsidP="00BF3B8A">
      <w:pPr>
        <w:pStyle w:val="10"/>
        <w:spacing w:before="0" w:after="0"/>
        <w:rPr>
          <w:noProof w:val="0"/>
          <w:szCs w:val="24"/>
        </w:rPr>
      </w:pPr>
      <w:r w:rsidRPr="00890351">
        <w:rPr>
          <w:noProof w:val="0"/>
          <w:szCs w:val="24"/>
        </w:rPr>
        <w:t>Background</w:t>
      </w:r>
    </w:p>
    <w:p w14:paraId="61E2AD9A" w14:textId="77777777" w:rsidR="00DF4E68" w:rsidRPr="00890351" w:rsidRDefault="00202674" w:rsidP="00BF3B8A">
      <w:pPr>
        <w:pStyle w:val="10"/>
        <w:spacing w:after="0"/>
        <w:rPr>
          <w:noProof w:val="0"/>
          <w:szCs w:val="24"/>
        </w:rPr>
      </w:pPr>
      <w:r w:rsidRPr="00890351">
        <w:rPr>
          <w:noProof w:val="0"/>
          <w:szCs w:val="24"/>
        </w:rPr>
        <w:t>K</w:t>
      </w:r>
      <w:r w:rsidR="00824A43" w:rsidRPr="00890351">
        <w:rPr>
          <w:noProof w:val="0"/>
          <w:szCs w:val="24"/>
        </w:rPr>
        <w:t>now</w:t>
      </w:r>
      <w:r w:rsidRPr="00890351">
        <w:rPr>
          <w:noProof w:val="0"/>
          <w:szCs w:val="24"/>
        </w:rPr>
        <w:t>ing a</w:t>
      </w:r>
      <w:r w:rsidR="00824A43" w:rsidRPr="00890351">
        <w:rPr>
          <w:noProof w:val="0"/>
          <w:szCs w:val="24"/>
        </w:rPr>
        <w:t xml:space="preserve"> patient’</w:t>
      </w:r>
      <w:r w:rsidRPr="00890351">
        <w:rPr>
          <w:noProof w:val="0"/>
          <w:szCs w:val="24"/>
        </w:rPr>
        <w:t>s</w:t>
      </w:r>
      <w:r w:rsidR="00DF4E68" w:rsidRPr="00890351">
        <w:rPr>
          <w:noProof w:val="0"/>
          <w:szCs w:val="24"/>
        </w:rPr>
        <w:t xml:space="preserve"> cardiac output</w:t>
      </w:r>
      <w:r w:rsidR="00C1267E" w:rsidRPr="00890351">
        <w:rPr>
          <w:noProof w:val="0"/>
          <w:szCs w:val="24"/>
        </w:rPr>
        <w:t xml:space="preserve"> </w:t>
      </w:r>
      <w:r w:rsidR="00DF4E68" w:rsidRPr="00890351">
        <w:rPr>
          <w:noProof w:val="0"/>
          <w:szCs w:val="24"/>
        </w:rPr>
        <w:t xml:space="preserve">(CO) </w:t>
      </w:r>
      <w:r w:rsidRPr="00890351">
        <w:rPr>
          <w:noProof w:val="0"/>
          <w:szCs w:val="24"/>
        </w:rPr>
        <w:t xml:space="preserve">is important </w:t>
      </w:r>
      <w:r w:rsidR="00DF4E68" w:rsidRPr="00890351">
        <w:rPr>
          <w:noProof w:val="0"/>
          <w:szCs w:val="24"/>
        </w:rPr>
        <w:t>for safe</w:t>
      </w:r>
      <w:r w:rsidRPr="00890351">
        <w:rPr>
          <w:noProof w:val="0"/>
          <w:szCs w:val="24"/>
        </w:rPr>
        <w:t>,</w:t>
      </w:r>
      <w:r w:rsidR="00DF4E68" w:rsidRPr="00890351">
        <w:rPr>
          <w:noProof w:val="0"/>
          <w:szCs w:val="24"/>
        </w:rPr>
        <w:t xml:space="preserve"> optimized hemodynamic control during surgery. Precise CO measurements can serve as a guide for resuscitation therapy, catecholamine use, differential diagnosis</w:t>
      </w:r>
      <w:r w:rsidR="00EE47C2" w:rsidRPr="00890351">
        <w:rPr>
          <w:noProof w:val="0"/>
          <w:szCs w:val="24"/>
        </w:rPr>
        <w:t>,</w:t>
      </w:r>
      <w:r w:rsidR="00DF4E68" w:rsidRPr="00890351">
        <w:rPr>
          <w:noProof w:val="0"/>
          <w:szCs w:val="24"/>
        </w:rPr>
        <w:t xml:space="preserve"> and intervention during </w:t>
      </w:r>
      <w:r w:rsidR="00EE47C2" w:rsidRPr="00890351">
        <w:rPr>
          <w:noProof w:val="0"/>
          <w:szCs w:val="24"/>
        </w:rPr>
        <w:t xml:space="preserve">a </w:t>
      </w:r>
      <w:r w:rsidR="00DF4E68" w:rsidRPr="00890351">
        <w:rPr>
          <w:noProof w:val="0"/>
          <w:szCs w:val="24"/>
        </w:rPr>
        <w:t xml:space="preserve">hemodynamic crisis. </w:t>
      </w:r>
      <w:r w:rsidR="00947BC2" w:rsidRPr="00890351">
        <w:rPr>
          <w:noProof w:val="0"/>
          <w:szCs w:val="24"/>
        </w:rPr>
        <w:t>Despite its invasiveness and intermittent nature, t</w:t>
      </w:r>
      <w:r w:rsidR="00DF4E68" w:rsidRPr="00890351">
        <w:rPr>
          <w:noProof w:val="0"/>
          <w:szCs w:val="24"/>
        </w:rPr>
        <w:t>he</w:t>
      </w:r>
      <w:r w:rsidR="00C1267E" w:rsidRPr="00890351">
        <w:rPr>
          <w:noProof w:val="0"/>
          <w:szCs w:val="24"/>
        </w:rPr>
        <w:t xml:space="preserve"> the</w:t>
      </w:r>
      <w:r w:rsidR="00DF4E68" w:rsidRPr="00890351">
        <w:rPr>
          <w:noProof w:val="0"/>
          <w:szCs w:val="24"/>
        </w:rPr>
        <w:t>rmodilution technique via pulmonary artery catheter</w:t>
      </w:r>
      <w:r w:rsidR="00C1267E" w:rsidRPr="00890351">
        <w:rPr>
          <w:noProof w:val="0"/>
          <w:szCs w:val="24"/>
        </w:rPr>
        <w:t xml:space="preserve"> </w:t>
      </w:r>
      <w:r w:rsidR="00DF4E68" w:rsidRPr="00890351">
        <w:rPr>
          <w:noProof w:val="0"/>
          <w:szCs w:val="24"/>
        </w:rPr>
        <w:t xml:space="preserve">(PAC) remains the accepted gold standard for </w:t>
      </w:r>
      <w:r w:rsidR="00EE47C2" w:rsidRPr="00890351">
        <w:rPr>
          <w:noProof w:val="0"/>
          <w:szCs w:val="24"/>
        </w:rPr>
        <w:t>CO</w:t>
      </w:r>
      <w:r w:rsidR="00DF4E68" w:rsidRPr="00890351">
        <w:rPr>
          <w:noProof w:val="0"/>
          <w:szCs w:val="24"/>
        </w:rPr>
        <w:t xml:space="preserve"> measurements. </w:t>
      </w:r>
      <w:r w:rsidR="00947BC2" w:rsidRPr="00890351">
        <w:rPr>
          <w:noProof w:val="0"/>
          <w:szCs w:val="24"/>
        </w:rPr>
        <w:t>LiDCOrapid™ (LiDCO, UK) and FloTrac/Vigileo™ (Edwards Lifesciences, Irvine, CA)</w:t>
      </w:r>
      <w:r w:rsidR="00DF4E68" w:rsidRPr="00890351">
        <w:rPr>
          <w:noProof w:val="0"/>
          <w:szCs w:val="24"/>
        </w:rPr>
        <w:t xml:space="preserve"> are less invasive continuous </w:t>
      </w:r>
      <w:r w:rsidRPr="00890351">
        <w:rPr>
          <w:noProof w:val="0"/>
          <w:szCs w:val="24"/>
        </w:rPr>
        <w:t>CO</w:t>
      </w:r>
      <w:r w:rsidR="00DF4E68" w:rsidRPr="00890351">
        <w:rPr>
          <w:noProof w:val="0"/>
          <w:szCs w:val="24"/>
        </w:rPr>
        <w:t xml:space="preserve"> monitors </w:t>
      </w:r>
      <w:r w:rsidR="00A52932" w:rsidRPr="00890351">
        <w:rPr>
          <w:noProof w:val="0"/>
          <w:szCs w:val="24"/>
        </w:rPr>
        <w:t xml:space="preserve">that use </w:t>
      </w:r>
      <w:r w:rsidR="00DF4E68" w:rsidRPr="00890351">
        <w:rPr>
          <w:noProof w:val="0"/>
          <w:szCs w:val="24"/>
        </w:rPr>
        <w:t>arterial waveform analysis</w:t>
      </w:r>
      <w:r w:rsidR="00947BC2" w:rsidRPr="00890351">
        <w:rPr>
          <w:noProof w:val="0"/>
          <w:szCs w:val="24"/>
        </w:rPr>
        <w:t>.</w:t>
      </w:r>
      <w:r w:rsidR="00DF4E68" w:rsidRPr="00890351">
        <w:rPr>
          <w:noProof w:val="0"/>
          <w:szCs w:val="24"/>
        </w:rPr>
        <w:t xml:space="preserve"> </w:t>
      </w:r>
      <w:r w:rsidR="00A52932" w:rsidRPr="00890351">
        <w:rPr>
          <w:noProof w:val="0"/>
          <w:szCs w:val="24"/>
        </w:rPr>
        <w:t>T</w:t>
      </w:r>
      <w:r w:rsidR="00DF4E68" w:rsidRPr="00890351">
        <w:rPr>
          <w:noProof w:val="0"/>
          <w:szCs w:val="24"/>
        </w:rPr>
        <w:t>heir calculations</w:t>
      </w:r>
      <w:r w:rsidR="00A52932" w:rsidRPr="00890351">
        <w:rPr>
          <w:noProof w:val="0"/>
          <w:szCs w:val="24"/>
        </w:rPr>
        <w:t xml:space="preserve"> are based</w:t>
      </w:r>
      <w:r w:rsidR="00DF4E68" w:rsidRPr="00890351">
        <w:rPr>
          <w:noProof w:val="0"/>
          <w:szCs w:val="24"/>
        </w:rPr>
        <w:t xml:space="preserve"> on arterial waveform characteristics and need no calibration. We evaluated LiDCOrapid</w:t>
      </w:r>
      <w:r w:rsidR="003841E2" w:rsidRPr="00890351">
        <w:rPr>
          <w:noProof w:val="0"/>
          <w:szCs w:val="24"/>
          <w:vertAlign w:val="superscript"/>
        </w:rPr>
        <w:t>TM</w:t>
      </w:r>
      <w:r w:rsidR="00DF4E68" w:rsidRPr="00890351">
        <w:rPr>
          <w:noProof w:val="0"/>
          <w:szCs w:val="24"/>
        </w:rPr>
        <w:t xml:space="preserve"> and FloTrac/Vigileo</w:t>
      </w:r>
      <w:r w:rsidR="003841E2" w:rsidRPr="00890351">
        <w:rPr>
          <w:noProof w:val="0"/>
          <w:szCs w:val="24"/>
          <w:vertAlign w:val="superscript"/>
        </w:rPr>
        <w:t>TM</w:t>
      </w:r>
      <w:r w:rsidR="00DF4E68" w:rsidRPr="00890351">
        <w:rPr>
          <w:noProof w:val="0"/>
          <w:szCs w:val="24"/>
        </w:rPr>
        <w:t xml:space="preserve"> during off</w:t>
      </w:r>
      <w:r w:rsidR="00A52932" w:rsidRPr="00890351">
        <w:rPr>
          <w:noProof w:val="0"/>
          <w:szCs w:val="24"/>
        </w:rPr>
        <w:t>-</w:t>
      </w:r>
      <w:r w:rsidR="00DF4E68" w:rsidRPr="00890351">
        <w:rPr>
          <w:noProof w:val="0"/>
          <w:szCs w:val="24"/>
        </w:rPr>
        <w:t>pump coronary artery bypass graft</w:t>
      </w:r>
      <w:r w:rsidR="00653C33" w:rsidRPr="00890351">
        <w:rPr>
          <w:noProof w:val="0"/>
          <w:szCs w:val="24"/>
        </w:rPr>
        <w:t xml:space="preserve"> </w:t>
      </w:r>
      <w:r w:rsidR="00F239EF" w:rsidRPr="00890351">
        <w:rPr>
          <w:noProof w:val="0"/>
          <w:szCs w:val="24"/>
        </w:rPr>
        <w:t xml:space="preserve">(OPCAB) </w:t>
      </w:r>
      <w:r w:rsidR="00DF4E68" w:rsidRPr="00890351">
        <w:rPr>
          <w:noProof w:val="0"/>
          <w:szCs w:val="24"/>
        </w:rPr>
        <w:t>and living-donor liver transplantation</w:t>
      </w:r>
      <w:r w:rsidR="00653C33" w:rsidRPr="00890351">
        <w:rPr>
          <w:noProof w:val="0"/>
          <w:szCs w:val="24"/>
        </w:rPr>
        <w:t xml:space="preserve"> </w:t>
      </w:r>
      <w:r w:rsidR="00DF4E68" w:rsidRPr="00890351">
        <w:rPr>
          <w:noProof w:val="0"/>
          <w:szCs w:val="24"/>
        </w:rPr>
        <w:t>(</w:t>
      </w:r>
      <w:r w:rsidR="00F239EF" w:rsidRPr="00890351">
        <w:rPr>
          <w:noProof w:val="0"/>
          <w:szCs w:val="24"/>
        </w:rPr>
        <w:t>LDLT</w:t>
      </w:r>
      <w:r w:rsidR="00DF4E68" w:rsidRPr="00890351">
        <w:rPr>
          <w:noProof w:val="0"/>
          <w:szCs w:val="24"/>
        </w:rPr>
        <w:t>) surgery.</w:t>
      </w:r>
    </w:p>
    <w:p w14:paraId="502AE475" w14:textId="77777777" w:rsidR="00DF4E68" w:rsidRPr="00890351" w:rsidRDefault="00DF4E68" w:rsidP="00BF3B8A">
      <w:pPr>
        <w:pStyle w:val="10"/>
        <w:spacing w:before="0" w:after="0"/>
        <w:rPr>
          <w:noProof w:val="0"/>
          <w:szCs w:val="24"/>
        </w:rPr>
      </w:pPr>
    </w:p>
    <w:p w14:paraId="188B2B7B" w14:textId="77777777" w:rsidR="00287246" w:rsidRPr="00890351" w:rsidRDefault="00287246" w:rsidP="00BF3B8A">
      <w:pPr>
        <w:pStyle w:val="10"/>
        <w:spacing w:before="0" w:after="0"/>
        <w:rPr>
          <w:noProof w:val="0"/>
          <w:szCs w:val="24"/>
        </w:rPr>
      </w:pPr>
      <w:r w:rsidRPr="00890351">
        <w:rPr>
          <w:noProof w:val="0"/>
          <w:szCs w:val="24"/>
        </w:rPr>
        <w:t>Methods</w:t>
      </w:r>
    </w:p>
    <w:p w14:paraId="2E0FD265" w14:textId="4311C39A" w:rsidR="00DF4E68" w:rsidRPr="00890351" w:rsidRDefault="00A52932" w:rsidP="00BF3B8A">
      <w:pPr>
        <w:pStyle w:val="10"/>
        <w:spacing w:before="0" w:after="0"/>
        <w:rPr>
          <w:noProof w:val="0"/>
          <w:szCs w:val="24"/>
          <w:lang w:eastAsia="ja-JP"/>
        </w:rPr>
      </w:pPr>
      <w:r w:rsidRPr="00890351">
        <w:rPr>
          <w:noProof w:val="0"/>
          <w:szCs w:val="24"/>
        </w:rPr>
        <w:t>This o</w:t>
      </w:r>
      <w:r w:rsidR="00DF4E68" w:rsidRPr="00890351">
        <w:rPr>
          <w:noProof w:val="0"/>
          <w:szCs w:val="24"/>
        </w:rPr>
        <w:t>bservational</w:t>
      </w:r>
      <w:r w:rsidRPr="00890351">
        <w:rPr>
          <w:noProof w:val="0"/>
          <w:szCs w:val="24"/>
        </w:rPr>
        <w:t>,</w:t>
      </w:r>
      <w:r w:rsidR="00DF4E68" w:rsidRPr="00890351">
        <w:rPr>
          <w:noProof w:val="0"/>
          <w:szCs w:val="24"/>
        </w:rPr>
        <w:t xml:space="preserve"> single</w:t>
      </w:r>
      <w:r w:rsidRPr="00890351">
        <w:rPr>
          <w:noProof w:val="0"/>
          <w:szCs w:val="24"/>
        </w:rPr>
        <w:t>-</w:t>
      </w:r>
      <w:r w:rsidR="00DF4E68" w:rsidRPr="00890351">
        <w:rPr>
          <w:noProof w:val="0"/>
          <w:szCs w:val="24"/>
        </w:rPr>
        <w:t>center study includ</w:t>
      </w:r>
      <w:r w:rsidRPr="00890351">
        <w:rPr>
          <w:noProof w:val="0"/>
          <w:szCs w:val="24"/>
        </w:rPr>
        <w:t>ed</w:t>
      </w:r>
      <w:r w:rsidR="00DF4E68" w:rsidRPr="00890351">
        <w:rPr>
          <w:noProof w:val="0"/>
          <w:szCs w:val="24"/>
        </w:rPr>
        <w:t xml:space="preserve"> 21 patients</w:t>
      </w:r>
      <w:r w:rsidR="00653C33" w:rsidRPr="00890351">
        <w:rPr>
          <w:noProof w:val="0"/>
          <w:szCs w:val="24"/>
        </w:rPr>
        <w:t xml:space="preserve"> </w:t>
      </w:r>
      <w:r w:rsidR="00DF4E68" w:rsidRPr="00890351">
        <w:rPr>
          <w:noProof w:val="0"/>
          <w:szCs w:val="24"/>
        </w:rPr>
        <w:t xml:space="preserve">(11 </w:t>
      </w:r>
      <w:r w:rsidR="00F239EF" w:rsidRPr="00890351">
        <w:rPr>
          <w:noProof w:val="0"/>
          <w:szCs w:val="24"/>
        </w:rPr>
        <w:t>OPCAB</w:t>
      </w:r>
      <w:r w:rsidR="00DF4E68" w:rsidRPr="00890351">
        <w:rPr>
          <w:noProof w:val="0"/>
          <w:szCs w:val="24"/>
        </w:rPr>
        <w:t xml:space="preserve"> and 10 </w:t>
      </w:r>
      <w:r w:rsidR="00F239EF" w:rsidRPr="00890351">
        <w:rPr>
          <w:noProof w:val="0"/>
          <w:szCs w:val="24"/>
        </w:rPr>
        <w:t>LDLT</w:t>
      </w:r>
      <w:r w:rsidR="00DF4E68" w:rsidRPr="00890351">
        <w:rPr>
          <w:noProof w:val="0"/>
          <w:szCs w:val="24"/>
        </w:rPr>
        <w:t xml:space="preserve">). We performed simultaneous measurements of </w:t>
      </w:r>
      <w:r w:rsidR="00202674" w:rsidRPr="00890351">
        <w:rPr>
          <w:noProof w:val="0"/>
          <w:szCs w:val="24"/>
        </w:rPr>
        <w:t>CO</w:t>
      </w:r>
      <w:r w:rsidR="00DF4E68" w:rsidRPr="00890351">
        <w:rPr>
          <w:noProof w:val="0"/>
          <w:szCs w:val="24"/>
        </w:rPr>
        <w:t xml:space="preserve"> at the fixed sample points during surgery with both devices</w:t>
      </w:r>
      <w:r w:rsidR="00653C33" w:rsidRPr="00890351">
        <w:rPr>
          <w:noProof w:val="0"/>
          <w:szCs w:val="24"/>
        </w:rPr>
        <w:t xml:space="preserve"> </w:t>
      </w:r>
      <w:r w:rsidR="00DF4E68" w:rsidRPr="00890351">
        <w:rPr>
          <w:noProof w:val="0"/>
          <w:szCs w:val="24"/>
        </w:rPr>
        <w:t>(Li</w:t>
      </w:r>
      <w:r w:rsidR="0073401D" w:rsidRPr="00890351">
        <w:rPr>
          <w:noProof w:val="0"/>
          <w:szCs w:val="24"/>
        </w:rPr>
        <w:t xml:space="preserve">DCOrapid™ </w:t>
      </w:r>
      <w:r w:rsidR="00CE13C5">
        <w:rPr>
          <w:noProof w:val="0"/>
          <w:szCs w:val="24"/>
        </w:rPr>
        <w:t>version</w:t>
      </w:r>
      <w:r w:rsidR="00491180" w:rsidRPr="00890351">
        <w:rPr>
          <w:noProof w:val="0"/>
          <w:szCs w:val="24"/>
        </w:rPr>
        <w:t xml:space="preserve"> 1.04-b222</w:t>
      </w:r>
      <w:r w:rsidR="00696DF3" w:rsidRPr="00890351">
        <w:rPr>
          <w:noProof w:val="0"/>
          <w:szCs w:val="24"/>
        </w:rPr>
        <w:t xml:space="preserve"> </w:t>
      </w:r>
      <w:r w:rsidR="0073401D" w:rsidRPr="00890351">
        <w:rPr>
          <w:noProof w:val="0"/>
          <w:szCs w:val="24"/>
        </w:rPr>
        <w:t>and FloTrac</w:t>
      </w:r>
      <w:r w:rsidR="00696DF3" w:rsidRPr="00890351">
        <w:rPr>
          <w:noProof w:val="0"/>
          <w:szCs w:val="24"/>
        </w:rPr>
        <w:t>/Vigileo</w:t>
      </w:r>
      <w:r w:rsidR="0073401D" w:rsidRPr="00890351">
        <w:rPr>
          <w:noProof w:val="0"/>
          <w:szCs w:val="24"/>
        </w:rPr>
        <w:t xml:space="preserve">™ </w:t>
      </w:r>
      <w:r w:rsidR="00696DF3" w:rsidRPr="00890351">
        <w:rPr>
          <w:noProof w:val="0"/>
          <w:szCs w:val="24"/>
        </w:rPr>
        <w:t>ver</w:t>
      </w:r>
      <w:r w:rsidRPr="00890351">
        <w:rPr>
          <w:noProof w:val="0"/>
          <w:szCs w:val="24"/>
        </w:rPr>
        <w:t>sion</w:t>
      </w:r>
      <w:r w:rsidR="00491180" w:rsidRPr="00890351">
        <w:rPr>
          <w:noProof w:val="0"/>
          <w:szCs w:val="24"/>
        </w:rPr>
        <w:t xml:space="preserve"> 3.02</w:t>
      </w:r>
      <w:r w:rsidR="00DF4E68" w:rsidRPr="00890351">
        <w:rPr>
          <w:noProof w:val="0"/>
          <w:szCs w:val="24"/>
        </w:rPr>
        <w:t xml:space="preserve">) and </w:t>
      </w:r>
      <w:r w:rsidRPr="00890351">
        <w:rPr>
          <w:noProof w:val="0"/>
          <w:szCs w:val="24"/>
        </w:rPr>
        <w:t>us</w:t>
      </w:r>
      <w:r w:rsidR="00947BC2" w:rsidRPr="00890351">
        <w:rPr>
          <w:noProof w:val="0"/>
          <w:szCs w:val="24"/>
        </w:rPr>
        <w:t xml:space="preserve">ed </w:t>
      </w:r>
      <w:r w:rsidRPr="00890351">
        <w:rPr>
          <w:noProof w:val="0"/>
          <w:szCs w:val="24"/>
        </w:rPr>
        <w:t xml:space="preserve">the </w:t>
      </w:r>
      <w:r w:rsidR="00DF4E68" w:rsidRPr="00890351">
        <w:rPr>
          <w:noProof w:val="0"/>
          <w:szCs w:val="24"/>
        </w:rPr>
        <w:t>thermodilution techniq</w:t>
      </w:r>
      <w:r w:rsidR="006F2F05" w:rsidRPr="00890351">
        <w:rPr>
          <w:noProof w:val="0"/>
          <w:szCs w:val="24"/>
        </w:rPr>
        <w:t>ue via PAC</w:t>
      </w:r>
      <w:r w:rsidR="00DF4E68" w:rsidRPr="00890351">
        <w:rPr>
          <w:noProof w:val="0"/>
          <w:szCs w:val="24"/>
        </w:rPr>
        <w:t xml:space="preserve"> as a benchmark. LiDCOrapid™ and FloTrac/Vigileo™ were used in an uncalibrated fashion. We analyzed</w:t>
      </w:r>
      <w:r w:rsidRPr="00890351">
        <w:rPr>
          <w:noProof w:val="0"/>
          <w:szCs w:val="24"/>
        </w:rPr>
        <w:t xml:space="preserve"> the</w:t>
      </w:r>
      <w:r w:rsidR="00DF4E68" w:rsidRPr="00890351">
        <w:rPr>
          <w:noProof w:val="0"/>
          <w:szCs w:val="24"/>
        </w:rPr>
        <w:t xml:space="preserve"> </w:t>
      </w:r>
      <w:r w:rsidR="006F2F05" w:rsidRPr="00890351">
        <w:rPr>
          <w:noProof w:val="0"/>
          <w:szCs w:val="24"/>
        </w:rPr>
        <w:t xml:space="preserve">measured cardiac index </w:t>
      </w:r>
      <w:r w:rsidR="00DF4E68" w:rsidRPr="00890351">
        <w:rPr>
          <w:noProof w:val="0"/>
          <w:szCs w:val="24"/>
        </w:rPr>
        <w:t>using modified Bland</w:t>
      </w:r>
      <w:r w:rsidR="00F50022" w:rsidRPr="00890351">
        <w:rPr>
          <w:noProof w:val="0"/>
          <w:szCs w:val="24"/>
        </w:rPr>
        <w:t>–</w:t>
      </w:r>
      <w:r w:rsidR="00DF4E68" w:rsidRPr="00890351">
        <w:rPr>
          <w:noProof w:val="0"/>
          <w:szCs w:val="24"/>
        </w:rPr>
        <w:t xml:space="preserve">Altman </w:t>
      </w:r>
      <w:r w:rsidRPr="00890351">
        <w:rPr>
          <w:noProof w:val="0"/>
          <w:szCs w:val="24"/>
        </w:rPr>
        <w:t>analysis</w:t>
      </w:r>
      <w:r w:rsidR="00DF4E68" w:rsidRPr="00890351">
        <w:rPr>
          <w:noProof w:val="0"/>
          <w:szCs w:val="24"/>
        </w:rPr>
        <w:t xml:space="preserve"> and polar </w:t>
      </w:r>
      <w:r w:rsidR="00156DD9" w:rsidRPr="00890351">
        <w:rPr>
          <w:noProof w:val="0"/>
          <w:szCs w:val="24"/>
        </w:rPr>
        <w:t xml:space="preserve">plot </w:t>
      </w:r>
      <w:r w:rsidR="00DF4E68" w:rsidRPr="00890351">
        <w:rPr>
          <w:noProof w:val="0"/>
          <w:szCs w:val="24"/>
        </w:rPr>
        <w:t>method.</w:t>
      </w:r>
    </w:p>
    <w:p w14:paraId="300735D3" w14:textId="77777777" w:rsidR="00DF4E68" w:rsidRPr="00890351" w:rsidRDefault="00DF4E68" w:rsidP="00BF3B8A">
      <w:pPr>
        <w:pStyle w:val="10"/>
        <w:spacing w:before="0" w:after="0"/>
        <w:rPr>
          <w:noProof w:val="0"/>
          <w:szCs w:val="24"/>
        </w:rPr>
      </w:pPr>
    </w:p>
    <w:p w14:paraId="1FA89DEC" w14:textId="77777777" w:rsidR="00287246" w:rsidRPr="00890351" w:rsidRDefault="00795B13" w:rsidP="00BF3B8A">
      <w:pPr>
        <w:pStyle w:val="10"/>
        <w:spacing w:before="0" w:after="0"/>
        <w:rPr>
          <w:rFonts w:eastAsia="Times New Roman"/>
          <w:noProof w:val="0"/>
          <w:color w:val="141413"/>
          <w:szCs w:val="24"/>
        </w:rPr>
      </w:pPr>
      <w:r w:rsidRPr="00890351">
        <w:rPr>
          <w:noProof w:val="0"/>
          <w:szCs w:val="24"/>
        </w:rPr>
        <w:t>Results</w:t>
      </w:r>
    </w:p>
    <w:p w14:paraId="22BF180A" w14:textId="77777777" w:rsidR="00205D16" w:rsidRPr="00890351" w:rsidRDefault="007543BD" w:rsidP="00BF3B8A">
      <w:pPr>
        <w:pStyle w:val="10"/>
        <w:spacing w:before="0" w:after="0"/>
        <w:rPr>
          <w:noProof w:val="0"/>
          <w:szCs w:val="24"/>
        </w:rPr>
      </w:pPr>
      <w:r w:rsidRPr="00890351">
        <w:rPr>
          <w:noProof w:val="0"/>
          <w:szCs w:val="24"/>
        </w:rPr>
        <w:t>One</w:t>
      </w:r>
      <w:r w:rsidR="00F239EF" w:rsidRPr="00890351">
        <w:rPr>
          <w:noProof w:val="0"/>
          <w:szCs w:val="24"/>
        </w:rPr>
        <w:t xml:space="preserve"> </w:t>
      </w:r>
      <w:r w:rsidR="00FF1DD1" w:rsidRPr="00890351">
        <w:rPr>
          <w:noProof w:val="0"/>
          <w:szCs w:val="24"/>
        </w:rPr>
        <w:t xml:space="preserve">OPCAB patient </w:t>
      </w:r>
      <w:r w:rsidR="007638C6" w:rsidRPr="00890351">
        <w:rPr>
          <w:noProof w:val="0"/>
          <w:szCs w:val="24"/>
        </w:rPr>
        <w:t>was</w:t>
      </w:r>
      <w:r w:rsidR="00FF1DD1" w:rsidRPr="00890351">
        <w:rPr>
          <w:noProof w:val="0"/>
          <w:szCs w:val="24"/>
        </w:rPr>
        <w:t xml:space="preserve"> excluded because of intra-aortic balloon pumping us</w:t>
      </w:r>
      <w:r w:rsidR="00A52932" w:rsidRPr="00890351">
        <w:rPr>
          <w:noProof w:val="0"/>
          <w:szCs w:val="24"/>
        </w:rPr>
        <w:t>ed</w:t>
      </w:r>
      <w:r w:rsidR="00FF1DD1" w:rsidRPr="00890351">
        <w:rPr>
          <w:noProof w:val="0"/>
          <w:szCs w:val="24"/>
        </w:rPr>
        <w:t xml:space="preserve"> during surgery, and 20 patients</w:t>
      </w:r>
      <w:r w:rsidR="00795B13" w:rsidRPr="00890351">
        <w:rPr>
          <w:noProof w:val="0"/>
          <w:szCs w:val="24"/>
        </w:rPr>
        <w:t xml:space="preserve"> </w:t>
      </w:r>
      <w:r w:rsidR="00FF1DD1" w:rsidRPr="00890351">
        <w:rPr>
          <w:noProof w:val="0"/>
          <w:szCs w:val="24"/>
        </w:rPr>
        <w:t>(10 OPCAB</w:t>
      </w:r>
      <w:r w:rsidR="00A52932" w:rsidRPr="00890351">
        <w:rPr>
          <w:noProof w:val="0"/>
          <w:szCs w:val="24"/>
        </w:rPr>
        <w:t xml:space="preserve"> and</w:t>
      </w:r>
      <w:r w:rsidR="00FF1DD1" w:rsidRPr="00890351">
        <w:rPr>
          <w:noProof w:val="0"/>
          <w:szCs w:val="24"/>
        </w:rPr>
        <w:t xml:space="preserve"> 10 LDLT) were enrolled. </w:t>
      </w:r>
      <w:r w:rsidR="00F239EF" w:rsidRPr="00890351">
        <w:rPr>
          <w:noProof w:val="0"/>
          <w:szCs w:val="24"/>
        </w:rPr>
        <w:t xml:space="preserve">We obtained </w:t>
      </w:r>
      <w:r w:rsidR="00C33924" w:rsidRPr="00890351">
        <w:rPr>
          <w:noProof w:val="0"/>
          <w:szCs w:val="24"/>
        </w:rPr>
        <w:t>149</w:t>
      </w:r>
      <w:r w:rsidR="000E63FC" w:rsidRPr="00890351">
        <w:rPr>
          <w:noProof w:val="0"/>
          <w:szCs w:val="24"/>
        </w:rPr>
        <w:t xml:space="preserve"> available triplet measurements </w:t>
      </w:r>
      <w:r w:rsidR="00947BC2" w:rsidRPr="00890351">
        <w:rPr>
          <w:noProof w:val="0"/>
          <w:szCs w:val="24"/>
        </w:rPr>
        <w:t xml:space="preserve">that </w:t>
      </w:r>
      <w:r w:rsidR="000E63FC" w:rsidRPr="00890351">
        <w:rPr>
          <w:noProof w:val="0"/>
          <w:szCs w:val="24"/>
        </w:rPr>
        <w:t>ranged over wide areas of cardiac index and systemic v</w:t>
      </w:r>
      <w:r w:rsidR="00303A35" w:rsidRPr="00890351">
        <w:rPr>
          <w:noProof w:val="0"/>
          <w:szCs w:val="24"/>
        </w:rPr>
        <w:t>ascular resistance index</w:t>
      </w:r>
      <w:r w:rsidR="000E63FC" w:rsidRPr="00890351">
        <w:rPr>
          <w:noProof w:val="0"/>
          <w:szCs w:val="24"/>
        </w:rPr>
        <w:t>. Bland</w:t>
      </w:r>
      <w:r w:rsidR="00F50022" w:rsidRPr="00890351">
        <w:rPr>
          <w:noProof w:val="0"/>
          <w:szCs w:val="24"/>
        </w:rPr>
        <w:t>–</w:t>
      </w:r>
      <w:r w:rsidR="000E63FC" w:rsidRPr="00890351">
        <w:rPr>
          <w:noProof w:val="0"/>
          <w:szCs w:val="24"/>
        </w:rPr>
        <w:t>Altman analysis reve</w:t>
      </w:r>
      <w:r w:rsidR="000644AA" w:rsidRPr="00890351">
        <w:rPr>
          <w:noProof w:val="0"/>
          <w:szCs w:val="24"/>
        </w:rPr>
        <w:t xml:space="preserve">aled biases (FloTrac/Vigileo™ </w:t>
      </w:r>
      <w:r w:rsidR="004A2F90" w:rsidRPr="00890351">
        <w:rPr>
          <w:noProof w:val="0"/>
          <w:szCs w:val="24"/>
        </w:rPr>
        <w:t xml:space="preserve">vs. </w:t>
      </w:r>
      <w:r w:rsidR="006F2F05" w:rsidRPr="00890351">
        <w:rPr>
          <w:noProof w:val="0"/>
          <w:szCs w:val="24"/>
        </w:rPr>
        <w:t>PAC</w:t>
      </w:r>
      <w:r w:rsidR="00D92AAE" w:rsidRPr="00890351">
        <w:rPr>
          <w:noProof w:val="0"/>
          <w:szCs w:val="24"/>
        </w:rPr>
        <w:t xml:space="preserve"> and</w:t>
      </w:r>
      <w:r w:rsidR="006F2F05" w:rsidRPr="00890351">
        <w:rPr>
          <w:noProof w:val="0"/>
          <w:szCs w:val="24"/>
        </w:rPr>
        <w:t xml:space="preserve"> </w:t>
      </w:r>
      <w:r w:rsidR="004A2F90" w:rsidRPr="00890351">
        <w:rPr>
          <w:noProof w:val="0"/>
          <w:szCs w:val="24"/>
        </w:rPr>
        <w:t>LiDCOrapid™</w:t>
      </w:r>
      <w:r w:rsidR="006F2F05" w:rsidRPr="00890351">
        <w:rPr>
          <w:noProof w:val="0"/>
          <w:szCs w:val="24"/>
        </w:rPr>
        <w:t xml:space="preserve"> vs. PAC</w:t>
      </w:r>
      <w:r w:rsidR="00D92AAE" w:rsidRPr="00890351">
        <w:rPr>
          <w:noProof w:val="0"/>
          <w:szCs w:val="24"/>
        </w:rPr>
        <w:t>:</w:t>
      </w:r>
      <w:r w:rsidR="00E52EDD" w:rsidRPr="00890351">
        <w:rPr>
          <w:noProof w:val="0"/>
          <w:szCs w:val="24"/>
        </w:rPr>
        <w:t xml:space="preserve"> </w:t>
      </w:r>
      <w:r w:rsidR="007A2F2A" w:rsidRPr="00890351">
        <w:rPr>
          <w:noProof w:val="0"/>
          <w:szCs w:val="24"/>
        </w:rPr>
        <w:t>0.71</w:t>
      </w:r>
      <w:r w:rsidR="00D92AAE" w:rsidRPr="00890351">
        <w:rPr>
          <w:noProof w:val="0"/>
          <w:szCs w:val="24"/>
        </w:rPr>
        <w:t xml:space="preserve"> </w:t>
      </w:r>
      <w:r w:rsidR="000E63FC" w:rsidRPr="00890351">
        <w:rPr>
          <w:noProof w:val="0"/>
          <w:szCs w:val="24"/>
        </w:rPr>
        <w:t>L/min/m</w:t>
      </w:r>
      <w:r w:rsidR="000E63FC" w:rsidRPr="00890351">
        <w:rPr>
          <w:noProof w:val="0"/>
          <w:szCs w:val="24"/>
          <w:vertAlign w:val="superscript"/>
        </w:rPr>
        <w:t>2</w:t>
      </w:r>
      <w:r w:rsidR="00D92AAE" w:rsidRPr="00890351">
        <w:rPr>
          <w:noProof w:val="0"/>
          <w:szCs w:val="24"/>
        </w:rPr>
        <w:t xml:space="preserve"> and</w:t>
      </w:r>
      <w:r w:rsidR="00E52EDD" w:rsidRPr="00890351">
        <w:rPr>
          <w:noProof w:val="0"/>
          <w:szCs w:val="24"/>
        </w:rPr>
        <w:t xml:space="preserve"> </w:t>
      </w:r>
      <w:r w:rsidR="007A2F2A" w:rsidRPr="00890351">
        <w:rPr>
          <w:noProof w:val="0"/>
          <w:szCs w:val="24"/>
        </w:rPr>
        <w:t>0.53</w:t>
      </w:r>
      <w:r w:rsidR="00D92AAE" w:rsidRPr="00890351">
        <w:rPr>
          <w:noProof w:val="0"/>
          <w:szCs w:val="24"/>
        </w:rPr>
        <w:t xml:space="preserve"> </w:t>
      </w:r>
      <w:r w:rsidR="000E63FC" w:rsidRPr="00890351">
        <w:rPr>
          <w:noProof w:val="0"/>
          <w:szCs w:val="24"/>
        </w:rPr>
        <w:t>L/min/m</w:t>
      </w:r>
      <w:r w:rsidR="000E63FC" w:rsidRPr="00890351">
        <w:rPr>
          <w:noProof w:val="0"/>
          <w:szCs w:val="24"/>
          <w:vertAlign w:val="superscript"/>
        </w:rPr>
        <w:t>2</w:t>
      </w:r>
      <w:r w:rsidR="002A75F4" w:rsidRPr="00890351">
        <w:rPr>
          <w:noProof w:val="0"/>
          <w:szCs w:val="24"/>
        </w:rPr>
        <w:t>, respectively</w:t>
      </w:r>
      <w:r w:rsidR="000E63FC" w:rsidRPr="00890351">
        <w:rPr>
          <w:noProof w:val="0"/>
          <w:szCs w:val="24"/>
        </w:rPr>
        <w:t>) and percen</w:t>
      </w:r>
      <w:r w:rsidR="000644AA" w:rsidRPr="00890351">
        <w:rPr>
          <w:noProof w:val="0"/>
          <w:szCs w:val="24"/>
        </w:rPr>
        <w:t>tage errors (</w:t>
      </w:r>
      <w:r w:rsidR="007A2F2A" w:rsidRPr="00890351">
        <w:rPr>
          <w:noProof w:val="0"/>
          <w:szCs w:val="24"/>
        </w:rPr>
        <w:t>80.8%</w:t>
      </w:r>
      <w:r w:rsidR="00D92AAE" w:rsidRPr="00890351">
        <w:rPr>
          <w:noProof w:val="0"/>
          <w:szCs w:val="24"/>
        </w:rPr>
        <w:t xml:space="preserve"> and</w:t>
      </w:r>
      <w:r w:rsidR="007A2F2A" w:rsidRPr="00890351">
        <w:rPr>
          <w:noProof w:val="0"/>
          <w:szCs w:val="24"/>
        </w:rPr>
        <w:t xml:space="preserve"> 55.1</w:t>
      </w:r>
      <w:r w:rsidR="000E63FC" w:rsidRPr="00890351">
        <w:rPr>
          <w:noProof w:val="0"/>
          <w:szCs w:val="24"/>
        </w:rPr>
        <w:t>%</w:t>
      </w:r>
      <w:r w:rsidR="002A75F4" w:rsidRPr="00890351">
        <w:rPr>
          <w:noProof w:val="0"/>
          <w:szCs w:val="24"/>
        </w:rPr>
        <w:t>, respectively</w:t>
      </w:r>
      <w:r w:rsidR="000E63FC" w:rsidRPr="00890351">
        <w:rPr>
          <w:noProof w:val="0"/>
          <w:szCs w:val="24"/>
        </w:rPr>
        <w:t xml:space="preserve">). </w:t>
      </w:r>
      <w:r w:rsidR="00D92AAE" w:rsidRPr="00890351">
        <w:rPr>
          <w:noProof w:val="0"/>
          <w:szCs w:val="24"/>
        </w:rPr>
        <w:t>The p</w:t>
      </w:r>
      <w:r w:rsidR="00303A35" w:rsidRPr="00890351">
        <w:rPr>
          <w:noProof w:val="0"/>
          <w:szCs w:val="24"/>
        </w:rPr>
        <w:t xml:space="preserve">olar plot </w:t>
      </w:r>
      <w:r w:rsidR="00156DD9" w:rsidRPr="00890351">
        <w:rPr>
          <w:noProof w:val="0"/>
          <w:szCs w:val="24"/>
        </w:rPr>
        <w:t>method</w:t>
      </w:r>
      <w:r w:rsidR="004A2F90" w:rsidRPr="00890351">
        <w:rPr>
          <w:noProof w:val="0"/>
          <w:szCs w:val="24"/>
        </w:rPr>
        <w:t xml:space="preserve"> </w:t>
      </w:r>
      <w:r w:rsidR="00303A35" w:rsidRPr="00890351">
        <w:rPr>
          <w:noProof w:val="0"/>
          <w:szCs w:val="24"/>
        </w:rPr>
        <w:t xml:space="preserve">showed </w:t>
      </w:r>
      <w:r w:rsidR="004A2F90" w:rsidRPr="00890351">
        <w:rPr>
          <w:noProof w:val="0"/>
          <w:szCs w:val="24"/>
        </w:rPr>
        <w:t>angular bias</w:t>
      </w:r>
      <w:r w:rsidR="00653C33" w:rsidRPr="00890351">
        <w:rPr>
          <w:noProof w:val="0"/>
          <w:szCs w:val="24"/>
        </w:rPr>
        <w:t xml:space="preserve"> </w:t>
      </w:r>
      <w:r w:rsidR="00E52EDD" w:rsidRPr="00890351">
        <w:rPr>
          <w:noProof w:val="0"/>
          <w:szCs w:val="24"/>
        </w:rPr>
        <w:t>(</w:t>
      </w:r>
      <w:r w:rsidR="006F2F05" w:rsidRPr="00890351">
        <w:rPr>
          <w:noProof w:val="0"/>
          <w:szCs w:val="24"/>
        </w:rPr>
        <w:t>FloTrac/Vigileo</w:t>
      </w:r>
      <w:r w:rsidR="006F2F05" w:rsidRPr="00890351">
        <w:rPr>
          <w:noProof w:val="0"/>
          <w:szCs w:val="24"/>
          <w:vertAlign w:val="superscript"/>
        </w:rPr>
        <w:t>TM</w:t>
      </w:r>
      <w:r w:rsidR="006F2F05" w:rsidRPr="00890351">
        <w:rPr>
          <w:noProof w:val="0"/>
          <w:szCs w:val="24"/>
        </w:rPr>
        <w:t xml:space="preserve"> vs. LiDCOrapid</w:t>
      </w:r>
      <w:r w:rsidR="006F2F05" w:rsidRPr="00890351">
        <w:rPr>
          <w:noProof w:val="0"/>
          <w:szCs w:val="24"/>
          <w:vertAlign w:val="superscript"/>
        </w:rPr>
        <w:t>TM</w:t>
      </w:r>
      <w:r w:rsidR="00D92AAE" w:rsidRPr="00890351">
        <w:rPr>
          <w:noProof w:val="0"/>
          <w:szCs w:val="24"/>
        </w:rPr>
        <w:t>:</w:t>
      </w:r>
      <w:r w:rsidR="006F2F05" w:rsidRPr="00890351">
        <w:rPr>
          <w:noProof w:val="0"/>
          <w:szCs w:val="24"/>
        </w:rPr>
        <w:t xml:space="preserve"> </w:t>
      </w:r>
      <w:r w:rsidR="00723D1E" w:rsidRPr="00890351">
        <w:rPr>
          <w:noProof w:val="0"/>
          <w:szCs w:val="24"/>
        </w:rPr>
        <w:t>8.1</w:t>
      </w:r>
      <w:r w:rsidR="00D92AAE" w:rsidRPr="00890351">
        <w:rPr>
          <w:noProof w:val="0"/>
          <w:szCs w:val="24"/>
        </w:rPr>
        <w:t>° vs.</w:t>
      </w:r>
      <w:r w:rsidR="00723D1E" w:rsidRPr="00890351">
        <w:rPr>
          <w:noProof w:val="0"/>
          <w:szCs w:val="24"/>
        </w:rPr>
        <w:t xml:space="preserve"> 6.0</w:t>
      </w:r>
      <w:r w:rsidR="00D92AAE" w:rsidRPr="00890351">
        <w:rPr>
          <w:noProof w:val="0"/>
          <w:szCs w:val="24"/>
        </w:rPr>
        <w:t>°</w:t>
      </w:r>
      <w:r w:rsidR="002A75F4" w:rsidRPr="00890351">
        <w:rPr>
          <w:noProof w:val="0"/>
          <w:szCs w:val="24"/>
        </w:rPr>
        <w:t>, respectively</w:t>
      </w:r>
      <w:r w:rsidR="00E52EDD" w:rsidRPr="00890351">
        <w:rPr>
          <w:noProof w:val="0"/>
          <w:szCs w:val="24"/>
        </w:rPr>
        <w:t>)</w:t>
      </w:r>
      <w:r w:rsidR="004A2F90" w:rsidRPr="00890351">
        <w:rPr>
          <w:noProof w:val="0"/>
          <w:szCs w:val="24"/>
        </w:rPr>
        <w:t xml:space="preserve"> and radial limits of agreement</w:t>
      </w:r>
      <w:r w:rsidR="00653C33" w:rsidRPr="00890351">
        <w:rPr>
          <w:noProof w:val="0"/>
          <w:szCs w:val="24"/>
        </w:rPr>
        <w:t xml:space="preserve"> </w:t>
      </w:r>
      <w:r w:rsidR="002A75F4" w:rsidRPr="00890351">
        <w:rPr>
          <w:noProof w:val="0"/>
          <w:szCs w:val="24"/>
        </w:rPr>
        <w:t>[(−</w:t>
      </w:r>
      <w:r w:rsidR="00723D1E" w:rsidRPr="00890351">
        <w:rPr>
          <w:noProof w:val="0"/>
          <w:szCs w:val="24"/>
        </w:rPr>
        <w:t>61.0, 77.1</w:t>
      </w:r>
      <w:r w:rsidR="002A75F4" w:rsidRPr="00890351">
        <w:rPr>
          <w:noProof w:val="0"/>
          <w:szCs w:val="24"/>
        </w:rPr>
        <w:t xml:space="preserve">) </w:t>
      </w:r>
      <w:r w:rsidR="00D92AAE" w:rsidRPr="00890351">
        <w:rPr>
          <w:noProof w:val="0"/>
          <w:szCs w:val="24"/>
        </w:rPr>
        <w:t>vs.</w:t>
      </w:r>
      <w:r w:rsidR="00723D1E" w:rsidRPr="00890351">
        <w:rPr>
          <w:noProof w:val="0"/>
          <w:szCs w:val="24"/>
        </w:rPr>
        <w:t xml:space="preserve"> </w:t>
      </w:r>
      <w:r w:rsidR="002A75F4" w:rsidRPr="00890351">
        <w:rPr>
          <w:noProof w:val="0"/>
          <w:szCs w:val="24"/>
        </w:rPr>
        <w:t>(−</w:t>
      </w:r>
      <w:r w:rsidR="00723D1E" w:rsidRPr="00890351">
        <w:rPr>
          <w:noProof w:val="0"/>
          <w:szCs w:val="24"/>
        </w:rPr>
        <w:t>36.1, 48.0</w:t>
      </w:r>
      <w:r w:rsidR="00E52EDD" w:rsidRPr="00890351">
        <w:rPr>
          <w:noProof w:val="0"/>
          <w:szCs w:val="24"/>
        </w:rPr>
        <w:t>)</w:t>
      </w:r>
      <w:r w:rsidR="002A75F4" w:rsidRPr="00890351">
        <w:rPr>
          <w:noProof w:val="0"/>
          <w:szCs w:val="24"/>
        </w:rPr>
        <w:t>]</w:t>
      </w:r>
      <w:r w:rsidR="00072231" w:rsidRPr="00890351">
        <w:rPr>
          <w:noProof w:val="0"/>
          <w:szCs w:val="24"/>
        </w:rPr>
        <w:t>.</w:t>
      </w:r>
    </w:p>
    <w:p w14:paraId="1809FF0B" w14:textId="77777777" w:rsidR="00205D16" w:rsidRPr="00890351" w:rsidRDefault="00205D16" w:rsidP="00BF3B8A">
      <w:pPr>
        <w:pStyle w:val="10"/>
        <w:spacing w:before="0" w:after="0"/>
        <w:rPr>
          <w:noProof w:val="0"/>
          <w:szCs w:val="24"/>
        </w:rPr>
      </w:pPr>
    </w:p>
    <w:p w14:paraId="528A0071" w14:textId="77777777" w:rsidR="00287246" w:rsidRPr="00890351" w:rsidRDefault="00287246" w:rsidP="00BF3B8A">
      <w:pPr>
        <w:pStyle w:val="10"/>
        <w:spacing w:before="0" w:after="0"/>
        <w:rPr>
          <w:rFonts w:eastAsia="Times New Roman"/>
          <w:noProof w:val="0"/>
          <w:color w:val="141413"/>
          <w:szCs w:val="24"/>
        </w:rPr>
      </w:pPr>
      <w:r w:rsidRPr="00890351">
        <w:rPr>
          <w:noProof w:val="0"/>
          <w:szCs w:val="24"/>
        </w:rPr>
        <w:t>Conclusions</w:t>
      </w:r>
    </w:p>
    <w:p w14:paraId="133FD8C7" w14:textId="77777777" w:rsidR="00F5171B" w:rsidRPr="00890351" w:rsidRDefault="00D92AAE" w:rsidP="00BF3B8A">
      <w:pPr>
        <w:pStyle w:val="10"/>
        <w:spacing w:before="0" w:after="0"/>
        <w:rPr>
          <w:noProof w:val="0"/>
          <w:szCs w:val="24"/>
        </w:rPr>
      </w:pPr>
      <w:r w:rsidRPr="00890351">
        <w:rPr>
          <w:noProof w:val="0"/>
          <w:szCs w:val="24"/>
        </w:rPr>
        <w:t>B</w:t>
      </w:r>
      <w:r w:rsidR="00255B14" w:rsidRPr="00890351">
        <w:rPr>
          <w:noProof w:val="0"/>
          <w:szCs w:val="24"/>
        </w:rPr>
        <w:t xml:space="preserve">oth devices tended to underestimate when </w:t>
      </w:r>
      <w:r w:rsidRPr="00890351">
        <w:rPr>
          <w:noProof w:val="0"/>
          <w:szCs w:val="24"/>
        </w:rPr>
        <w:t xml:space="preserve">the </w:t>
      </w:r>
      <w:r w:rsidR="00255B14" w:rsidRPr="00890351">
        <w:rPr>
          <w:noProof w:val="0"/>
          <w:szCs w:val="24"/>
        </w:rPr>
        <w:t xml:space="preserve">cardiac index </w:t>
      </w:r>
      <w:r w:rsidRPr="00890351">
        <w:rPr>
          <w:noProof w:val="0"/>
          <w:szCs w:val="24"/>
        </w:rPr>
        <w:t xml:space="preserve">was </w:t>
      </w:r>
      <w:r w:rsidR="00255B14" w:rsidRPr="00890351">
        <w:rPr>
          <w:noProof w:val="0"/>
          <w:szCs w:val="24"/>
        </w:rPr>
        <w:t xml:space="preserve">high. </w:t>
      </w:r>
      <w:r w:rsidR="006F2F05" w:rsidRPr="00890351">
        <w:rPr>
          <w:noProof w:val="0"/>
          <w:szCs w:val="24"/>
        </w:rPr>
        <w:t xml:space="preserve">These tendencies </w:t>
      </w:r>
      <w:r w:rsidR="00D82EF9" w:rsidRPr="00890351">
        <w:rPr>
          <w:noProof w:val="0"/>
          <w:szCs w:val="24"/>
        </w:rPr>
        <w:t xml:space="preserve">produced </w:t>
      </w:r>
      <w:r w:rsidR="001140D4" w:rsidRPr="00890351">
        <w:rPr>
          <w:noProof w:val="0"/>
          <w:szCs w:val="24"/>
        </w:rPr>
        <w:t xml:space="preserve">large percentage errors in our study setting. </w:t>
      </w:r>
      <w:r w:rsidRPr="00890351">
        <w:rPr>
          <w:noProof w:val="0"/>
          <w:szCs w:val="24"/>
        </w:rPr>
        <w:t xml:space="preserve">Neither </w:t>
      </w:r>
      <w:r w:rsidR="00381FE0" w:rsidRPr="00890351">
        <w:rPr>
          <w:noProof w:val="0"/>
          <w:szCs w:val="24"/>
        </w:rPr>
        <w:t>device</w:t>
      </w:r>
      <w:r w:rsidR="00B8275B" w:rsidRPr="00890351">
        <w:rPr>
          <w:noProof w:val="0"/>
          <w:szCs w:val="24"/>
        </w:rPr>
        <w:t xml:space="preserve"> show</w:t>
      </w:r>
      <w:r w:rsidRPr="00890351">
        <w:rPr>
          <w:noProof w:val="0"/>
          <w:szCs w:val="24"/>
        </w:rPr>
        <w:t xml:space="preserve">ed </w:t>
      </w:r>
      <w:r w:rsidR="00B8275B" w:rsidRPr="00890351">
        <w:rPr>
          <w:noProof w:val="0"/>
          <w:szCs w:val="24"/>
        </w:rPr>
        <w:t>good</w:t>
      </w:r>
      <w:r w:rsidR="00072231" w:rsidRPr="00890351">
        <w:rPr>
          <w:noProof w:val="0"/>
          <w:szCs w:val="24"/>
        </w:rPr>
        <w:t xml:space="preserve"> trending abilities when we used </w:t>
      </w:r>
      <w:r w:rsidR="009440C6" w:rsidRPr="00890351">
        <w:rPr>
          <w:noProof w:val="0"/>
          <w:szCs w:val="24"/>
        </w:rPr>
        <w:t>a reported criterion</w:t>
      </w:r>
      <w:r w:rsidR="00072231" w:rsidRPr="00890351">
        <w:rPr>
          <w:noProof w:val="0"/>
          <w:szCs w:val="24"/>
        </w:rPr>
        <w:t>.</w:t>
      </w:r>
    </w:p>
    <w:p w14:paraId="136C0916" w14:textId="77777777" w:rsidR="00287246" w:rsidRPr="00890351" w:rsidRDefault="00287246" w:rsidP="00BF3B8A">
      <w:pPr>
        <w:pStyle w:val="1"/>
        <w:spacing w:before="0" w:after="0" w:line="480" w:lineRule="auto"/>
        <w:rPr>
          <w:rFonts w:ascii="Times New Roman" w:hAnsi="Times New Roman"/>
          <w:i w:val="0"/>
          <w:noProof w:val="0"/>
          <w:sz w:val="24"/>
          <w:szCs w:val="24"/>
        </w:rPr>
      </w:pPr>
      <w:bookmarkStart w:id="1" w:name="_Introduction"/>
      <w:bookmarkStart w:id="2" w:name="_Toc162284716"/>
      <w:bookmarkEnd w:id="1"/>
      <w:r w:rsidRPr="00890351">
        <w:rPr>
          <w:rFonts w:ascii="Times New Roman" w:hAnsi="Times New Roman"/>
          <w:i w:val="0"/>
          <w:noProof w:val="0"/>
          <w:sz w:val="24"/>
          <w:szCs w:val="24"/>
        </w:rPr>
        <w:br w:type="page"/>
      </w:r>
      <w:bookmarkStart w:id="3" w:name="_Methods"/>
      <w:bookmarkStart w:id="4" w:name="_Toc162284717"/>
      <w:bookmarkEnd w:id="2"/>
      <w:bookmarkEnd w:id="3"/>
      <w:r w:rsidR="00E03DB8" w:rsidRPr="00890351">
        <w:rPr>
          <w:rFonts w:ascii="Times New Roman" w:hAnsi="Times New Roman"/>
          <w:i w:val="0"/>
          <w:noProof w:val="0"/>
          <w:sz w:val="24"/>
          <w:szCs w:val="24"/>
        </w:rPr>
        <w:t>Introduction</w:t>
      </w:r>
    </w:p>
    <w:p w14:paraId="32A54CB6" w14:textId="2FCF31BE" w:rsidR="0041200F" w:rsidRPr="00890351" w:rsidRDefault="00156DD9" w:rsidP="0041200F">
      <w:pPr>
        <w:pStyle w:val="10"/>
        <w:spacing w:after="0"/>
        <w:rPr>
          <w:szCs w:val="24"/>
          <w:lang w:eastAsia="ja-JP"/>
        </w:rPr>
      </w:pPr>
      <w:r w:rsidRPr="00890351">
        <w:rPr>
          <w:noProof w:val="0"/>
          <w:szCs w:val="24"/>
        </w:rPr>
        <w:t>It is important to know</w:t>
      </w:r>
      <w:r w:rsidR="00D92AAE" w:rsidRPr="00890351">
        <w:rPr>
          <w:noProof w:val="0"/>
          <w:szCs w:val="24"/>
        </w:rPr>
        <w:t xml:space="preserve"> a</w:t>
      </w:r>
      <w:r w:rsidRPr="00890351">
        <w:rPr>
          <w:noProof w:val="0"/>
          <w:szCs w:val="24"/>
        </w:rPr>
        <w:t xml:space="preserve"> patient</w:t>
      </w:r>
      <w:r w:rsidR="00D92AAE" w:rsidRPr="00890351">
        <w:rPr>
          <w:noProof w:val="0"/>
          <w:szCs w:val="24"/>
        </w:rPr>
        <w:t>’</w:t>
      </w:r>
      <w:r w:rsidRPr="00890351">
        <w:rPr>
          <w:noProof w:val="0"/>
          <w:szCs w:val="24"/>
        </w:rPr>
        <w:t>s cardiac output (CO) for safe</w:t>
      </w:r>
      <w:r w:rsidR="00D92AAE" w:rsidRPr="00890351">
        <w:rPr>
          <w:noProof w:val="0"/>
          <w:szCs w:val="24"/>
        </w:rPr>
        <w:t>,</w:t>
      </w:r>
      <w:r w:rsidRPr="00890351">
        <w:rPr>
          <w:noProof w:val="0"/>
          <w:szCs w:val="24"/>
        </w:rPr>
        <w:t xml:space="preserve"> optimized hemodynamic control during surgery. Precise CO measurements can serve as a guide for resuscitation therapy, catecholamine use, differential diagnosis</w:t>
      </w:r>
      <w:r w:rsidR="00D92AAE" w:rsidRPr="00890351">
        <w:rPr>
          <w:noProof w:val="0"/>
          <w:szCs w:val="24"/>
        </w:rPr>
        <w:t>,</w:t>
      </w:r>
      <w:r w:rsidRPr="00890351">
        <w:rPr>
          <w:noProof w:val="0"/>
          <w:szCs w:val="24"/>
        </w:rPr>
        <w:t xml:space="preserve"> and intervention during </w:t>
      </w:r>
      <w:r w:rsidR="00D92AAE" w:rsidRPr="00890351">
        <w:rPr>
          <w:noProof w:val="0"/>
          <w:szCs w:val="24"/>
        </w:rPr>
        <w:t xml:space="preserve">a </w:t>
      </w:r>
      <w:r w:rsidRPr="00890351">
        <w:rPr>
          <w:noProof w:val="0"/>
          <w:szCs w:val="24"/>
        </w:rPr>
        <w:t>hemodynamic crisis</w:t>
      </w:r>
      <w:r w:rsidR="004632AF" w:rsidRPr="00890351">
        <w:rPr>
          <w:noProof w:val="0"/>
          <w:szCs w:val="24"/>
        </w:rPr>
        <w:fldChar w:fldCharType="begin">
          <w:fldData xml:space="preserve">PEVuZE5vdGU+PENpdGU+PEF1dGhvcj5TYWtrYTwvQXV0aG9yPjxZZWFyPjIwMTU8L1llYXI+PFJl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</w:fldData>
        </w:fldChar>
      </w:r>
      <w:r w:rsidR="007F2D27">
        <w:rPr>
          <w:noProof w:val="0"/>
          <w:szCs w:val="24"/>
        </w:rPr>
        <w:instrText xml:space="preserve"> ADDIN EN.CITE </w:instrText>
      </w:r>
      <w:r w:rsidR="007F2D27">
        <w:rPr>
          <w:noProof w:val="0"/>
          <w:szCs w:val="24"/>
        </w:rPr>
        <w:fldChar w:fldCharType="begin">
          <w:fldData xml:space="preserve">PEVuZE5vdGU+PENpdGU+PEF1dGhvcj5TYWtrYTwvQXV0aG9yPjxZZWFyPjIwMTU8L1llYXI+PFJl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</w:fldData>
        </w:fldChar>
      </w:r>
      <w:r w:rsidR="007F2D27">
        <w:rPr>
          <w:noProof w:val="0"/>
          <w:szCs w:val="24"/>
        </w:rPr>
        <w:instrText xml:space="preserve"> ADDIN EN.CITE.DATA </w:instrText>
      </w:r>
      <w:r w:rsidR="007F2D27">
        <w:rPr>
          <w:noProof w:val="0"/>
          <w:szCs w:val="24"/>
        </w:rPr>
      </w:r>
      <w:r w:rsidR="007F2D27">
        <w:rPr>
          <w:noProof w:val="0"/>
          <w:szCs w:val="24"/>
        </w:rPr>
        <w:fldChar w:fldCharType="end"/>
      </w:r>
      <w:r w:rsidR="004632AF" w:rsidRPr="00890351">
        <w:rPr>
          <w:noProof w:val="0"/>
          <w:szCs w:val="24"/>
        </w:rPr>
      </w:r>
      <w:r w:rsidR="004632AF" w:rsidRPr="00890351">
        <w:rPr>
          <w:noProof w:val="0"/>
          <w:szCs w:val="24"/>
        </w:rPr>
        <w:fldChar w:fldCharType="separate"/>
      </w:r>
      <w:r w:rsidR="007F2D27">
        <w:rPr>
          <w:szCs w:val="24"/>
        </w:rPr>
        <w:t>[1,2]</w:t>
      </w:r>
      <w:r w:rsidR="004632AF" w:rsidRPr="00890351">
        <w:rPr>
          <w:noProof w:val="0"/>
          <w:szCs w:val="24"/>
        </w:rPr>
        <w:fldChar w:fldCharType="end"/>
      </w:r>
      <w:r w:rsidRPr="00890351">
        <w:rPr>
          <w:noProof w:val="0"/>
          <w:szCs w:val="24"/>
        </w:rPr>
        <w:t xml:space="preserve">. </w:t>
      </w:r>
      <w:r w:rsidR="00E40EC8" w:rsidRPr="00890351">
        <w:rPr>
          <w:noProof w:val="0"/>
          <w:szCs w:val="24"/>
        </w:rPr>
        <w:t>Although thermodilution technique via a pulmonary artery catheter (PAC) is an invasive and intermittent technique, it still</w:t>
      </w:r>
      <w:r w:rsidRPr="00890351">
        <w:rPr>
          <w:noProof w:val="0"/>
          <w:szCs w:val="24"/>
        </w:rPr>
        <w:t xml:space="preserve"> remains the accepted gold standard for </w:t>
      </w:r>
      <w:r w:rsidR="00D92AAE" w:rsidRPr="00890351">
        <w:rPr>
          <w:noProof w:val="0"/>
          <w:szCs w:val="24"/>
        </w:rPr>
        <w:t>CO</w:t>
      </w:r>
      <w:r w:rsidRPr="00890351">
        <w:rPr>
          <w:noProof w:val="0"/>
          <w:szCs w:val="24"/>
        </w:rPr>
        <w:t xml:space="preserve"> measurements</w:t>
      </w:r>
      <w:r w:rsidR="004632AF" w:rsidRPr="00890351">
        <w:rPr>
          <w:noProof w:val="0"/>
          <w:szCs w:val="24"/>
        </w:rPr>
        <w:fldChar w:fldCharType="begin"/>
      </w:r>
      <w:r w:rsidR="007F2D27">
        <w:rPr>
          <w:noProof w:val="0"/>
          <w:szCs w:val="24"/>
        </w:rPr>
        <w:instrText xml:space="preserve"> ADDIN EN.CITE &lt;EndNote&gt;&lt;Cite&gt;&lt;Author&gt;Thiele&lt;/Author&gt;&lt;Year&gt;2015&lt;/Year&gt;&lt;RecNum&gt;146&lt;/RecNum&gt;&lt;DisplayText&gt;[3]&lt;/DisplayText&gt;&lt;record&gt;&lt;rec-number&gt;146&lt;/rec-number&gt;&lt;foreign-keys&gt;&lt;key app="EN" db-id="9xfzpptew2x5x5etdv0xaef6w0ztsdrws50z" timestamp="1441701128"&gt;146&lt;/key&gt;&lt;/foreign-keys&gt;&lt;ref-type name="Journal Article"&gt;17&lt;/ref-type&gt;&lt;contributors&gt;&lt;authors&gt;&lt;author&gt;Thiele, R. H.&lt;/author&gt;&lt;author&gt;Bartels, K.&lt;/author&gt;&lt;author&gt;Gan, T. J.&lt;/author&gt;&lt;/authors&gt;&lt;/contributors&gt;&lt;auth-address&gt;1Department of Anesthesiology, University of Virginia, Charlottesville, VA. 2Department of Anesthesiology, University of Colorado Denver, Aurora, CO. 3Department of Anesthesiology, Stony Brook University, Stony Brook, NY.&lt;/auth-address&gt;&lt;titles&gt;&lt;title&gt;Cardiac output monitoring: a contemporary assessment and review&lt;/title&gt;&lt;secondary-title&gt;Crit Care Med&lt;/secondary-title&gt;&lt;/titles&gt;&lt;periodical&gt;&lt;full-title&gt;Crit Care Med&lt;/full-title&gt;&lt;abbr-1&gt;Critical care medicine&lt;/abbr-1&gt;&lt;/periodical&gt;&lt;pages&gt;177-85&lt;/pages&gt;&lt;volume&gt;43&lt;/volume&gt;&lt;number&gt;1&lt;/number&gt;&lt;keywords&gt;&lt;keyword&gt;Blood Pressure/physiology&lt;/keyword&gt;&lt;keyword&gt;Carbon Dioxide/blood&lt;/keyword&gt;&lt;keyword&gt;*Cardiac Output/physiology&lt;/keyword&gt;&lt;keyword&gt;Humans&lt;/keyword&gt;&lt;keyword&gt;Monitoring, Physiologic/instrumentation/methods&lt;/keyword&gt;&lt;keyword&gt;Photoplethysmography&lt;/keyword&gt;&lt;keyword&gt;Thermodilution&lt;/keyword&gt;&lt;/keywords&gt;&lt;dates&gt;&lt;year&gt;2015&lt;/year&gt;&lt;pub-dates&gt;&lt;date&gt;Jan&lt;/date&gt;&lt;/pub-dates&gt;&lt;/dates&gt;&lt;isbn&gt;1530-0293 (Electronic)&amp;#xD;0090-3493 (Linking)&lt;/isbn&gt;&lt;accession-num&gt;25251758&lt;/accession-num&gt;&lt;urls&gt;&lt;related-urls&gt;&lt;url&gt;http://www.ncbi.nlm.nih.gov/pubmed/25251758&lt;/url&gt;&lt;/related-urls&gt;&lt;/urls&gt;&lt;electronic-resource-num&gt;10.1097/CCM.0000000000000608&lt;/electronic-resource-num&gt;&lt;/record&gt;&lt;/Cite&gt;&lt;/EndNote&gt;</w:instrText>
      </w:r>
      <w:r w:rsidR="004632AF" w:rsidRPr="00890351">
        <w:rPr>
          <w:noProof w:val="0"/>
          <w:szCs w:val="24"/>
        </w:rPr>
        <w:fldChar w:fldCharType="separate"/>
      </w:r>
      <w:r w:rsidR="007F2D27">
        <w:rPr>
          <w:szCs w:val="24"/>
        </w:rPr>
        <w:t>[3]</w:t>
      </w:r>
      <w:r w:rsidR="004632AF" w:rsidRPr="00890351">
        <w:rPr>
          <w:noProof w:val="0"/>
          <w:szCs w:val="24"/>
        </w:rPr>
        <w:fldChar w:fldCharType="end"/>
      </w:r>
      <w:r w:rsidR="006F2F05" w:rsidRPr="00890351">
        <w:rPr>
          <w:noProof w:val="0"/>
          <w:szCs w:val="24"/>
        </w:rPr>
        <w:t>.</w:t>
      </w:r>
      <w:r w:rsidR="0041200F" w:rsidRPr="00890351">
        <w:rPr>
          <w:noProof w:val="0"/>
          <w:szCs w:val="24"/>
        </w:rPr>
        <w:t xml:space="preserve"> </w:t>
      </w:r>
      <w:r w:rsidR="00C1267E" w:rsidRPr="00890351">
        <w:rPr>
          <w:noProof w:val="0"/>
          <w:szCs w:val="24"/>
        </w:rPr>
        <w:t>LiDCOrapid™</w:t>
      </w:r>
      <w:r w:rsidR="006F2F05" w:rsidRPr="00890351">
        <w:rPr>
          <w:noProof w:val="0"/>
          <w:szCs w:val="24"/>
        </w:rPr>
        <w:t xml:space="preserve"> </w:t>
      </w:r>
      <w:r w:rsidR="00C1267E" w:rsidRPr="00890351">
        <w:rPr>
          <w:noProof w:val="0"/>
          <w:szCs w:val="24"/>
        </w:rPr>
        <w:t>(LiDCO, UK</w:t>
      </w:r>
      <w:r w:rsidRPr="00890351">
        <w:rPr>
          <w:noProof w:val="0"/>
          <w:szCs w:val="24"/>
        </w:rPr>
        <w:t>) and FloTrac/Vigileo™</w:t>
      </w:r>
      <w:r w:rsidR="006F2F05" w:rsidRPr="00890351">
        <w:rPr>
          <w:noProof w:val="0"/>
          <w:szCs w:val="24"/>
        </w:rPr>
        <w:t xml:space="preserve"> </w:t>
      </w:r>
      <w:r w:rsidRPr="00890351">
        <w:rPr>
          <w:noProof w:val="0"/>
          <w:szCs w:val="24"/>
        </w:rPr>
        <w:t>(Edwards Lifesciences, Irvine, CA)</w:t>
      </w:r>
      <w:r w:rsidR="00E53C8F" w:rsidRPr="00890351">
        <w:rPr>
          <w:noProof w:val="0"/>
          <w:szCs w:val="24"/>
        </w:rPr>
        <w:t xml:space="preserve"> are examples of are less invasive and continuous CO monitors using an arterial waveform analysis</w:t>
      </w:r>
      <w:r w:rsidRPr="00890351">
        <w:rPr>
          <w:noProof w:val="0"/>
          <w:szCs w:val="24"/>
        </w:rPr>
        <w:t xml:space="preserve">. Their calculations </w:t>
      </w:r>
      <w:r w:rsidR="00C1267E" w:rsidRPr="00890351">
        <w:rPr>
          <w:noProof w:val="0"/>
          <w:szCs w:val="24"/>
        </w:rPr>
        <w:t xml:space="preserve">are based </w:t>
      </w:r>
      <w:r w:rsidRPr="00890351">
        <w:rPr>
          <w:noProof w:val="0"/>
          <w:szCs w:val="24"/>
        </w:rPr>
        <w:t xml:space="preserve">on arterial waveform characteristics and need no calibration. </w:t>
      </w:r>
      <w:r w:rsidR="0041200F" w:rsidRPr="00890351">
        <w:rPr>
          <w:szCs w:val="24"/>
          <w:lang w:eastAsia="ja-JP"/>
        </w:rPr>
        <w:t>The evaluation</w:t>
      </w:r>
      <w:r w:rsidR="00737397" w:rsidRPr="00890351">
        <w:rPr>
          <w:szCs w:val="24"/>
          <w:lang w:eastAsia="ja-JP"/>
        </w:rPr>
        <w:t xml:space="preserve"> and comparison </w:t>
      </w:r>
      <w:r w:rsidR="0041200F" w:rsidRPr="00890351">
        <w:rPr>
          <w:szCs w:val="24"/>
          <w:lang w:eastAsia="ja-JP"/>
        </w:rPr>
        <w:t>of these low-invasion CO estimation monitors are invaluable in the rational selection of CO measurement methods</w:t>
      </w:r>
      <w:r w:rsidR="004632AF" w:rsidRPr="00890351">
        <w:rPr>
          <w:szCs w:val="24"/>
          <w:lang w:eastAsia="ja-JP"/>
        </w:rPr>
        <w:fldChar w:fldCharType="begin"/>
      </w:r>
      <w:r w:rsidR="007F2D27">
        <w:rPr>
          <w:szCs w:val="24"/>
          <w:lang w:eastAsia="ja-JP"/>
        </w:rPr>
        <w:instrText xml:space="preserve"> ADDIN EN.CITE &lt;EndNote&gt;&lt;Cite&gt;&lt;Author&gt;Thiele&lt;/Author&gt;&lt;Year&gt;2015&lt;/Year&gt;&lt;RecNum&gt;146&lt;/RecNum&gt;&lt;DisplayText&gt;[3]&lt;/DisplayText&gt;&lt;record&gt;&lt;rec-number&gt;146&lt;/rec-number&gt;&lt;foreign-keys&gt;&lt;key app="EN" db-id="9xfzpptew2x5x5etdv0xaef6w0ztsdrws50z" timestamp="1441701128"&gt;146&lt;/key&gt;&lt;/foreign-keys&gt;&lt;ref-type name="Journal Article"&gt;17&lt;/ref-type&gt;&lt;contributors&gt;&lt;authors&gt;&lt;author&gt;Thiele, R. H.&lt;/author&gt;&lt;author&gt;Bartels, K.&lt;/author&gt;&lt;author&gt;Gan, T. J.&lt;/author&gt;&lt;/authors&gt;&lt;/contributors&gt;&lt;auth-address&gt;1Department of Anesthesiology, University of Virginia, Charlottesville, VA. 2Department of Anesthesiology, University of Colorado Denver, Aurora, CO. 3Department of Anesthesiology, Stony Brook University, Stony Brook, NY.&lt;/auth-address&gt;&lt;titles&gt;&lt;title&gt;Cardiac output monitoring: a contemporary assessment and review&lt;/title&gt;&lt;secondary-title&gt;Crit Care Med&lt;/secondary-title&gt;&lt;/titles&gt;&lt;periodical&gt;&lt;full-title&gt;Crit Care Med&lt;/full-title&gt;&lt;abbr-1&gt;Critical care medicine&lt;/abbr-1&gt;&lt;/periodical&gt;&lt;pages&gt;177-85&lt;/pages&gt;&lt;volume&gt;43&lt;/volume&gt;&lt;number&gt;1&lt;/number&gt;&lt;keywords&gt;&lt;keyword&gt;Blood Pressure/physiology&lt;/keyword&gt;&lt;keyword&gt;Carbon Dioxide/blood&lt;/keyword&gt;&lt;keyword&gt;*Cardiac Output/physiology&lt;/keyword&gt;&lt;keyword&gt;Humans&lt;/keyword&gt;&lt;keyword&gt;Monitoring, Physiologic/instrumentation/methods&lt;/keyword&gt;&lt;keyword&gt;Photoplethysmography&lt;/keyword&gt;&lt;keyword&gt;Thermodilution&lt;/keyword&gt;&lt;/keywords&gt;&lt;dates&gt;&lt;year&gt;2015&lt;/year&gt;&lt;pub-dates&gt;&lt;date&gt;Jan&lt;/date&gt;&lt;/pub-dates&gt;&lt;/dates&gt;&lt;isbn&gt;1530-0293 (Electronic)&amp;#xD;0090-3493 (Linking)&lt;/isbn&gt;&lt;accession-num&gt;25251758&lt;/accession-num&gt;&lt;urls&gt;&lt;related-urls&gt;&lt;url&gt;http://www.ncbi.nlm.nih.gov/pubmed/25251758&lt;/url&gt;&lt;/related-urls&gt;&lt;/urls&gt;&lt;electronic-resource-num&gt;10.1097/CCM.0000000000000608&lt;/electronic-resource-num&gt;&lt;/record&gt;&lt;/Cite&gt;&lt;/EndNote&gt;</w:instrText>
      </w:r>
      <w:r w:rsidR="004632AF" w:rsidRPr="00890351">
        <w:rPr>
          <w:szCs w:val="24"/>
          <w:lang w:eastAsia="ja-JP"/>
        </w:rPr>
        <w:fldChar w:fldCharType="separate"/>
      </w:r>
      <w:r w:rsidR="007F2D27">
        <w:rPr>
          <w:szCs w:val="24"/>
          <w:lang w:eastAsia="ja-JP"/>
        </w:rPr>
        <w:t>[3]</w:t>
      </w:r>
      <w:r w:rsidR="004632AF" w:rsidRPr="00890351">
        <w:rPr>
          <w:szCs w:val="24"/>
          <w:lang w:eastAsia="ja-JP"/>
        </w:rPr>
        <w:fldChar w:fldCharType="end"/>
      </w:r>
      <w:r w:rsidR="0041200F" w:rsidRPr="00890351">
        <w:rPr>
          <w:szCs w:val="24"/>
          <w:lang w:eastAsia="ja-JP"/>
        </w:rPr>
        <w:t>, with many research projects having been carried out in this field</w:t>
      </w:r>
      <w:r w:rsidR="004632AF" w:rsidRPr="00890351">
        <w:rPr>
          <w:szCs w:val="24"/>
          <w:lang w:eastAsia="ja-JP"/>
        </w:rPr>
        <w:fldChar w:fldCharType="begin">
          <w:fldData xml:space="preserve">PEVuZE5vdGU+PENpdGU+PEF1dGhvcj5TdWVoaXJvPC9BdXRob3I+PFllYXI+MjAxNDwvWWVhcj48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TdWVoaXJvPC9BdXRob3I+PFllYXI+MjAxNDwvWWVhcj48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004632AF" w:rsidRPr="00890351">
        <w:rPr>
          <w:szCs w:val="24"/>
          <w:lang w:eastAsia="ja-JP"/>
        </w:rPr>
      </w:r>
      <w:r w:rsidR="004632AF" w:rsidRPr="00890351">
        <w:rPr>
          <w:szCs w:val="24"/>
          <w:lang w:eastAsia="ja-JP"/>
        </w:rPr>
        <w:fldChar w:fldCharType="separate"/>
      </w:r>
      <w:r w:rsidR="007F2D27">
        <w:rPr>
          <w:szCs w:val="24"/>
          <w:lang w:eastAsia="ja-JP"/>
        </w:rPr>
        <w:t>[4-8]</w:t>
      </w:r>
      <w:r w:rsidR="004632AF" w:rsidRPr="00890351">
        <w:rPr>
          <w:szCs w:val="24"/>
          <w:lang w:eastAsia="ja-JP"/>
        </w:rPr>
        <w:fldChar w:fldCharType="end"/>
      </w:r>
      <w:r w:rsidR="0041200F" w:rsidRPr="00890351">
        <w:rPr>
          <w:szCs w:val="24"/>
          <w:lang w:eastAsia="ja-JP"/>
        </w:rPr>
        <w:t>.</w:t>
      </w:r>
    </w:p>
    <w:p w14:paraId="0A7CB30B" w14:textId="0D8D90EA" w:rsidR="00132D92" w:rsidRPr="00890351" w:rsidRDefault="00C1267E" w:rsidP="00544055">
      <w:pPr>
        <w:pStyle w:val="10"/>
        <w:spacing w:after="0"/>
        <w:ind w:firstLine="432"/>
      </w:pPr>
      <w:r w:rsidRPr="00890351">
        <w:rPr>
          <w:szCs w:val="24"/>
          <w:lang w:eastAsia="ja-JP"/>
        </w:rPr>
        <w:t xml:space="preserve">This study focused on the use of </w:t>
      </w:r>
      <w:r w:rsidR="00C7708D" w:rsidRPr="00890351">
        <w:rPr>
          <w:szCs w:val="24"/>
          <w:lang w:eastAsia="ja-JP"/>
        </w:rPr>
        <w:t>live-donor liver transplant</w:t>
      </w:r>
      <w:r w:rsidR="0041200F" w:rsidRPr="00890351">
        <w:rPr>
          <w:szCs w:val="24"/>
          <w:lang w:eastAsia="ja-JP"/>
        </w:rPr>
        <w:t xml:space="preserve"> (LDLT)</w:t>
      </w:r>
      <w:r w:rsidR="00C7708D" w:rsidRPr="00890351">
        <w:rPr>
          <w:szCs w:val="24"/>
          <w:lang w:eastAsia="ja-JP"/>
        </w:rPr>
        <w:t xml:space="preserve"> recipients</w:t>
      </w:r>
      <w:r w:rsidR="0041200F" w:rsidRPr="00890351">
        <w:rPr>
          <w:szCs w:val="24"/>
          <w:lang w:eastAsia="ja-JP"/>
        </w:rPr>
        <w:t xml:space="preserve"> </w:t>
      </w:r>
      <w:r w:rsidR="00C7708D" w:rsidRPr="00890351">
        <w:rPr>
          <w:szCs w:val="24"/>
          <w:lang w:eastAsia="ja-JP"/>
        </w:rPr>
        <w:t>and off</w:t>
      </w:r>
      <w:r w:rsidR="00C56B44" w:rsidRPr="00890351">
        <w:rPr>
          <w:szCs w:val="24"/>
          <w:lang w:eastAsia="ja-JP"/>
        </w:rPr>
        <w:t>-</w:t>
      </w:r>
      <w:r w:rsidR="00C7708D" w:rsidRPr="00890351">
        <w:rPr>
          <w:szCs w:val="24"/>
          <w:lang w:eastAsia="ja-JP"/>
        </w:rPr>
        <w:t>pump</w:t>
      </w:r>
      <w:r w:rsidR="00C56B44" w:rsidRPr="00890351">
        <w:rPr>
          <w:noProof w:val="0"/>
          <w:szCs w:val="24"/>
        </w:rPr>
        <w:t xml:space="preserve"> coronary artery bypass graft </w:t>
      </w:r>
      <w:r w:rsidR="0041200F" w:rsidRPr="00890351">
        <w:rPr>
          <w:szCs w:val="24"/>
          <w:lang w:eastAsia="ja-JP"/>
        </w:rPr>
        <w:t xml:space="preserve">(OPCAB) </w:t>
      </w:r>
      <w:r w:rsidR="00C7708D" w:rsidRPr="00890351">
        <w:rPr>
          <w:szCs w:val="24"/>
          <w:lang w:eastAsia="ja-JP"/>
        </w:rPr>
        <w:t>cases</w:t>
      </w:r>
      <w:r w:rsidR="002F0845" w:rsidRPr="00890351">
        <w:rPr>
          <w:szCs w:val="24"/>
          <w:lang w:eastAsia="ja-JP"/>
        </w:rPr>
        <w:t xml:space="preserve"> for comparing </w:t>
      </w:r>
      <w:r w:rsidR="0092379A" w:rsidRPr="00890351">
        <w:rPr>
          <w:szCs w:val="24"/>
          <w:lang w:eastAsia="ja-JP"/>
        </w:rPr>
        <w:t xml:space="preserve">the </w:t>
      </w:r>
      <w:r w:rsidR="002F0845" w:rsidRPr="00890351">
        <w:rPr>
          <w:szCs w:val="24"/>
          <w:lang w:eastAsia="ja-JP"/>
        </w:rPr>
        <w:t>devices</w:t>
      </w:r>
      <w:r w:rsidR="0041200F" w:rsidRPr="00890351">
        <w:rPr>
          <w:szCs w:val="24"/>
          <w:lang w:eastAsia="ja-JP"/>
        </w:rPr>
        <w:t xml:space="preserve">. LDLT recipients </w:t>
      </w:r>
      <w:r w:rsidR="00C7708D" w:rsidRPr="00890351">
        <w:rPr>
          <w:szCs w:val="24"/>
          <w:lang w:eastAsia="ja-JP"/>
        </w:rPr>
        <w:t>exhibit a hyperdynamic state in cirrhosis hemodynamic</w:t>
      </w:r>
      <w:r w:rsidRPr="00890351">
        <w:rPr>
          <w:szCs w:val="24"/>
          <w:lang w:eastAsia="ja-JP"/>
        </w:rPr>
        <w:t>s</w:t>
      </w:r>
      <w:r w:rsidR="00C7708D" w:rsidRPr="00890351">
        <w:rPr>
          <w:szCs w:val="24"/>
          <w:lang w:eastAsia="ja-JP"/>
        </w:rPr>
        <w:t xml:space="preserve">, with low </w:t>
      </w:r>
      <w:r w:rsidR="004121BA" w:rsidRPr="00890351">
        <w:rPr>
          <w:szCs w:val="24"/>
          <w:lang w:eastAsia="ja-JP"/>
        </w:rPr>
        <w:t>systemic vascular resistance (</w:t>
      </w:r>
      <w:r w:rsidR="00C7708D" w:rsidRPr="00890351">
        <w:rPr>
          <w:szCs w:val="24"/>
          <w:lang w:eastAsia="ja-JP"/>
        </w:rPr>
        <w:t>SVR</w:t>
      </w:r>
      <w:r w:rsidR="004121BA" w:rsidRPr="00890351">
        <w:rPr>
          <w:szCs w:val="24"/>
          <w:lang w:eastAsia="ja-JP"/>
        </w:rPr>
        <w:t>)</w:t>
      </w:r>
      <w:r w:rsidR="00C7708D" w:rsidRPr="00890351">
        <w:rPr>
          <w:szCs w:val="24"/>
          <w:lang w:eastAsia="ja-JP"/>
        </w:rPr>
        <w:t xml:space="preserve"> and high CO</w:t>
      </w:r>
      <w:r w:rsidR="004632AF" w:rsidRPr="00890351">
        <w:rPr>
          <w:szCs w:val="24"/>
          <w:lang w:eastAsia="ja-JP"/>
        </w:rPr>
        <w:fldChar w:fldCharType="begin">
          <w:fldData xml:space="preserve">PEVuZE5vdGU+PENpdGU+PEF1dGhvcj5CaWFuY29maW9yZTwvQXV0aG9yPjxZZWFyPjIwMDk8L1ll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CaWFuY29maW9yZTwvQXV0aG9yPjxZZWFyPjIwMDk8L1ll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004632AF" w:rsidRPr="00890351">
        <w:rPr>
          <w:szCs w:val="24"/>
          <w:lang w:eastAsia="ja-JP"/>
        </w:rPr>
      </w:r>
      <w:r w:rsidR="004632AF" w:rsidRPr="00890351">
        <w:rPr>
          <w:szCs w:val="24"/>
          <w:lang w:eastAsia="ja-JP"/>
        </w:rPr>
        <w:fldChar w:fldCharType="separate"/>
      </w:r>
      <w:r w:rsidR="007F2D27">
        <w:rPr>
          <w:szCs w:val="24"/>
          <w:lang w:eastAsia="ja-JP"/>
        </w:rPr>
        <w:t>[9,10]</w:t>
      </w:r>
      <w:r w:rsidR="004632AF" w:rsidRPr="00890351">
        <w:rPr>
          <w:szCs w:val="24"/>
          <w:lang w:eastAsia="ja-JP"/>
        </w:rPr>
        <w:fldChar w:fldCharType="end"/>
      </w:r>
      <w:r w:rsidR="00C7708D" w:rsidRPr="00890351">
        <w:rPr>
          <w:szCs w:val="24"/>
          <w:lang w:eastAsia="ja-JP"/>
        </w:rPr>
        <w:t xml:space="preserve">. The OPCAB </w:t>
      </w:r>
      <w:r w:rsidR="0041200F" w:rsidRPr="00890351">
        <w:rPr>
          <w:szCs w:val="24"/>
          <w:lang w:eastAsia="ja-JP"/>
        </w:rPr>
        <w:t>cases, on the other hand, have</w:t>
      </w:r>
      <w:r w:rsidR="00C7708D" w:rsidRPr="00890351">
        <w:rPr>
          <w:szCs w:val="24"/>
          <w:lang w:eastAsia="ja-JP"/>
        </w:rPr>
        <w:t xml:space="preserve"> high SVR due to arteriosclerosis and low CO </w:t>
      </w:r>
      <w:r w:rsidR="00C56B44" w:rsidRPr="00890351">
        <w:rPr>
          <w:szCs w:val="24"/>
          <w:lang w:eastAsia="ja-JP"/>
        </w:rPr>
        <w:t>due to</w:t>
      </w:r>
      <w:r w:rsidR="00C7708D" w:rsidRPr="00890351">
        <w:rPr>
          <w:szCs w:val="24"/>
          <w:lang w:eastAsia="ja-JP"/>
        </w:rPr>
        <w:t xml:space="preserve"> coronary ischemia</w:t>
      </w:r>
      <w:r w:rsidR="004632AF" w:rsidRPr="00890351">
        <w:rPr>
          <w:szCs w:val="24"/>
          <w:lang w:eastAsia="ja-JP"/>
        </w:rPr>
        <w:fldChar w:fldCharType="begin">
          <w:fldData xml:space="preserve">PEVuZE5vdGU+PENpdGU+PEF1dGhvcj5XYWNoYXJhc2ludDwvQXV0aG9yPjxZZWFyPjIwMTQ8L1ll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XYWNoYXJhc2ludDwvQXV0aG9yPjxZZWFyPjIwMTQ8L1ll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004632AF" w:rsidRPr="00890351">
        <w:rPr>
          <w:szCs w:val="24"/>
          <w:lang w:eastAsia="ja-JP"/>
        </w:rPr>
      </w:r>
      <w:r w:rsidR="004632AF" w:rsidRPr="00890351">
        <w:rPr>
          <w:szCs w:val="24"/>
          <w:lang w:eastAsia="ja-JP"/>
        </w:rPr>
        <w:fldChar w:fldCharType="separate"/>
      </w:r>
      <w:r w:rsidR="007F2D27">
        <w:rPr>
          <w:szCs w:val="24"/>
          <w:lang w:eastAsia="ja-JP"/>
        </w:rPr>
        <w:t>[11,12]</w:t>
      </w:r>
      <w:r w:rsidR="004632AF" w:rsidRPr="00890351">
        <w:rPr>
          <w:szCs w:val="24"/>
          <w:lang w:eastAsia="ja-JP"/>
        </w:rPr>
        <w:fldChar w:fldCharType="end"/>
      </w:r>
      <w:r w:rsidR="00C7708D" w:rsidRPr="00890351">
        <w:rPr>
          <w:szCs w:val="24"/>
          <w:lang w:eastAsia="ja-JP"/>
        </w:rPr>
        <w:t xml:space="preserve">. </w:t>
      </w:r>
      <w:r w:rsidR="0041200F" w:rsidRPr="00890351">
        <w:rPr>
          <w:szCs w:val="24"/>
          <w:lang w:eastAsia="ja-JP"/>
        </w:rPr>
        <w:t>We hypothesized that</w:t>
      </w:r>
      <w:r w:rsidRPr="00890351">
        <w:rPr>
          <w:szCs w:val="24"/>
          <w:lang w:eastAsia="ja-JP"/>
        </w:rPr>
        <w:t>,</w:t>
      </w:r>
      <w:r w:rsidR="0041200F" w:rsidRPr="00890351">
        <w:rPr>
          <w:szCs w:val="24"/>
          <w:lang w:eastAsia="ja-JP"/>
        </w:rPr>
        <w:t xml:space="preserve"> u</w:t>
      </w:r>
      <w:r w:rsidR="00C7708D" w:rsidRPr="00890351">
        <w:rPr>
          <w:szCs w:val="24"/>
          <w:lang w:eastAsia="ja-JP"/>
        </w:rPr>
        <w:t xml:space="preserve">sing </w:t>
      </w:r>
      <w:r w:rsidR="0041200F" w:rsidRPr="00890351">
        <w:rPr>
          <w:szCs w:val="24"/>
          <w:lang w:eastAsia="ja-JP"/>
        </w:rPr>
        <w:t>LDLT and OPCAB</w:t>
      </w:r>
      <w:r w:rsidR="00C7708D" w:rsidRPr="00890351">
        <w:rPr>
          <w:szCs w:val="24"/>
          <w:lang w:eastAsia="ja-JP"/>
        </w:rPr>
        <w:t xml:space="preserve"> surgical patients</w:t>
      </w:r>
      <w:r w:rsidR="0065039B" w:rsidRPr="00890351">
        <w:rPr>
          <w:szCs w:val="24"/>
          <w:lang w:eastAsia="ja-JP"/>
        </w:rPr>
        <w:t>,</w:t>
      </w:r>
      <w:r w:rsidR="00C7708D" w:rsidRPr="00890351">
        <w:rPr>
          <w:szCs w:val="24"/>
          <w:lang w:eastAsia="ja-JP"/>
        </w:rPr>
        <w:t xml:space="preserve"> </w:t>
      </w:r>
      <w:r w:rsidR="0041200F" w:rsidRPr="00890351">
        <w:rPr>
          <w:szCs w:val="24"/>
          <w:lang w:eastAsia="ja-JP"/>
        </w:rPr>
        <w:t>we could verify</w:t>
      </w:r>
      <w:r w:rsidR="00C7708D" w:rsidRPr="00890351">
        <w:rPr>
          <w:szCs w:val="24"/>
          <w:lang w:eastAsia="ja-JP"/>
        </w:rPr>
        <w:t xml:space="preserve"> </w:t>
      </w:r>
      <w:r w:rsidR="0041200F" w:rsidRPr="00890351">
        <w:rPr>
          <w:szCs w:val="24"/>
          <w:lang w:eastAsia="ja-JP"/>
        </w:rPr>
        <w:t xml:space="preserve">CO </w:t>
      </w:r>
      <w:r w:rsidR="00C7708D" w:rsidRPr="00890351">
        <w:rPr>
          <w:szCs w:val="24"/>
          <w:lang w:eastAsia="ja-JP"/>
        </w:rPr>
        <w:t>measurements acros</w:t>
      </w:r>
      <w:r w:rsidRPr="00890351">
        <w:rPr>
          <w:szCs w:val="24"/>
          <w:lang w:eastAsia="ja-JP"/>
        </w:rPr>
        <w:t xml:space="preserve">s </w:t>
      </w:r>
      <w:r w:rsidR="00C56B44" w:rsidRPr="00890351">
        <w:rPr>
          <w:szCs w:val="24"/>
          <w:lang w:eastAsia="ja-JP"/>
        </w:rPr>
        <w:t xml:space="preserve">a </w:t>
      </w:r>
      <w:r w:rsidR="00971390" w:rsidRPr="00890351">
        <w:rPr>
          <w:szCs w:val="24"/>
          <w:lang w:eastAsia="ja-JP"/>
        </w:rPr>
        <w:t>broad range of CO and SVR.</w:t>
      </w:r>
      <w:r w:rsidR="00287246" w:rsidRPr="00890351">
        <w:rPr>
          <w:i/>
          <w:noProof w:val="0"/>
          <w:szCs w:val="24"/>
        </w:rPr>
        <w:br w:type="page"/>
      </w:r>
      <w:bookmarkEnd w:id="4"/>
      <w:r w:rsidR="00E03DB8" w:rsidRPr="00890351">
        <w:rPr>
          <w:noProof w:val="0"/>
          <w:szCs w:val="24"/>
        </w:rPr>
        <w:t>Methods</w:t>
      </w:r>
    </w:p>
    <w:p w14:paraId="6CED6710" w14:textId="77777777" w:rsidR="00BF4038" w:rsidRPr="00890351" w:rsidRDefault="00F57385" w:rsidP="00BF3B8A">
      <w:pPr>
        <w:pStyle w:val="10"/>
        <w:spacing w:before="0" w:after="0"/>
        <w:rPr>
          <w:b/>
          <w:noProof w:val="0"/>
          <w:szCs w:val="24"/>
          <w:u w:val="single"/>
        </w:rPr>
      </w:pPr>
      <w:r w:rsidRPr="00890351">
        <w:rPr>
          <w:b/>
          <w:noProof w:val="0"/>
          <w:szCs w:val="24"/>
          <w:u w:val="single"/>
        </w:rPr>
        <w:t>Institutional Review Board</w:t>
      </w:r>
      <w:r w:rsidR="00BF4038" w:rsidRPr="00890351">
        <w:rPr>
          <w:b/>
          <w:noProof w:val="0"/>
          <w:szCs w:val="24"/>
          <w:u w:val="single"/>
        </w:rPr>
        <w:t xml:space="preserve">/Consent: </w:t>
      </w:r>
    </w:p>
    <w:p w14:paraId="6A97C83F" w14:textId="77777777" w:rsidR="005E3389" w:rsidRPr="00890351" w:rsidRDefault="000B57A3" w:rsidP="00BF3B8A">
      <w:pPr>
        <w:spacing w:after="0" w:line="480" w:lineRule="auto"/>
        <w:rPr>
          <w:szCs w:val="24"/>
          <w:lang w:eastAsia="ja-JP"/>
        </w:rPr>
      </w:pPr>
      <w:r w:rsidRPr="00890351">
        <w:rPr>
          <w:szCs w:val="24"/>
          <w:lang w:eastAsia="ja-JP"/>
        </w:rPr>
        <w:t xml:space="preserve">This research was approved by the </w:t>
      </w:r>
      <w:r w:rsidR="00F57385" w:rsidRPr="00890351">
        <w:rPr>
          <w:szCs w:val="24"/>
          <w:lang w:eastAsia="ja-JP"/>
        </w:rPr>
        <w:t>ethics committee</w:t>
      </w:r>
      <w:r w:rsidRPr="00890351">
        <w:rPr>
          <w:szCs w:val="24"/>
          <w:lang w:eastAsia="ja-JP"/>
        </w:rPr>
        <w:t xml:space="preserve"> of the University of Tokyo Hospital (#3926). All patients </w:t>
      </w:r>
      <w:r w:rsidR="00C56B44" w:rsidRPr="00890351">
        <w:rPr>
          <w:szCs w:val="24"/>
          <w:lang w:eastAsia="ja-JP"/>
        </w:rPr>
        <w:t>provided written informed</w:t>
      </w:r>
      <w:r w:rsidRPr="00890351">
        <w:rPr>
          <w:szCs w:val="24"/>
          <w:lang w:eastAsia="ja-JP"/>
        </w:rPr>
        <w:t xml:space="preserve"> consent.</w:t>
      </w:r>
    </w:p>
    <w:p w14:paraId="5BEA0768" w14:textId="77777777" w:rsidR="00BF4038" w:rsidRPr="00890351" w:rsidRDefault="00BF4038" w:rsidP="00BF3B8A">
      <w:pPr>
        <w:pStyle w:val="10"/>
        <w:spacing w:before="0" w:after="0"/>
        <w:rPr>
          <w:rFonts w:eastAsia="Times New Roman"/>
          <w:b/>
          <w:noProof w:val="0"/>
          <w:color w:val="141413"/>
          <w:szCs w:val="24"/>
          <w:u w:val="single"/>
          <w:lang w:eastAsia="ja-JP"/>
        </w:rPr>
      </w:pPr>
      <w:r w:rsidRPr="00890351">
        <w:rPr>
          <w:rFonts w:eastAsia="Times New Roman"/>
          <w:b/>
          <w:noProof w:val="0"/>
          <w:color w:val="141413"/>
          <w:szCs w:val="24"/>
          <w:u w:val="single"/>
        </w:rPr>
        <w:t>Clinical Trial Registration:</w:t>
      </w:r>
    </w:p>
    <w:p w14:paraId="3C2AF78C" w14:textId="77777777" w:rsidR="000B57A3" w:rsidRPr="00890351" w:rsidRDefault="000B57A3" w:rsidP="00BF3B8A">
      <w:pPr>
        <w:pStyle w:val="10"/>
        <w:spacing w:before="0" w:after="0"/>
        <w:rPr>
          <w:szCs w:val="24"/>
          <w:lang w:eastAsia="ja-JP"/>
        </w:rPr>
      </w:pPr>
      <w:bookmarkStart w:id="5" w:name="_Results"/>
      <w:bookmarkStart w:id="6" w:name="_Toc162284718"/>
      <w:bookmarkEnd w:id="5"/>
      <w:r w:rsidRPr="00890351">
        <w:rPr>
          <w:rFonts w:eastAsia="Times New Roman"/>
          <w:noProof w:val="0"/>
          <w:szCs w:val="24"/>
        </w:rPr>
        <w:t xml:space="preserve">This research project is an observational study. </w:t>
      </w:r>
      <w:r w:rsidR="00F57385" w:rsidRPr="00890351">
        <w:rPr>
          <w:rFonts w:eastAsia="Times New Roman"/>
          <w:noProof w:val="0"/>
          <w:szCs w:val="24"/>
        </w:rPr>
        <w:t xml:space="preserve">Because </w:t>
      </w:r>
      <w:r w:rsidRPr="00890351">
        <w:rPr>
          <w:rFonts w:eastAsia="Times New Roman"/>
          <w:noProof w:val="0"/>
          <w:szCs w:val="24"/>
        </w:rPr>
        <w:t xml:space="preserve">the research design had no allocation, no </w:t>
      </w:r>
      <w:r w:rsidRPr="00890351">
        <w:rPr>
          <w:szCs w:val="24"/>
        </w:rPr>
        <w:t xml:space="preserve">clinical </w:t>
      </w:r>
      <w:r w:rsidR="0032431C" w:rsidRPr="00890351">
        <w:rPr>
          <w:szCs w:val="24"/>
        </w:rPr>
        <w:t>tria</w:t>
      </w:r>
      <w:r w:rsidRPr="00890351">
        <w:rPr>
          <w:szCs w:val="24"/>
        </w:rPr>
        <w:t>l registration</w:t>
      </w:r>
      <w:r w:rsidRPr="00890351">
        <w:rPr>
          <w:szCs w:val="24"/>
          <w:lang w:eastAsia="ja-JP"/>
        </w:rPr>
        <w:t xml:space="preserve"> was implemented.</w:t>
      </w:r>
    </w:p>
    <w:p w14:paraId="57679CBC" w14:textId="77777777" w:rsidR="00BF3B8A" w:rsidRPr="00890351" w:rsidRDefault="00BF3B8A" w:rsidP="00BF3B8A">
      <w:pPr>
        <w:spacing w:line="480" w:lineRule="auto"/>
      </w:pPr>
    </w:p>
    <w:p w14:paraId="3CF4C132" w14:textId="77777777" w:rsidR="005E3389" w:rsidRPr="00890351" w:rsidRDefault="00EC2003" w:rsidP="00BF3B8A">
      <w:pPr>
        <w:spacing w:line="480" w:lineRule="auto"/>
      </w:pPr>
      <w:r w:rsidRPr="00890351">
        <w:t>Subjects</w:t>
      </w:r>
    </w:p>
    <w:p w14:paraId="14A48065" w14:textId="77777777" w:rsidR="005E3389" w:rsidRPr="00890351" w:rsidRDefault="00BF3B8A" w:rsidP="00BF3B8A">
      <w:pPr>
        <w:spacing w:line="480" w:lineRule="auto"/>
      </w:pPr>
      <w:r w:rsidRPr="00890351">
        <w:rPr>
          <w:szCs w:val="24"/>
        </w:rPr>
        <w:t>This research is based on observation</w:t>
      </w:r>
      <w:r w:rsidRPr="00890351">
        <w:rPr>
          <w:szCs w:val="24"/>
          <w:lang w:eastAsia="ja-JP"/>
        </w:rPr>
        <w:t>s</w:t>
      </w:r>
      <w:r w:rsidRPr="00890351">
        <w:rPr>
          <w:szCs w:val="24"/>
        </w:rPr>
        <w:t xml:space="preserve"> at a single facility of OPCAB and LDLT patients undergoing planned surgeries between November 2012 and February 2014 (a total of 21 cases</w:t>
      </w:r>
      <w:r w:rsidR="00753C46" w:rsidRPr="00890351">
        <w:rPr>
          <w:szCs w:val="24"/>
        </w:rPr>
        <w:t xml:space="preserve">; </w:t>
      </w:r>
      <w:r w:rsidRPr="00890351">
        <w:rPr>
          <w:szCs w:val="24"/>
        </w:rPr>
        <w:t xml:space="preserve">11 cases of OPCAB and 10 cases of LDLT). The following </w:t>
      </w:r>
      <w:r w:rsidR="00EC2003" w:rsidRPr="00890351">
        <w:rPr>
          <w:szCs w:val="24"/>
        </w:rPr>
        <w:t>exclusion criteria</w:t>
      </w:r>
      <w:r w:rsidRPr="00890351">
        <w:rPr>
          <w:szCs w:val="24"/>
        </w:rPr>
        <w:t xml:space="preserve"> were implemented during presurgical application:</w:t>
      </w:r>
      <w:r w:rsidRPr="00890351">
        <w:t xml:space="preserve"> </w:t>
      </w:r>
      <w:r w:rsidR="005E3389" w:rsidRPr="00890351">
        <w:t xml:space="preserve">1) </w:t>
      </w:r>
      <w:r w:rsidR="00753C46" w:rsidRPr="00890351">
        <w:t>atrial fibrillation (</w:t>
      </w:r>
      <w:r w:rsidR="005E3389" w:rsidRPr="00890351">
        <w:t>Af</w:t>
      </w:r>
      <w:r w:rsidR="00753C46" w:rsidRPr="00890351">
        <w:t>)</w:t>
      </w:r>
      <w:r w:rsidR="005E3389" w:rsidRPr="00890351">
        <w:t xml:space="preserve"> rhythm, 2) </w:t>
      </w:r>
      <w:r w:rsidR="00EC2003" w:rsidRPr="00890351">
        <w:t>e</w:t>
      </w:r>
      <w:r w:rsidR="005E3389" w:rsidRPr="00890351">
        <w:t>mergency surgery</w:t>
      </w:r>
      <w:r w:rsidR="00EC2003" w:rsidRPr="00890351">
        <w:t>,</w:t>
      </w:r>
      <w:r w:rsidR="005E3389" w:rsidRPr="00890351">
        <w:t xml:space="preserve"> 3) </w:t>
      </w:r>
      <w:r w:rsidR="00EC2003" w:rsidRPr="00890351">
        <w:t>m</w:t>
      </w:r>
      <w:r w:rsidR="005E3389" w:rsidRPr="00890351">
        <w:t>oderate/severe valvular diseases</w:t>
      </w:r>
      <w:r w:rsidR="00EC2003" w:rsidRPr="00890351">
        <w:t>,</w:t>
      </w:r>
      <w:r w:rsidR="005E3389" w:rsidRPr="00890351">
        <w:t xml:space="preserve"> 4) </w:t>
      </w:r>
      <w:r w:rsidR="00EC2003" w:rsidRPr="00890351">
        <w:t>s</w:t>
      </w:r>
      <w:r w:rsidR="005E3389" w:rsidRPr="00890351">
        <w:t xml:space="preserve">ignificant </w:t>
      </w:r>
      <w:r w:rsidR="00EC2003" w:rsidRPr="00890351">
        <w:t>i</w:t>
      </w:r>
      <w:r w:rsidR="005E3389" w:rsidRPr="00890351">
        <w:t>ntracardiac shunts</w:t>
      </w:r>
      <w:r w:rsidR="00EC2003" w:rsidRPr="00890351">
        <w:t>,</w:t>
      </w:r>
      <w:r w:rsidR="005E3389" w:rsidRPr="00890351">
        <w:t xml:space="preserve"> 5) </w:t>
      </w:r>
      <w:r w:rsidR="00EC2003" w:rsidRPr="00890351">
        <w:t>s</w:t>
      </w:r>
      <w:r w:rsidR="005E3389" w:rsidRPr="00890351">
        <w:t>ignificant arterial occlusions</w:t>
      </w:r>
      <w:r w:rsidR="00EC2003" w:rsidRPr="00890351">
        <w:t>,</w:t>
      </w:r>
      <w:r w:rsidR="005E3389" w:rsidRPr="00890351">
        <w:t xml:space="preserve"> 6) </w:t>
      </w:r>
      <w:r w:rsidR="00EC2003" w:rsidRPr="00890351">
        <w:t>a</w:t>
      </w:r>
      <w:r w:rsidR="005E3389" w:rsidRPr="00890351">
        <w:t>rtificial vessel replacements</w:t>
      </w:r>
      <w:r w:rsidR="00EC2003" w:rsidRPr="00890351">
        <w:t>,</w:t>
      </w:r>
      <w:r w:rsidR="005E3389" w:rsidRPr="00890351">
        <w:t xml:space="preserve"> 7) </w:t>
      </w:r>
      <w:r w:rsidR="00EC2003" w:rsidRPr="00890351">
        <w:t>m</w:t>
      </w:r>
      <w:r w:rsidR="005E3389" w:rsidRPr="00890351">
        <w:t>assive ascites</w:t>
      </w:r>
      <w:r w:rsidR="00EC2003" w:rsidRPr="00890351">
        <w:t xml:space="preserve"> </w:t>
      </w:r>
      <w:r w:rsidR="005E3389" w:rsidRPr="00890351">
        <w:t xml:space="preserve">(&gt;10% </w:t>
      </w:r>
      <w:r w:rsidR="00753C46" w:rsidRPr="00890351">
        <w:t xml:space="preserve">of the </w:t>
      </w:r>
      <w:r w:rsidR="005E3389" w:rsidRPr="00890351">
        <w:t>body weight)</w:t>
      </w:r>
      <w:r w:rsidR="00EC2003" w:rsidRPr="00890351">
        <w:t>,</w:t>
      </w:r>
      <w:r w:rsidR="005E3389" w:rsidRPr="00890351">
        <w:t xml:space="preserve"> </w:t>
      </w:r>
      <w:r w:rsidR="00EC2003" w:rsidRPr="00890351">
        <w:t xml:space="preserve">and </w:t>
      </w:r>
      <w:r w:rsidR="005E3389" w:rsidRPr="00890351">
        <w:t xml:space="preserve">8) </w:t>
      </w:r>
      <w:r w:rsidR="00EC2003" w:rsidRPr="00890351">
        <w:t>any o</w:t>
      </w:r>
      <w:r w:rsidR="005E3389" w:rsidRPr="00890351">
        <w:t xml:space="preserve">ther disease </w:t>
      </w:r>
      <w:r w:rsidR="00EC2003" w:rsidRPr="00890351">
        <w:t xml:space="preserve">that </w:t>
      </w:r>
      <w:r w:rsidR="005E3389" w:rsidRPr="00890351">
        <w:t xml:space="preserve">may influence </w:t>
      </w:r>
      <w:r w:rsidR="00D92AAE" w:rsidRPr="00890351">
        <w:t>CO</w:t>
      </w:r>
      <w:r w:rsidR="005E3389" w:rsidRPr="00890351">
        <w:t xml:space="preserve"> measurements</w:t>
      </w:r>
      <w:r w:rsidR="00544055" w:rsidRPr="00890351">
        <w:rPr>
          <w:rFonts w:hint="eastAsia"/>
        </w:rPr>
        <w:t>.</w:t>
      </w:r>
    </w:p>
    <w:p w14:paraId="05DE6562" w14:textId="77777777" w:rsidR="005E3389" w:rsidRPr="00890351" w:rsidRDefault="005E3389" w:rsidP="00BF3B8A">
      <w:pPr>
        <w:spacing w:line="480" w:lineRule="auto"/>
      </w:pPr>
    </w:p>
    <w:p w14:paraId="3FE4070A" w14:textId="77777777" w:rsidR="005E3389" w:rsidRPr="00890351" w:rsidRDefault="005E3389" w:rsidP="00BF3B8A">
      <w:pPr>
        <w:spacing w:line="480" w:lineRule="auto"/>
      </w:pPr>
      <w:r w:rsidRPr="00890351">
        <w:t>FloTrac/Vigileo</w:t>
      </w:r>
      <w:r w:rsidR="00C3135D" w:rsidRPr="00890351">
        <w:rPr>
          <w:vertAlign w:val="superscript"/>
        </w:rPr>
        <w:t>T</w:t>
      </w:r>
      <w:r w:rsidR="00B276C2" w:rsidRPr="00890351">
        <w:rPr>
          <w:vertAlign w:val="superscript"/>
        </w:rPr>
        <w:t>M</w:t>
      </w:r>
    </w:p>
    <w:p w14:paraId="29EEEB71" w14:textId="77777777" w:rsidR="00BF3B8A" w:rsidRPr="00890351" w:rsidRDefault="00C1267E" w:rsidP="00BF3B8A">
      <w:pPr>
        <w:spacing w:after="0" w:line="480" w:lineRule="auto"/>
        <w:rPr>
          <w:szCs w:val="24"/>
          <w:lang w:eastAsia="ja-JP"/>
        </w:rPr>
      </w:pPr>
      <w:r w:rsidRPr="00890351">
        <w:rPr>
          <w:szCs w:val="24"/>
          <w:lang w:eastAsia="ja-JP"/>
        </w:rPr>
        <w:t xml:space="preserve">The </w:t>
      </w:r>
      <w:r w:rsidR="00BF3B8A" w:rsidRPr="00890351">
        <w:rPr>
          <w:szCs w:val="24"/>
          <w:lang w:eastAsia="ja-JP"/>
        </w:rPr>
        <w:t>FloTrac/Vigileo</w:t>
      </w:r>
      <w:r w:rsidR="00BF3B8A" w:rsidRPr="00890351">
        <w:rPr>
          <w:szCs w:val="24"/>
          <w:vertAlign w:val="superscript"/>
          <w:lang w:eastAsia="ja-JP"/>
        </w:rPr>
        <w:t>TM</w:t>
      </w:r>
      <w:r w:rsidR="00BF3B8A" w:rsidRPr="00890351">
        <w:rPr>
          <w:szCs w:val="24"/>
          <w:lang w:eastAsia="ja-JP"/>
        </w:rPr>
        <w:t xml:space="preserve"> system estimates CO without correction, using arterial</w:t>
      </w:r>
      <w:r w:rsidR="00552760" w:rsidRPr="00890351">
        <w:rPr>
          <w:szCs w:val="24"/>
          <w:lang w:eastAsia="ja-JP"/>
        </w:rPr>
        <w:t xml:space="preserve"> pressure waveforms</w:t>
      </w:r>
      <w:r w:rsidR="00D549EE" w:rsidRPr="00890351">
        <w:rPr>
          <w:szCs w:val="24"/>
          <w:lang w:eastAsia="ja-JP"/>
        </w:rPr>
        <w:t xml:space="preserve"> and the patient’s age, sex, height</w:t>
      </w:r>
      <w:r w:rsidR="00ED3977" w:rsidRPr="00890351">
        <w:rPr>
          <w:szCs w:val="24"/>
          <w:lang w:eastAsia="ja-JP"/>
        </w:rPr>
        <w:t>,</w:t>
      </w:r>
      <w:r w:rsidR="00D549EE" w:rsidRPr="00890351">
        <w:rPr>
          <w:szCs w:val="24"/>
          <w:lang w:eastAsia="ja-JP"/>
        </w:rPr>
        <w:t xml:space="preserve"> and weight</w:t>
      </w:r>
      <w:r w:rsidR="00552760" w:rsidRPr="00890351">
        <w:rPr>
          <w:szCs w:val="24"/>
          <w:lang w:eastAsia="ja-JP"/>
        </w:rPr>
        <w:t xml:space="preserve">. </w:t>
      </w:r>
      <w:r w:rsidR="002E403D" w:rsidRPr="00890351">
        <w:rPr>
          <w:szCs w:val="24"/>
          <w:lang w:eastAsia="ja-JP"/>
        </w:rPr>
        <w:t>FloTrac/Vigileo</w:t>
      </w:r>
      <w:r w:rsidR="002E403D" w:rsidRPr="00890351">
        <w:rPr>
          <w:szCs w:val="24"/>
          <w:vertAlign w:val="superscript"/>
          <w:lang w:eastAsia="ja-JP"/>
        </w:rPr>
        <w:t>TM</w:t>
      </w:r>
      <w:r w:rsidRPr="00890351">
        <w:rPr>
          <w:szCs w:val="24"/>
          <w:lang w:eastAsia="ja-JP"/>
        </w:rPr>
        <w:t>-</w:t>
      </w:r>
      <w:r w:rsidR="00C51CA8" w:rsidRPr="00890351">
        <w:rPr>
          <w:szCs w:val="24"/>
          <w:lang w:eastAsia="ja-JP"/>
        </w:rPr>
        <w:t>derived CO</w:t>
      </w:r>
      <w:r w:rsidRPr="00890351">
        <w:rPr>
          <w:szCs w:val="24"/>
          <w:lang w:eastAsia="ja-JP"/>
        </w:rPr>
        <w:t xml:space="preserve"> is calcul</w:t>
      </w:r>
      <w:r w:rsidR="002E403D" w:rsidRPr="00890351">
        <w:rPr>
          <w:szCs w:val="24"/>
          <w:lang w:eastAsia="ja-JP"/>
        </w:rPr>
        <w:t xml:space="preserve">ated by multiplying heart rate </w:t>
      </w:r>
      <w:r w:rsidRPr="00890351">
        <w:rPr>
          <w:szCs w:val="24"/>
          <w:lang w:eastAsia="ja-JP"/>
        </w:rPr>
        <w:t xml:space="preserve">by </w:t>
      </w:r>
      <w:r w:rsidR="002E403D" w:rsidRPr="00890351">
        <w:rPr>
          <w:szCs w:val="24"/>
          <w:lang w:eastAsia="ja-JP"/>
        </w:rPr>
        <w:t xml:space="preserve">stroke volume. </w:t>
      </w:r>
      <w:r w:rsidR="00D549EE" w:rsidRPr="00890351">
        <w:rPr>
          <w:rFonts w:hint="eastAsia"/>
          <w:szCs w:val="24"/>
          <w:lang w:eastAsia="ja-JP"/>
        </w:rPr>
        <w:t>The stroke</w:t>
      </w:r>
      <w:r w:rsidR="00D549EE" w:rsidRPr="00890351">
        <w:rPr>
          <w:szCs w:val="24"/>
          <w:lang w:eastAsia="ja-JP"/>
        </w:rPr>
        <w:t xml:space="preserve"> volume is averaged and displayed every </w:t>
      </w:r>
      <w:r w:rsidR="00C51CA8" w:rsidRPr="00890351">
        <w:rPr>
          <w:szCs w:val="24"/>
          <w:lang w:eastAsia="ja-JP"/>
        </w:rPr>
        <w:t xml:space="preserve">20 s, and </w:t>
      </w:r>
      <w:r w:rsidR="00ED3977" w:rsidRPr="00890351">
        <w:rPr>
          <w:szCs w:val="24"/>
          <w:lang w:eastAsia="ja-JP"/>
        </w:rPr>
        <w:t xml:space="preserve">the </w:t>
      </w:r>
      <w:r w:rsidR="00D549EE" w:rsidRPr="00890351">
        <w:rPr>
          <w:szCs w:val="24"/>
          <w:lang w:eastAsia="ja-JP"/>
        </w:rPr>
        <w:t>CO</w:t>
      </w:r>
      <w:r w:rsidR="00C51CA8" w:rsidRPr="00890351">
        <w:rPr>
          <w:szCs w:val="24"/>
          <w:lang w:eastAsia="ja-JP"/>
        </w:rPr>
        <w:t xml:space="preserve"> displayed on the monitor</w:t>
      </w:r>
      <w:r w:rsidR="00D549EE" w:rsidRPr="00890351">
        <w:rPr>
          <w:szCs w:val="24"/>
          <w:lang w:eastAsia="ja-JP"/>
        </w:rPr>
        <w:t xml:space="preserve"> </w:t>
      </w:r>
      <w:r w:rsidRPr="00890351">
        <w:rPr>
          <w:szCs w:val="24"/>
          <w:lang w:eastAsia="ja-JP"/>
        </w:rPr>
        <w:t xml:space="preserve">represents a </w:t>
      </w:r>
      <w:r w:rsidR="00ED3977" w:rsidRPr="00890351">
        <w:rPr>
          <w:szCs w:val="24"/>
          <w:lang w:eastAsia="ja-JP"/>
        </w:rPr>
        <w:t>5</w:t>
      </w:r>
      <w:r w:rsidRPr="00890351">
        <w:rPr>
          <w:szCs w:val="24"/>
          <w:lang w:eastAsia="ja-JP"/>
        </w:rPr>
        <w:t>-</w:t>
      </w:r>
      <w:r w:rsidR="00C039B3" w:rsidRPr="00890351">
        <w:rPr>
          <w:szCs w:val="24"/>
          <w:lang w:eastAsia="ja-JP"/>
        </w:rPr>
        <w:t>min moving average</w:t>
      </w:r>
      <w:r w:rsidR="00D549EE" w:rsidRPr="00890351">
        <w:rPr>
          <w:szCs w:val="24"/>
          <w:lang w:eastAsia="ja-JP"/>
        </w:rPr>
        <w:t xml:space="preserve">. </w:t>
      </w:r>
      <w:r w:rsidR="00ED3977" w:rsidRPr="00890351">
        <w:rPr>
          <w:szCs w:val="24"/>
          <w:lang w:eastAsia="ja-JP"/>
        </w:rPr>
        <w:t>We</w:t>
      </w:r>
      <w:r w:rsidR="00BF3B8A" w:rsidRPr="00890351">
        <w:rPr>
          <w:szCs w:val="24"/>
          <w:lang w:eastAsia="ja-JP"/>
        </w:rPr>
        <w:t xml:space="preserve"> used version 3.02 of the software in this study.</w:t>
      </w:r>
    </w:p>
    <w:p w14:paraId="4DCB1B9A" w14:textId="77777777" w:rsidR="005E3389" w:rsidRPr="00890351" w:rsidRDefault="005E3389" w:rsidP="00BF3B8A">
      <w:pPr>
        <w:spacing w:line="480" w:lineRule="auto"/>
      </w:pPr>
    </w:p>
    <w:p w14:paraId="03EEBCB7" w14:textId="77777777" w:rsidR="005E3389" w:rsidRPr="00890351" w:rsidRDefault="005E3389" w:rsidP="00BF3B8A">
      <w:pPr>
        <w:spacing w:line="480" w:lineRule="auto"/>
      </w:pPr>
      <w:r w:rsidRPr="00890351">
        <w:t>LiDCOrapid</w:t>
      </w:r>
      <w:r w:rsidR="00C3135D" w:rsidRPr="00890351">
        <w:rPr>
          <w:vertAlign w:val="superscript"/>
        </w:rPr>
        <w:t>TM</w:t>
      </w:r>
    </w:p>
    <w:p w14:paraId="78CA5CD1" w14:textId="77777777" w:rsidR="009A63F2" w:rsidRPr="00890351" w:rsidRDefault="009A63F2" w:rsidP="009A63F2">
      <w:pPr>
        <w:spacing w:after="0" w:line="480" w:lineRule="auto"/>
        <w:rPr>
          <w:szCs w:val="24"/>
          <w:lang w:eastAsia="ja-JP"/>
        </w:rPr>
      </w:pPr>
      <w:r w:rsidRPr="00890351">
        <w:rPr>
          <w:szCs w:val="24"/>
          <w:lang w:eastAsia="ja-JP"/>
        </w:rPr>
        <w:t>LiDCOrapid</w:t>
      </w:r>
      <w:r w:rsidRPr="00890351">
        <w:rPr>
          <w:szCs w:val="24"/>
          <w:vertAlign w:val="superscript"/>
          <w:lang w:eastAsia="ja-JP"/>
        </w:rPr>
        <w:t>TM</w:t>
      </w:r>
      <w:r w:rsidR="004478BF" w:rsidRPr="00890351">
        <w:rPr>
          <w:szCs w:val="24"/>
          <w:lang w:eastAsia="ja-JP"/>
        </w:rPr>
        <w:t xml:space="preserve"> is similar to </w:t>
      </w:r>
      <w:r w:rsidR="00ED3977" w:rsidRPr="00890351">
        <w:rPr>
          <w:szCs w:val="24"/>
          <w:lang w:eastAsia="ja-JP"/>
        </w:rPr>
        <w:t xml:space="preserve">the </w:t>
      </w:r>
      <w:r w:rsidR="004478BF" w:rsidRPr="00890351">
        <w:rPr>
          <w:szCs w:val="24"/>
          <w:lang w:eastAsia="ja-JP"/>
        </w:rPr>
        <w:t>FloTrac/Vi</w:t>
      </w:r>
      <w:r w:rsidRPr="00890351">
        <w:rPr>
          <w:szCs w:val="24"/>
          <w:lang w:eastAsia="ja-JP"/>
        </w:rPr>
        <w:t>gileo</w:t>
      </w:r>
      <w:r w:rsidRPr="00890351">
        <w:rPr>
          <w:szCs w:val="24"/>
          <w:vertAlign w:val="superscript"/>
          <w:lang w:eastAsia="ja-JP"/>
        </w:rPr>
        <w:t>TM</w:t>
      </w:r>
      <w:r w:rsidRPr="00890351">
        <w:rPr>
          <w:szCs w:val="24"/>
          <w:lang w:eastAsia="ja-JP"/>
        </w:rPr>
        <w:t xml:space="preserve"> system in that it facilitates CO measurements without </w:t>
      </w:r>
      <w:r w:rsidR="00C039B3" w:rsidRPr="00890351">
        <w:rPr>
          <w:szCs w:val="24"/>
          <w:lang w:eastAsia="ja-JP"/>
        </w:rPr>
        <w:t>correction using invasive arterial</w:t>
      </w:r>
      <w:r w:rsidRPr="00890351">
        <w:rPr>
          <w:szCs w:val="24"/>
          <w:lang w:eastAsia="ja-JP"/>
        </w:rPr>
        <w:t xml:space="preserve"> pressure waveforms</w:t>
      </w:r>
      <w:r w:rsidR="004478BF" w:rsidRPr="00890351">
        <w:rPr>
          <w:szCs w:val="24"/>
          <w:lang w:eastAsia="ja-JP"/>
        </w:rPr>
        <w:t xml:space="preserve"> and </w:t>
      </w:r>
      <w:r w:rsidR="00ED3977" w:rsidRPr="00890351">
        <w:rPr>
          <w:szCs w:val="24"/>
          <w:lang w:eastAsia="ja-JP"/>
        </w:rPr>
        <w:t xml:space="preserve">the </w:t>
      </w:r>
      <w:r w:rsidR="004478BF" w:rsidRPr="00890351">
        <w:rPr>
          <w:szCs w:val="24"/>
          <w:lang w:eastAsia="ja-JP"/>
        </w:rPr>
        <w:t>patient’s age, sex, height</w:t>
      </w:r>
      <w:r w:rsidR="00ED3977" w:rsidRPr="00890351">
        <w:rPr>
          <w:szCs w:val="24"/>
          <w:lang w:eastAsia="ja-JP"/>
        </w:rPr>
        <w:t>,</w:t>
      </w:r>
      <w:r w:rsidR="004478BF" w:rsidRPr="00890351">
        <w:rPr>
          <w:szCs w:val="24"/>
          <w:lang w:eastAsia="ja-JP"/>
        </w:rPr>
        <w:t xml:space="preserve"> and weight</w:t>
      </w:r>
      <w:r w:rsidR="00F14046" w:rsidRPr="00890351">
        <w:rPr>
          <w:szCs w:val="24"/>
          <w:lang w:eastAsia="ja-JP"/>
        </w:rPr>
        <w:t>. LiDCOrapid</w:t>
      </w:r>
      <w:r w:rsidR="004478BF" w:rsidRPr="00890351">
        <w:rPr>
          <w:szCs w:val="24"/>
          <w:vertAlign w:val="superscript"/>
          <w:lang w:eastAsia="ja-JP"/>
        </w:rPr>
        <w:t>TM</w:t>
      </w:r>
      <w:r w:rsidR="00F14046" w:rsidRPr="00890351">
        <w:rPr>
          <w:szCs w:val="24"/>
          <w:lang w:eastAsia="ja-JP"/>
        </w:rPr>
        <w:t xml:space="preserve"> uses </w:t>
      </w:r>
      <w:r w:rsidR="00C1267E" w:rsidRPr="00890351">
        <w:rPr>
          <w:szCs w:val="24"/>
          <w:lang w:eastAsia="ja-JP"/>
        </w:rPr>
        <w:t xml:space="preserve">the </w:t>
      </w:r>
      <w:r w:rsidR="00F14046" w:rsidRPr="00890351">
        <w:rPr>
          <w:szCs w:val="24"/>
          <w:lang w:eastAsia="ja-JP"/>
        </w:rPr>
        <w:t>PulseCO algorithm</w:t>
      </w:r>
      <w:r w:rsidR="00ED3977" w:rsidRPr="00890351">
        <w:rPr>
          <w:szCs w:val="24"/>
          <w:lang w:eastAsia="ja-JP"/>
        </w:rPr>
        <w:t>,</w:t>
      </w:r>
      <w:r w:rsidR="00C039B3" w:rsidRPr="00890351">
        <w:rPr>
          <w:szCs w:val="24"/>
          <w:lang w:eastAsia="ja-JP"/>
        </w:rPr>
        <w:t xml:space="preserve"> </w:t>
      </w:r>
      <w:r w:rsidR="00F14046" w:rsidRPr="00890351">
        <w:rPr>
          <w:szCs w:val="24"/>
          <w:lang w:eastAsia="ja-JP"/>
        </w:rPr>
        <w:t xml:space="preserve">which is </w:t>
      </w:r>
      <w:r w:rsidRPr="00890351">
        <w:rPr>
          <w:szCs w:val="24"/>
          <w:lang w:eastAsia="ja-JP"/>
        </w:rPr>
        <w:t>characterized by its</w:t>
      </w:r>
      <w:r w:rsidR="00C039B3" w:rsidRPr="00890351">
        <w:rPr>
          <w:szCs w:val="24"/>
          <w:lang w:eastAsia="ja-JP"/>
        </w:rPr>
        <w:t xml:space="preserve"> ability to measure CO per </w:t>
      </w:r>
      <w:r w:rsidRPr="00890351">
        <w:rPr>
          <w:szCs w:val="24"/>
          <w:lang w:eastAsia="ja-JP"/>
        </w:rPr>
        <w:t>beat. In this research, we used version 1.04-b222 of the software.</w:t>
      </w:r>
    </w:p>
    <w:p w14:paraId="0657C1CE" w14:textId="77777777" w:rsidR="005E3389" w:rsidRPr="00890351" w:rsidRDefault="005E3389" w:rsidP="00BF3B8A">
      <w:pPr>
        <w:spacing w:line="480" w:lineRule="auto"/>
      </w:pPr>
    </w:p>
    <w:p w14:paraId="6FB2A352" w14:textId="77777777" w:rsidR="005E3389" w:rsidRPr="00890351" w:rsidRDefault="00ED3977" w:rsidP="00BF3B8A">
      <w:pPr>
        <w:spacing w:line="480" w:lineRule="auto"/>
      </w:pPr>
      <w:r w:rsidRPr="00890351">
        <w:t>Data Collection</w:t>
      </w:r>
    </w:p>
    <w:p w14:paraId="3330766D" w14:textId="77777777" w:rsidR="004478BF" w:rsidRPr="00890351" w:rsidRDefault="007543BD" w:rsidP="004478BF">
      <w:pPr>
        <w:spacing w:after="0" w:line="480" w:lineRule="auto"/>
        <w:rPr>
          <w:szCs w:val="24"/>
          <w:lang w:eastAsia="ja-JP"/>
        </w:rPr>
      </w:pPr>
      <w:r w:rsidRPr="00890351">
        <w:rPr>
          <w:szCs w:val="24"/>
          <w:lang w:eastAsia="ja-JP"/>
        </w:rPr>
        <w:t>All data were</w:t>
      </w:r>
      <w:r w:rsidR="004478BF" w:rsidRPr="00890351">
        <w:rPr>
          <w:szCs w:val="24"/>
          <w:lang w:eastAsia="ja-JP"/>
        </w:rPr>
        <w:t xml:space="preserve"> taken in the supine position, </w:t>
      </w:r>
      <w:r w:rsidR="001223E3" w:rsidRPr="00890351">
        <w:rPr>
          <w:szCs w:val="24"/>
          <w:lang w:eastAsia="ja-JP"/>
        </w:rPr>
        <w:t xml:space="preserve">and the transducer </w:t>
      </w:r>
      <w:r w:rsidR="004478BF" w:rsidRPr="00890351">
        <w:rPr>
          <w:szCs w:val="24"/>
          <w:lang w:eastAsia="ja-JP"/>
        </w:rPr>
        <w:t>(</w:t>
      </w:r>
      <w:r w:rsidR="00C1267E" w:rsidRPr="00890351">
        <w:rPr>
          <w:szCs w:val="24"/>
          <w:lang w:eastAsia="ja-JP"/>
        </w:rPr>
        <w:t>TruWave transducer;</w:t>
      </w:r>
      <w:r w:rsidR="00612F77" w:rsidRPr="00890351">
        <w:rPr>
          <w:szCs w:val="24"/>
          <w:lang w:eastAsia="ja-JP"/>
        </w:rPr>
        <w:t xml:space="preserve"> Edwards Lifesciences</w:t>
      </w:r>
      <w:r w:rsidR="004478BF" w:rsidRPr="00890351">
        <w:rPr>
          <w:szCs w:val="24"/>
          <w:lang w:eastAsia="ja-JP"/>
        </w:rPr>
        <w:t xml:space="preserve">) </w:t>
      </w:r>
      <w:r w:rsidR="001223E3" w:rsidRPr="00890351">
        <w:rPr>
          <w:szCs w:val="24"/>
          <w:lang w:eastAsia="ja-JP"/>
        </w:rPr>
        <w:t>was positioned</w:t>
      </w:r>
      <w:r w:rsidR="004478BF" w:rsidRPr="00890351">
        <w:rPr>
          <w:szCs w:val="24"/>
          <w:lang w:eastAsia="ja-JP"/>
        </w:rPr>
        <w:t xml:space="preserve"> at the midaxillary line. </w:t>
      </w:r>
      <w:r w:rsidR="00905C34" w:rsidRPr="00890351">
        <w:rPr>
          <w:szCs w:val="24"/>
          <w:lang w:eastAsia="ja-JP"/>
        </w:rPr>
        <w:t>After a</w:t>
      </w:r>
      <w:r w:rsidR="00737397" w:rsidRPr="00890351">
        <w:rPr>
          <w:szCs w:val="24"/>
          <w:lang w:eastAsia="ja-JP"/>
        </w:rPr>
        <w:t>n</w:t>
      </w:r>
      <w:r w:rsidR="004478BF" w:rsidRPr="00890351">
        <w:rPr>
          <w:szCs w:val="24"/>
          <w:lang w:eastAsia="ja-JP"/>
        </w:rPr>
        <w:t xml:space="preserve"> arterial catheter was inserted </w:t>
      </w:r>
      <w:r w:rsidR="00ED3977" w:rsidRPr="00890351">
        <w:rPr>
          <w:szCs w:val="24"/>
          <w:lang w:eastAsia="ja-JP"/>
        </w:rPr>
        <w:t xml:space="preserve">into </w:t>
      </w:r>
      <w:r w:rsidR="001223E3" w:rsidRPr="00890351">
        <w:rPr>
          <w:szCs w:val="24"/>
          <w:lang w:eastAsia="ja-JP"/>
        </w:rPr>
        <w:t xml:space="preserve">the radial artery and </w:t>
      </w:r>
      <w:r w:rsidR="00737397" w:rsidRPr="00890351">
        <w:rPr>
          <w:szCs w:val="24"/>
          <w:lang w:eastAsia="ja-JP"/>
        </w:rPr>
        <w:t>attached to the FloTrac</w:t>
      </w:r>
      <w:r w:rsidR="00737397" w:rsidRPr="00890351">
        <w:rPr>
          <w:szCs w:val="24"/>
          <w:vertAlign w:val="superscript"/>
          <w:lang w:eastAsia="ja-JP"/>
        </w:rPr>
        <w:t>TM</w:t>
      </w:r>
      <w:r w:rsidR="00905C34" w:rsidRPr="00890351">
        <w:rPr>
          <w:szCs w:val="24"/>
          <w:lang w:eastAsia="ja-JP"/>
        </w:rPr>
        <w:t xml:space="preserve"> device,</w:t>
      </w:r>
      <w:r w:rsidR="00737397" w:rsidRPr="00890351">
        <w:rPr>
          <w:szCs w:val="24"/>
          <w:lang w:eastAsia="ja-JP"/>
        </w:rPr>
        <w:t xml:space="preserve"> </w:t>
      </w:r>
      <w:r w:rsidR="001223E3" w:rsidRPr="00890351">
        <w:rPr>
          <w:szCs w:val="24"/>
          <w:lang w:eastAsia="ja-JP"/>
        </w:rPr>
        <w:t>arterial</w:t>
      </w:r>
      <w:r w:rsidR="004478BF" w:rsidRPr="00890351">
        <w:rPr>
          <w:szCs w:val="24"/>
          <w:lang w:eastAsia="ja-JP"/>
        </w:rPr>
        <w:t xml:space="preserve"> pressure waveforms </w:t>
      </w:r>
      <w:r w:rsidRPr="00890351">
        <w:rPr>
          <w:szCs w:val="24"/>
          <w:lang w:eastAsia="ja-JP"/>
        </w:rPr>
        <w:t>were</w:t>
      </w:r>
      <w:r w:rsidR="001223E3" w:rsidRPr="00890351">
        <w:rPr>
          <w:szCs w:val="24"/>
          <w:lang w:eastAsia="ja-JP"/>
        </w:rPr>
        <w:t xml:space="preserve"> </w:t>
      </w:r>
      <w:r w:rsidR="00737397" w:rsidRPr="00890351">
        <w:rPr>
          <w:szCs w:val="24"/>
          <w:lang w:eastAsia="ja-JP"/>
        </w:rPr>
        <w:t xml:space="preserve">sent simultaneously to </w:t>
      </w:r>
      <w:r w:rsidR="004478BF" w:rsidRPr="00890351">
        <w:rPr>
          <w:szCs w:val="24"/>
          <w:lang w:eastAsia="ja-JP"/>
        </w:rPr>
        <w:t>Vigileo</w:t>
      </w:r>
      <w:r w:rsidR="004478BF" w:rsidRPr="00890351">
        <w:rPr>
          <w:szCs w:val="24"/>
          <w:vertAlign w:val="superscript"/>
          <w:lang w:eastAsia="ja-JP"/>
        </w:rPr>
        <w:t>TM</w:t>
      </w:r>
      <w:r w:rsidR="004478BF" w:rsidRPr="00890351">
        <w:rPr>
          <w:szCs w:val="24"/>
          <w:lang w:eastAsia="ja-JP"/>
        </w:rPr>
        <w:t xml:space="preserve"> and LiDCOrapid</w:t>
      </w:r>
      <w:r w:rsidR="004478BF" w:rsidRPr="00890351">
        <w:rPr>
          <w:szCs w:val="24"/>
          <w:vertAlign w:val="superscript"/>
          <w:lang w:eastAsia="ja-JP"/>
        </w:rPr>
        <w:t>TM</w:t>
      </w:r>
      <w:r w:rsidR="006F2F05" w:rsidRPr="00890351">
        <w:rPr>
          <w:szCs w:val="24"/>
          <w:lang w:eastAsia="ja-JP"/>
        </w:rPr>
        <w:t>. A central venous</w:t>
      </w:r>
      <w:r w:rsidR="004478BF" w:rsidRPr="00890351">
        <w:rPr>
          <w:szCs w:val="24"/>
          <w:lang w:eastAsia="ja-JP"/>
        </w:rPr>
        <w:t xml:space="preserve"> catheter and 9</w:t>
      </w:r>
      <w:r w:rsidR="00AA141E" w:rsidRPr="00890351">
        <w:rPr>
          <w:szCs w:val="24"/>
          <w:lang w:eastAsia="ja-JP"/>
        </w:rPr>
        <w:t>-</w:t>
      </w:r>
      <w:r w:rsidR="004478BF" w:rsidRPr="00890351">
        <w:rPr>
          <w:szCs w:val="24"/>
          <w:lang w:eastAsia="ja-JP"/>
        </w:rPr>
        <w:t>Fr sheath introducer (AK-09903-JJ</w:t>
      </w:r>
      <w:r w:rsidR="00470F42" w:rsidRPr="00890351">
        <w:rPr>
          <w:szCs w:val="24"/>
          <w:lang w:eastAsia="ja-JP"/>
        </w:rPr>
        <w:t>;</w:t>
      </w:r>
      <w:r w:rsidR="004478BF" w:rsidRPr="00890351">
        <w:rPr>
          <w:szCs w:val="24"/>
          <w:lang w:eastAsia="ja-JP"/>
        </w:rPr>
        <w:t xml:space="preserve"> Teleflex Inc, Reading, PA) were positioned in the right internal jugular vein and an 8</w:t>
      </w:r>
      <w:r w:rsidR="00AA141E" w:rsidRPr="00890351">
        <w:rPr>
          <w:szCs w:val="24"/>
          <w:lang w:eastAsia="ja-JP"/>
        </w:rPr>
        <w:t>-</w:t>
      </w:r>
      <w:r w:rsidR="004478BF" w:rsidRPr="00890351">
        <w:rPr>
          <w:szCs w:val="24"/>
          <w:lang w:eastAsia="ja-JP"/>
        </w:rPr>
        <w:t>Fr PAC (777HF8</w:t>
      </w:r>
      <w:r w:rsidR="00470F42" w:rsidRPr="00890351">
        <w:rPr>
          <w:szCs w:val="24"/>
          <w:lang w:eastAsia="ja-JP"/>
        </w:rPr>
        <w:t>;</w:t>
      </w:r>
      <w:r w:rsidR="004478BF" w:rsidRPr="00890351">
        <w:rPr>
          <w:szCs w:val="24"/>
          <w:lang w:eastAsia="ja-JP"/>
        </w:rPr>
        <w:t xml:space="preserve"> Edwards Lifesciences) was inserted </w:t>
      </w:r>
      <w:r w:rsidR="006F2F05" w:rsidRPr="00890351">
        <w:rPr>
          <w:szCs w:val="24"/>
          <w:lang w:eastAsia="ja-JP"/>
        </w:rPr>
        <w:t>through</w:t>
      </w:r>
      <w:r w:rsidR="004478BF" w:rsidRPr="00890351">
        <w:rPr>
          <w:szCs w:val="24"/>
          <w:lang w:eastAsia="ja-JP"/>
        </w:rPr>
        <w:t xml:space="preserve"> </w:t>
      </w:r>
      <w:r w:rsidR="006F2F05" w:rsidRPr="00890351">
        <w:rPr>
          <w:szCs w:val="24"/>
          <w:lang w:eastAsia="ja-JP"/>
        </w:rPr>
        <w:t>the</w:t>
      </w:r>
      <w:r w:rsidR="004478BF" w:rsidRPr="00890351">
        <w:rPr>
          <w:szCs w:val="24"/>
          <w:lang w:eastAsia="ja-JP"/>
        </w:rPr>
        <w:t xml:space="preserve"> in</w:t>
      </w:r>
      <w:r w:rsidR="006F2F05" w:rsidRPr="00890351">
        <w:rPr>
          <w:szCs w:val="24"/>
          <w:lang w:eastAsia="ja-JP"/>
        </w:rPr>
        <w:t>troducer. The PAC</w:t>
      </w:r>
      <w:r w:rsidR="004478BF" w:rsidRPr="00890351">
        <w:rPr>
          <w:szCs w:val="24"/>
          <w:lang w:eastAsia="ja-JP"/>
        </w:rPr>
        <w:t xml:space="preserve"> was </w:t>
      </w:r>
      <w:r w:rsidR="005E500D" w:rsidRPr="00890351">
        <w:rPr>
          <w:szCs w:val="24"/>
          <w:lang w:eastAsia="ja-JP"/>
        </w:rPr>
        <w:t>inserted</w:t>
      </w:r>
      <w:r w:rsidR="004478BF" w:rsidRPr="00890351">
        <w:rPr>
          <w:szCs w:val="24"/>
          <w:lang w:eastAsia="ja-JP"/>
        </w:rPr>
        <w:t xml:space="preserve"> using the tip pressure as a guide, with confirmation </w:t>
      </w:r>
      <w:r w:rsidR="00C1267E" w:rsidRPr="00890351">
        <w:rPr>
          <w:szCs w:val="24"/>
          <w:lang w:eastAsia="ja-JP"/>
        </w:rPr>
        <w:t>by</w:t>
      </w:r>
      <w:r w:rsidR="004478BF" w:rsidRPr="00890351">
        <w:rPr>
          <w:szCs w:val="24"/>
          <w:lang w:eastAsia="ja-JP"/>
        </w:rPr>
        <w:t xml:space="preserve"> either chest </w:t>
      </w:r>
      <w:r w:rsidR="00470F42" w:rsidRPr="00890351">
        <w:rPr>
          <w:szCs w:val="24"/>
          <w:lang w:eastAsia="ja-JP"/>
        </w:rPr>
        <w:t>radiography</w:t>
      </w:r>
      <w:r w:rsidR="00C1267E" w:rsidRPr="00890351">
        <w:rPr>
          <w:szCs w:val="24"/>
          <w:lang w:eastAsia="ja-JP"/>
        </w:rPr>
        <w:t xml:space="preserve"> </w:t>
      </w:r>
      <w:r w:rsidR="004478BF" w:rsidRPr="00890351">
        <w:rPr>
          <w:szCs w:val="24"/>
          <w:lang w:eastAsia="ja-JP"/>
        </w:rPr>
        <w:t>(LDLT) or transesophageal echography</w:t>
      </w:r>
      <w:r w:rsidR="00C1267E" w:rsidRPr="00890351">
        <w:rPr>
          <w:szCs w:val="24"/>
          <w:lang w:eastAsia="ja-JP"/>
        </w:rPr>
        <w:t xml:space="preserve"> </w:t>
      </w:r>
      <w:r w:rsidR="004478BF" w:rsidRPr="00890351">
        <w:rPr>
          <w:szCs w:val="24"/>
          <w:lang w:eastAsia="ja-JP"/>
        </w:rPr>
        <w:t xml:space="preserve">(OPCAB). The </w:t>
      </w:r>
      <w:r w:rsidR="00D92AAE" w:rsidRPr="00890351">
        <w:rPr>
          <w:szCs w:val="24"/>
          <w:lang w:eastAsia="ja-JP"/>
        </w:rPr>
        <w:t>CO</w:t>
      </w:r>
      <w:r w:rsidR="00905C34" w:rsidRPr="00890351">
        <w:rPr>
          <w:szCs w:val="24"/>
          <w:lang w:eastAsia="ja-JP"/>
        </w:rPr>
        <w:t xml:space="preserve"> was measured using a cold saline</w:t>
      </w:r>
      <w:r w:rsidR="004478BF" w:rsidRPr="00890351">
        <w:rPr>
          <w:szCs w:val="24"/>
          <w:lang w:eastAsia="ja-JP"/>
        </w:rPr>
        <w:t xml:space="preserve"> dilution from the </w:t>
      </w:r>
      <w:r w:rsidR="008B583B" w:rsidRPr="00890351">
        <w:rPr>
          <w:szCs w:val="24"/>
          <w:lang w:eastAsia="ja-JP"/>
        </w:rPr>
        <w:t>central</w:t>
      </w:r>
      <w:r w:rsidR="004478BF" w:rsidRPr="00890351">
        <w:rPr>
          <w:szCs w:val="24"/>
          <w:lang w:eastAsia="ja-JP"/>
        </w:rPr>
        <w:t xml:space="preserve"> </w:t>
      </w:r>
      <w:r w:rsidR="006F2F05" w:rsidRPr="00890351">
        <w:rPr>
          <w:szCs w:val="24"/>
          <w:lang w:eastAsia="ja-JP"/>
        </w:rPr>
        <w:t>ve</w:t>
      </w:r>
      <w:r w:rsidR="008B583B" w:rsidRPr="00890351">
        <w:rPr>
          <w:szCs w:val="24"/>
          <w:lang w:eastAsia="ja-JP"/>
        </w:rPr>
        <w:t>n</w:t>
      </w:r>
      <w:r w:rsidR="006F2F05" w:rsidRPr="00890351">
        <w:rPr>
          <w:szCs w:val="24"/>
          <w:lang w:eastAsia="ja-JP"/>
        </w:rPr>
        <w:t>ous</w:t>
      </w:r>
      <w:r w:rsidR="004478BF" w:rsidRPr="00890351">
        <w:rPr>
          <w:szCs w:val="24"/>
          <w:lang w:eastAsia="ja-JP"/>
        </w:rPr>
        <w:t xml:space="preserve"> catheter, after confirmin</w:t>
      </w:r>
      <w:r w:rsidR="006F2F05" w:rsidRPr="00890351">
        <w:rPr>
          <w:szCs w:val="24"/>
          <w:lang w:eastAsia="ja-JP"/>
        </w:rPr>
        <w:t>g 1) that the hemodynamics was</w:t>
      </w:r>
      <w:r w:rsidR="004478BF" w:rsidRPr="00890351">
        <w:rPr>
          <w:szCs w:val="24"/>
          <w:lang w:eastAsia="ja-JP"/>
        </w:rPr>
        <w:t xml:space="preserve"> stable for </w:t>
      </w:r>
      <w:r w:rsidR="00ED3977" w:rsidRPr="00890351">
        <w:rPr>
          <w:szCs w:val="24"/>
          <w:lang w:eastAsia="ja-JP"/>
        </w:rPr>
        <w:t xml:space="preserve">5 </w:t>
      </w:r>
      <w:r w:rsidR="004478BF" w:rsidRPr="00890351">
        <w:rPr>
          <w:szCs w:val="24"/>
          <w:lang w:eastAsia="ja-JP"/>
        </w:rPr>
        <w:t>min, 2) that rapid infusion</w:t>
      </w:r>
      <w:r w:rsidR="00B17D16" w:rsidRPr="00890351">
        <w:rPr>
          <w:szCs w:val="24"/>
          <w:lang w:eastAsia="ja-JP"/>
        </w:rPr>
        <w:t xml:space="preserve"> (&gt;1000</w:t>
      </w:r>
      <w:r w:rsidR="00470F42" w:rsidRPr="00890351">
        <w:rPr>
          <w:szCs w:val="24"/>
          <w:lang w:eastAsia="ja-JP"/>
        </w:rPr>
        <w:t xml:space="preserve"> </w:t>
      </w:r>
      <w:r w:rsidR="00B17D16" w:rsidRPr="00890351">
        <w:rPr>
          <w:szCs w:val="24"/>
          <w:lang w:eastAsia="ja-JP"/>
        </w:rPr>
        <w:t>m</w:t>
      </w:r>
      <w:r w:rsidR="00470F42" w:rsidRPr="00890351">
        <w:rPr>
          <w:szCs w:val="24"/>
          <w:lang w:eastAsia="ja-JP"/>
        </w:rPr>
        <w:t>L</w:t>
      </w:r>
      <w:r w:rsidR="00B17D16" w:rsidRPr="00890351">
        <w:rPr>
          <w:szCs w:val="24"/>
          <w:lang w:eastAsia="ja-JP"/>
        </w:rPr>
        <w:t>/h)</w:t>
      </w:r>
      <w:r w:rsidR="004478BF" w:rsidRPr="00890351">
        <w:rPr>
          <w:szCs w:val="24"/>
          <w:lang w:eastAsia="ja-JP"/>
        </w:rPr>
        <w:t xml:space="preserve"> was</w:t>
      </w:r>
      <w:r w:rsidR="00B17D16" w:rsidRPr="00890351">
        <w:rPr>
          <w:szCs w:val="24"/>
          <w:lang w:eastAsia="ja-JP"/>
        </w:rPr>
        <w:t xml:space="preserve"> not</w:t>
      </w:r>
      <w:r w:rsidR="004478BF" w:rsidRPr="00890351">
        <w:rPr>
          <w:szCs w:val="24"/>
          <w:lang w:eastAsia="ja-JP"/>
        </w:rPr>
        <w:t xml:space="preserve"> taking place, and 3) a minimum of 30 min had passed since the previous measurement. The cold water dilution me</w:t>
      </w:r>
      <w:r w:rsidR="006F2F05" w:rsidRPr="00890351">
        <w:rPr>
          <w:szCs w:val="24"/>
          <w:lang w:eastAsia="ja-JP"/>
        </w:rPr>
        <w:t>thod was implemented using saline</w:t>
      </w:r>
      <w:r w:rsidR="004478BF" w:rsidRPr="00890351">
        <w:rPr>
          <w:szCs w:val="24"/>
          <w:lang w:eastAsia="ja-JP"/>
        </w:rPr>
        <w:t xml:space="preserve"> cooled to 0°C with a closed injectate delivery system (CO-Set+</w:t>
      </w:r>
      <w:r w:rsidR="004478BF" w:rsidRPr="00890351">
        <w:rPr>
          <w:szCs w:val="24"/>
          <w:vertAlign w:val="superscript"/>
          <w:lang w:eastAsia="ja-JP"/>
        </w:rPr>
        <w:t>TM</w:t>
      </w:r>
      <w:r w:rsidR="00470F42" w:rsidRPr="00890351">
        <w:rPr>
          <w:szCs w:val="24"/>
          <w:lang w:eastAsia="ja-JP"/>
        </w:rPr>
        <w:t>;</w:t>
      </w:r>
      <w:r w:rsidR="004478BF" w:rsidRPr="00890351">
        <w:rPr>
          <w:szCs w:val="24"/>
          <w:lang w:eastAsia="ja-JP"/>
        </w:rPr>
        <w:t xml:space="preserve"> Edwards Lifesciences). The temperature of the cooled </w:t>
      </w:r>
      <w:r w:rsidR="00905C34" w:rsidRPr="00890351">
        <w:rPr>
          <w:szCs w:val="24"/>
          <w:lang w:eastAsia="ja-JP"/>
        </w:rPr>
        <w:t>saline</w:t>
      </w:r>
      <w:r w:rsidR="004478BF" w:rsidRPr="00890351">
        <w:rPr>
          <w:szCs w:val="24"/>
          <w:lang w:eastAsia="ja-JP"/>
        </w:rPr>
        <w:t xml:space="preserve"> delivered was input to Vigilance</w:t>
      </w:r>
      <w:r w:rsidR="004478BF" w:rsidRPr="00890351">
        <w:rPr>
          <w:szCs w:val="24"/>
          <w:vertAlign w:val="superscript"/>
          <w:lang w:eastAsia="ja-JP"/>
        </w:rPr>
        <w:t>TM</w:t>
      </w:r>
      <w:r w:rsidR="004478BF" w:rsidRPr="00890351">
        <w:rPr>
          <w:szCs w:val="24"/>
          <w:lang w:eastAsia="ja-JP"/>
        </w:rPr>
        <w:t xml:space="preserve"> (Edwards Lifesciences) using a dedicated cable. If the </w:t>
      </w:r>
      <w:r w:rsidR="00D92AAE" w:rsidRPr="00890351">
        <w:rPr>
          <w:szCs w:val="24"/>
          <w:lang w:eastAsia="ja-JP"/>
        </w:rPr>
        <w:t>CO</w:t>
      </w:r>
      <w:r w:rsidR="004478BF" w:rsidRPr="00890351">
        <w:rPr>
          <w:szCs w:val="24"/>
          <w:lang w:eastAsia="ja-JP"/>
        </w:rPr>
        <w:t xml:space="preserve"> me</w:t>
      </w:r>
      <w:r w:rsidR="00905C34" w:rsidRPr="00890351">
        <w:rPr>
          <w:szCs w:val="24"/>
          <w:lang w:eastAsia="ja-JP"/>
        </w:rPr>
        <w:t>asured three times by cold saline</w:t>
      </w:r>
      <w:r w:rsidR="004478BF" w:rsidRPr="00890351">
        <w:rPr>
          <w:szCs w:val="24"/>
          <w:lang w:eastAsia="ja-JP"/>
        </w:rPr>
        <w:t xml:space="preserve"> diluti</w:t>
      </w:r>
      <w:r w:rsidR="008E04DD" w:rsidRPr="00890351">
        <w:rPr>
          <w:szCs w:val="24"/>
          <w:lang w:eastAsia="ja-JP"/>
        </w:rPr>
        <w:t>on showed a disassociation of 15</w:t>
      </w:r>
      <w:r w:rsidR="004478BF" w:rsidRPr="00890351">
        <w:rPr>
          <w:szCs w:val="24"/>
          <w:lang w:eastAsia="ja-JP"/>
        </w:rPr>
        <w:t>% or greater, t</w:t>
      </w:r>
      <w:r w:rsidR="00B17D16" w:rsidRPr="00890351">
        <w:rPr>
          <w:szCs w:val="24"/>
          <w:lang w:eastAsia="ja-JP"/>
        </w:rPr>
        <w:t>he measured</w:t>
      </w:r>
      <w:r w:rsidR="004478BF" w:rsidRPr="00890351">
        <w:rPr>
          <w:szCs w:val="24"/>
          <w:lang w:eastAsia="ja-JP"/>
        </w:rPr>
        <w:t xml:space="preserve"> values </w:t>
      </w:r>
      <w:r w:rsidR="008E04DD" w:rsidRPr="00890351">
        <w:rPr>
          <w:szCs w:val="24"/>
          <w:lang w:eastAsia="ja-JP"/>
        </w:rPr>
        <w:t>were</w:t>
      </w:r>
      <w:r w:rsidR="00B17D16" w:rsidRPr="00890351">
        <w:rPr>
          <w:szCs w:val="24"/>
          <w:lang w:eastAsia="ja-JP"/>
        </w:rPr>
        <w:t xml:space="preserve"> </w:t>
      </w:r>
      <w:r w:rsidR="004478BF" w:rsidRPr="00890351">
        <w:rPr>
          <w:szCs w:val="24"/>
          <w:lang w:eastAsia="ja-JP"/>
        </w:rPr>
        <w:t>discarded.</w:t>
      </w:r>
      <w:r w:rsidR="008E04DD" w:rsidRPr="00890351">
        <w:rPr>
          <w:szCs w:val="24"/>
          <w:lang w:eastAsia="ja-JP"/>
        </w:rPr>
        <w:t xml:space="preserve"> </w:t>
      </w:r>
      <w:r w:rsidR="001A3A14" w:rsidRPr="00890351">
        <w:rPr>
          <w:szCs w:val="24"/>
          <w:lang w:eastAsia="ja-JP"/>
        </w:rPr>
        <w:t xml:space="preserve">We used </w:t>
      </w:r>
      <w:r w:rsidR="0012453A" w:rsidRPr="00890351">
        <w:rPr>
          <w:szCs w:val="24"/>
          <w:lang w:eastAsia="ja-JP"/>
        </w:rPr>
        <w:t xml:space="preserve">an </w:t>
      </w:r>
      <w:r w:rsidR="001A3A14" w:rsidRPr="00890351">
        <w:rPr>
          <w:szCs w:val="24"/>
          <w:lang w:eastAsia="ja-JP"/>
        </w:rPr>
        <w:t xml:space="preserve">average of three </w:t>
      </w:r>
      <w:r w:rsidR="00C1267E" w:rsidRPr="00890351">
        <w:rPr>
          <w:szCs w:val="24"/>
          <w:lang w:eastAsia="ja-JP"/>
        </w:rPr>
        <w:t>values of the</w:t>
      </w:r>
      <w:r w:rsidR="001A3A14" w:rsidRPr="00890351">
        <w:rPr>
          <w:szCs w:val="24"/>
          <w:lang w:eastAsia="ja-JP"/>
        </w:rPr>
        <w:t xml:space="preserve"> cardiac index </w:t>
      </w:r>
      <w:r w:rsidR="00470D9F" w:rsidRPr="00890351">
        <w:rPr>
          <w:szCs w:val="24"/>
          <w:lang w:eastAsia="ja-JP"/>
        </w:rPr>
        <w:t xml:space="preserve">(CI) </w:t>
      </w:r>
      <w:r w:rsidR="001A3A14" w:rsidRPr="00890351">
        <w:rPr>
          <w:szCs w:val="24"/>
          <w:lang w:eastAsia="ja-JP"/>
        </w:rPr>
        <w:t>through PAC (PAC</w:t>
      </w:r>
      <w:r w:rsidR="009120E5" w:rsidRPr="00890351">
        <w:rPr>
          <w:szCs w:val="24"/>
          <w:lang w:eastAsia="ja-JP"/>
        </w:rPr>
        <w:t>-</w:t>
      </w:r>
      <w:r w:rsidR="001A3A14" w:rsidRPr="00890351">
        <w:rPr>
          <w:szCs w:val="24"/>
          <w:lang w:eastAsia="ja-JP"/>
        </w:rPr>
        <w:t xml:space="preserve">CI) as the benchmark. </w:t>
      </w:r>
      <w:r w:rsidR="004478BF" w:rsidRPr="00890351">
        <w:rPr>
          <w:szCs w:val="24"/>
          <w:lang w:eastAsia="ja-JP"/>
        </w:rPr>
        <w:t xml:space="preserve">The </w:t>
      </w:r>
      <w:r w:rsidR="0012453A" w:rsidRPr="00890351">
        <w:rPr>
          <w:szCs w:val="24"/>
          <w:lang w:eastAsia="ja-JP"/>
        </w:rPr>
        <w:t xml:space="preserve">following </w:t>
      </w:r>
      <w:r w:rsidR="004478BF" w:rsidRPr="00890351">
        <w:rPr>
          <w:szCs w:val="24"/>
          <w:lang w:eastAsia="ja-JP"/>
        </w:rPr>
        <w:t xml:space="preserve">sample points </w:t>
      </w:r>
      <w:r w:rsidR="0012453A" w:rsidRPr="00890351">
        <w:rPr>
          <w:szCs w:val="24"/>
          <w:lang w:eastAsia="ja-JP"/>
        </w:rPr>
        <w:t xml:space="preserve">were </w:t>
      </w:r>
      <w:r w:rsidR="004478BF" w:rsidRPr="00890351">
        <w:rPr>
          <w:szCs w:val="24"/>
          <w:lang w:eastAsia="ja-JP"/>
        </w:rPr>
        <w:t>determined in advance:</w:t>
      </w:r>
    </w:p>
    <w:p w14:paraId="653C1454" w14:textId="77777777" w:rsidR="005E3389" w:rsidRPr="00890351" w:rsidRDefault="005E3389" w:rsidP="00BF3B8A">
      <w:pPr>
        <w:spacing w:line="480" w:lineRule="auto"/>
      </w:pPr>
    </w:p>
    <w:p w14:paraId="4CE4C776" w14:textId="77777777" w:rsidR="008E04DD" w:rsidRPr="00890351" w:rsidRDefault="008E04DD" w:rsidP="008E04DD">
      <w:pPr>
        <w:spacing w:after="0" w:line="480" w:lineRule="auto"/>
        <w:rPr>
          <w:szCs w:val="24"/>
          <w:lang w:eastAsia="ja-JP"/>
        </w:rPr>
      </w:pPr>
      <w:r w:rsidRPr="00890351">
        <w:rPr>
          <w:szCs w:val="24"/>
          <w:lang w:eastAsia="ja-JP"/>
        </w:rPr>
        <w:t>OPCAB</w:t>
      </w:r>
    </w:p>
    <w:p w14:paraId="7FC4D7C0" w14:textId="77777777" w:rsidR="008E04DD" w:rsidRPr="00890351" w:rsidRDefault="008E04DD" w:rsidP="008E04DD">
      <w:pPr>
        <w:spacing w:after="0" w:line="480" w:lineRule="auto"/>
        <w:rPr>
          <w:szCs w:val="24"/>
          <w:lang w:eastAsia="ja-JP"/>
        </w:rPr>
      </w:pPr>
      <w:r w:rsidRPr="00890351">
        <w:rPr>
          <w:szCs w:val="24"/>
          <w:lang w:eastAsia="ja-JP"/>
        </w:rPr>
        <w:t xml:space="preserve">(T1) After insertion of a </w:t>
      </w:r>
      <w:r w:rsidR="006F2F05" w:rsidRPr="00890351">
        <w:rPr>
          <w:szCs w:val="24"/>
          <w:lang w:eastAsia="ja-JP"/>
        </w:rPr>
        <w:t>PAC</w:t>
      </w:r>
    </w:p>
    <w:p w14:paraId="3D95D171" w14:textId="77777777" w:rsidR="008E04DD" w:rsidRPr="00890351" w:rsidRDefault="008E04DD" w:rsidP="008E04DD">
      <w:pPr>
        <w:spacing w:after="0" w:line="480" w:lineRule="auto"/>
        <w:rPr>
          <w:szCs w:val="24"/>
        </w:rPr>
      </w:pPr>
      <w:r w:rsidRPr="00890351">
        <w:rPr>
          <w:szCs w:val="24"/>
        </w:rPr>
        <w:t>(T2) After vertical incision of the sternum</w:t>
      </w:r>
    </w:p>
    <w:p w14:paraId="3790BD15" w14:textId="77777777" w:rsidR="008E04DD" w:rsidRPr="00890351" w:rsidRDefault="008E04DD" w:rsidP="008E04DD">
      <w:pPr>
        <w:spacing w:after="0" w:line="480" w:lineRule="auto"/>
        <w:rPr>
          <w:szCs w:val="24"/>
        </w:rPr>
      </w:pPr>
      <w:r w:rsidRPr="00890351">
        <w:rPr>
          <w:szCs w:val="24"/>
        </w:rPr>
        <w:t>(T3) During harvesting of a graft</w:t>
      </w:r>
    </w:p>
    <w:p w14:paraId="46B2B116" w14:textId="77777777" w:rsidR="008E04DD" w:rsidRPr="00890351" w:rsidRDefault="008E04DD" w:rsidP="008E04DD">
      <w:pPr>
        <w:spacing w:after="0" w:line="480" w:lineRule="auto"/>
        <w:rPr>
          <w:szCs w:val="24"/>
        </w:rPr>
      </w:pPr>
      <w:r w:rsidRPr="00890351">
        <w:rPr>
          <w:szCs w:val="24"/>
        </w:rPr>
        <w:t>(T4) During anastomosis to LAD</w:t>
      </w:r>
    </w:p>
    <w:p w14:paraId="50406664" w14:textId="77777777" w:rsidR="008E04DD" w:rsidRPr="00890351" w:rsidRDefault="008E04DD" w:rsidP="008E04DD">
      <w:pPr>
        <w:spacing w:after="0" w:line="480" w:lineRule="auto"/>
        <w:rPr>
          <w:szCs w:val="24"/>
        </w:rPr>
      </w:pPr>
      <w:r w:rsidRPr="00890351">
        <w:rPr>
          <w:szCs w:val="24"/>
        </w:rPr>
        <w:t>(T5) During anastomosis to HL/IM</w:t>
      </w:r>
    </w:p>
    <w:p w14:paraId="51A4FC85" w14:textId="77777777" w:rsidR="008E04DD" w:rsidRPr="00890351" w:rsidRDefault="008E04DD" w:rsidP="008E04DD">
      <w:pPr>
        <w:spacing w:after="0" w:line="480" w:lineRule="auto"/>
        <w:rPr>
          <w:szCs w:val="24"/>
        </w:rPr>
      </w:pPr>
      <w:r w:rsidRPr="00890351">
        <w:rPr>
          <w:szCs w:val="24"/>
        </w:rPr>
        <w:t>(T6) During anastomosis to LCX</w:t>
      </w:r>
    </w:p>
    <w:p w14:paraId="41784D43" w14:textId="77777777" w:rsidR="008E04DD" w:rsidRPr="00890351" w:rsidRDefault="008E04DD" w:rsidP="008E04DD">
      <w:pPr>
        <w:spacing w:after="0" w:line="480" w:lineRule="auto"/>
        <w:rPr>
          <w:szCs w:val="24"/>
        </w:rPr>
      </w:pPr>
      <w:r w:rsidRPr="00890351">
        <w:rPr>
          <w:szCs w:val="24"/>
        </w:rPr>
        <w:t>(T7) During anastomosis to RCA</w:t>
      </w:r>
    </w:p>
    <w:p w14:paraId="3F38E01A" w14:textId="77777777" w:rsidR="008E04DD" w:rsidRPr="00890351" w:rsidRDefault="008E04DD" w:rsidP="008E04DD">
      <w:pPr>
        <w:spacing w:after="0" w:line="480" w:lineRule="auto"/>
        <w:rPr>
          <w:szCs w:val="24"/>
          <w:lang w:eastAsia="ja-JP"/>
        </w:rPr>
      </w:pPr>
      <w:r w:rsidRPr="00890351">
        <w:rPr>
          <w:szCs w:val="24"/>
          <w:lang w:eastAsia="ja-JP"/>
        </w:rPr>
        <w:t xml:space="preserve">(T8) </w:t>
      </w:r>
      <w:r w:rsidR="00470F42" w:rsidRPr="00890351">
        <w:rPr>
          <w:szCs w:val="24"/>
          <w:lang w:eastAsia="ja-JP"/>
        </w:rPr>
        <w:t>Before</w:t>
      </w:r>
      <w:r w:rsidRPr="00890351">
        <w:rPr>
          <w:szCs w:val="24"/>
          <w:lang w:eastAsia="ja-JP"/>
        </w:rPr>
        <w:t xml:space="preserve"> closure of the sternum</w:t>
      </w:r>
    </w:p>
    <w:p w14:paraId="03FA1A58" w14:textId="77777777" w:rsidR="008E04DD" w:rsidRPr="00890351" w:rsidRDefault="008E04DD" w:rsidP="008E04DD">
      <w:pPr>
        <w:spacing w:after="0" w:line="480" w:lineRule="auto"/>
        <w:rPr>
          <w:szCs w:val="24"/>
          <w:lang w:eastAsia="ja-JP"/>
        </w:rPr>
      </w:pPr>
      <w:r w:rsidRPr="00890351">
        <w:rPr>
          <w:szCs w:val="24"/>
          <w:lang w:eastAsia="ja-JP"/>
        </w:rPr>
        <w:t>(T9) After closure of the sternum</w:t>
      </w:r>
    </w:p>
    <w:p w14:paraId="2CD14DBA" w14:textId="77777777" w:rsidR="005E3389" w:rsidRPr="00890351" w:rsidRDefault="005E3389" w:rsidP="00BF3B8A">
      <w:pPr>
        <w:spacing w:line="480" w:lineRule="auto"/>
      </w:pPr>
    </w:p>
    <w:p w14:paraId="749FB567" w14:textId="77777777" w:rsidR="008E04DD" w:rsidRPr="00890351" w:rsidRDefault="008E04DD" w:rsidP="008E04DD">
      <w:pPr>
        <w:spacing w:after="0" w:line="480" w:lineRule="auto"/>
        <w:rPr>
          <w:szCs w:val="24"/>
          <w:lang w:eastAsia="ja-JP"/>
        </w:rPr>
      </w:pPr>
      <w:r w:rsidRPr="00890351">
        <w:rPr>
          <w:szCs w:val="24"/>
          <w:lang w:eastAsia="ja-JP"/>
        </w:rPr>
        <w:t>LDLT</w:t>
      </w:r>
    </w:p>
    <w:p w14:paraId="2DFF32A5" w14:textId="77777777" w:rsidR="008E04DD" w:rsidRPr="00890351" w:rsidRDefault="008E04DD" w:rsidP="008E04DD">
      <w:pPr>
        <w:spacing w:after="0" w:line="480" w:lineRule="auto"/>
        <w:rPr>
          <w:szCs w:val="24"/>
          <w:lang w:eastAsia="ja-JP"/>
        </w:rPr>
      </w:pPr>
      <w:r w:rsidRPr="00890351">
        <w:rPr>
          <w:szCs w:val="24"/>
          <w:lang w:eastAsia="ja-JP"/>
        </w:rPr>
        <w:t>(U1) After i</w:t>
      </w:r>
      <w:r w:rsidR="006F2F05" w:rsidRPr="00890351">
        <w:rPr>
          <w:szCs w:val="24"/>
          <w:lang w:eastAsia="ja-JP"/>
        </w:rPr>
        <w:t>nsertion of a PAC</w:t>
      </w:r>
    </w:p>
    <w:p w14:paraId="3246B218" w14:textId="77777777" w:rsidR="008E04DD" w:rsidRPr="00890351" w:rsidRDefault="008E04DD" w:rsidP="008E04DD">
      <w:pPr>
        <w:spacing w:after="0" w:line="480" w:lineRule="auto"/>
        <w:rPr>
          <w:szCs w:val="24"/>
        </w:rPr>
      </w:pPr>
      <w:r w:rsidRPr="00890351">
        <w:rPr>
          <w:szCs w:val="24"/>
        </w:rPr>
        <w:t xml:space="preserve">(U2) </w:t>
      </w:r>
      <w:r w:rsidR="009120E5" w:rsidRPr="00890351">
        <w:rPr>
          <w:szCs w:val="24"/>
        </w:rPr>
        <w:t>Before</w:t>
      </w:r>
      <w:r w:rsidRPr="00890351">
        <w:rPr>
          <w:szCs w:val="24"/>
        </w:rPr>
        <w:t xml:space="preserve"> the start of surgery</w:t>
      </w:r>
    </w:p>
    <w:p w14:paraId="5D2B0780" w14:textId="77777777" w:rsidR="008E04DD" w:rsidRPr="00890351" w:rsidRDefault="008E04DD" w:rsidP="008E04DD">
      <w:pPr>
        <w:spacing w:after="0" w:line="480" w:lineRule="auto"/>
        <w:rPr>
          <w:szCs w:val="24"/>
        </w:rPr>
      </w:pPr>
      <w:r w:rsidRPr="00890351">
        <w:rPr>
          <w:szCs w:val="24"/>
        </w:rPr>
        <w:t>(U3) One hour from the start of surgery</w:t>
      </w:r>
    </w:p>
    <w:p w14:paraId="56CBAFF6" w14:textId="77777777" w:rsidR="008E04DD" w:rsidRPr="00890351" w:rsidRDefault="008E04DD" w:rsidP="008E04DD">
      <w:pPr>
        <w:spacing w:after="0" w:line="480" w:lineRule="auto"/>
        <w:rPr>
          <w:szCs w:val="24"/>
        </w:rPr>
      </w:pPr>
      <w:r w:rsidRPr="00890351">
        <w:rPr>
          <w:szCs w:val="24"/>
        </w:rPr>
        <w:t>(U4) Two hours from the start of surgery</w:t>
      </w:r>
    </w:p>
    <w:p w14:paraId="5F2A50E0" w14:textId="77777777" w:rsidR="008E04DD" w:rsidRPr="00890351" w:rsidRDefault="008E04DD" w:rsidP="008E04DD">
      <w:pPr>
        <w:spacing w:after="0" w:line="480" w:lineRule="auto"/>
        <w:rPr>
          <w:szCs w:val="24"/>
        </w:rPr>
      </w:pPr>
      <w:r w:rsidRPr="00890351">
        <w:rPr>
          <w:szCs w:val="24"/>
        </w:rPr>
        <w:t>(U5) After complete removal of the liver</w:t>
      </w:r>
    </w:p>
    <w:p w14:paraId="756D796A" w14:textId="77777777" w:rsidR="008E04DD" w:rsidRPr="00890351" w:rsidRDefault="008E04DD" w:rsidP="008E04DD">
      <w:pPr>
        <w:spacing w:after="0" w:line="480" w:lineRule="auto"/>
        <w:rPr>
          <w:szCs w:val="24"/>
        </w:rPr>
      </w:pPr>
      <w:r w:rsidRPr="00890351">
        <w:rPr>
          <w:szCs w:val="24"/>
        </w:rPr>
        <w:t>(U6) At anastomosis of the clamped IVC and the hepatic vein</w:t>
      </w:r>
    </w:p>
    <w:p w14:paraId="03D7C1C3" w14:textId="77777777" w:rsidR="008E04DD" w:rsidRPr="00890351" w:rsidRDefault="008E04DD" w:rsidP="008E04DD">
      <w:pPr>
        <w:spacing w:after="0" w:line="480" w:lineRule="auto"/>
        <w:rPr>
          <w:szCs w:val="24"/>
        </w:rPr>
      </w:pPr>
      <w:r w:rsidRPr="00890351">
        <w:rPr>
          <w:szCs w:val="24"/>
        </w:rPr>
        <w:t>(U7) At anastomosis of the portal vein</w:t>
      </w:r>
    </w:p>
    <w:p w14:paraId="0730F8D6" w14:textId="77777777" w:rsidR="008E04DD" w:rsidRPr="00890351" w:rsidRDefault="008E04DD" w:rsidP="008E04DD">
      <w:pPr>
        <w:spacing w:after="0" w:line="480" w:lineRule="auto"/>
        <w:rPr>
          <w:szCs w:val="24"/>
        </w:rPr>
      </w:pPr>
      <w:r w:rsidRPr="00890351">
        <w:rPr>
          <w:szCs w:val="24"/>
        </w:rPr>
        <w:t>(U8) After recirculation of the portal vein</w:t>
      </w:r>
    </w:p>
    <w:p w14:paraId="7CC6D68C" w14:textId="77777777" w:rsidR="008E04DD" w:rsidRPr="00890351" w:rsidRDefault="008E04DD" w:rsidP="008E04DD">
      <w:pPr>
        <w:spacing w:after="0" w:line="480" w:lineRule="auto"/>
        <w:rPr>
          <w:szCs w:val="24"/>
        </w:rPr>
      </w:pPr>
      <w:r w:rsidRPr="00890351">
        <w:rPr>
          <w:szCs w:val="24"/>
        </w:rPr>
        <w:t xml:space="preserve">(U9) </w:t>
      </w:r>
      <w:r w:rsidR="00E90A85" w:rsidRPr="00890351">
        <w:rPr>
          <w:szCs w:val="24"/>
        </w:rPr>
        <w:t xml:space="preserve">Thirty </w:t>
      </w:r>
      <w:r w:rsidRPr="00890351">
        <w:rPr>
          <w:szCs w:val="24"/>
        </w:rPr>
        <w:t>minutes after reperfusion of the portal vein</w:t>
      </w:r>
    </w:p>
    <w:p w14:paraId="7321AA86" w14:textId="77777777" w:rsidR="008E04DD" w:rsidRPr="00890351" w:rsidRDefault="008E04DD" w:rsidP="008E04DD">
      <w:pPr>
        <w:spacing w:after="0" w:line="480" w:lineRule="auto"/>
        <w:rPr>
          <w:szCs w:val="24"/>
          <w:lang w:eastAsia="ja-JP"/>
        </w:rPr>
      </w:pPr>
      <w:r w:rsidRPr="00890351">
        <w:rPr>
          <w:szCs w:val="24"/>
          <w:lang w:eastAsia="ja-JP"/>
        </w:rPr>
        <w:t>(U10) After anastomosis and recirculation of the hepatic artery</w:t>
      </w:r>
    </w:p>
    <w:p w14:paraId="6D97C5A5" w14:textId="77777777" w:rsidR="008E04DD" w:rsidRPr="00890351" w:rsidRDefault="008E04DD" w:rsidP="008E04DD">
      <w:pPr>
        <w:spacing w:after="0" w:line="480" w:lineRule="auto"/>
        <w:rPr>
          <w:szCs w:val="24"/>
          <w:lang w:eastAsia="ja-JP"/>
        </w:rPr>
      </w:pPr>
      <w:r w:rsidRPr="00890351">
        <w:rPr>
          <w:szCs w:val="24"/>
          <w:lang w:eastAsia="ja-JP"/>
        </w:rPr>
        <w:t>(U11) After reconstruction of the bile duct</w:t>
      </w:r>
    </w:p>
    <w:p w14:paraId="72864B97" w14:textId="77777777" w:rsidR="008E04DD" w:rsidRPr="00890351" w:rsidRDefault="008E04DD" w:rsidP="008E04DD">
      <w:pPr>
        <w:spacing w:after="0" w:line="480" w:lineRule="auto"/>
        <w:rPr>
          <w:szCs w:val="24"/>
          <w:lang w:eastAsia="ja-JP"/>
        </w:rPr>
      </w:pPr>
      <w:r w:rsidRPr="00890351">
        <w:rPr>
          <w:szCs w:val="24"/>
          <w:lang w:eastAsia="ja-JP"/>
        </w:rPr>
        <w:t>(U12) Abdominal closure</w:t>
      </w:r>
    </w:p>
    <w:p w14:paraId="250EDB6A" w14:textId="77777777" w:rsidR="005E3389" w:rsidRPr="00890351" w:rsidRDefault="005E3389" w:rsidP="00BF3B8A">
      <w:pPr>
        <w:spacing w:line="480" w:lineRule="auto"/>
      </w:pPr>
    </w:p>
    <w:p w14:paraId="46043937" w14:textId="77777777" w:rsidR="00F22F80" w:rsidRPr="00890351" w:rsidRDefault="00F22F80" w:rsidP="00BF3B8A">
      <w:pPr>
        <w:spacing w:line="480" w:lineRule="auto"/>
      </w:pPr>
      <w:r w:rsidRPr="00890351">
        <w:rPr>
          <w:szCs w:val="24"/>
          <w:lang w:eastAsia="ja-JP"/>
        </w:rPr>
        <w:t xml:space="preserve">At the point </w:t>
      </w:r>
      <w:r w:rsidR="009D5F48" w:rsidRPr="00890351">
        <w:rPr>
          <w:szCs w:val="24"/>
          <w:lang w:eastAsia="ja-JP"/>
        </w:rPr>
        <w:t>at which 1)-</w:t>
      </w:r>
      <w:r w:rsidRPr="00890351">
        <w:rPr>
          <w:szCs w:val="24"/>
          <w:lang w:eastAsia="ja-JP"/>
        </w:rPr>
        <w:t xml:space="preserve">3) were confirmed during surgery, CO measurement was additionally conducted (Tx, Ux). </w:t>
      </w:r>
      <w:r w:rsidR="00C1267E" w:rsidRPr="00890351">
        <w:rPr>
          <w:szCs w:val="24"/>
          <w:lang w:eastAsia="ja-JP"/>
        </w:rPr>
        <w:t xml:space="preserve">The </w:t>
      </w:r>
      <w:r w:rsidRPr="00890351">
        <w:rPr>
          <w:szCs w:val="24"/>
          <w:lang w:eastAsia="ja-JP"/>
        </w:rPr>
        <w:t>FloTrac/Vigileo</w:t>
      </w:r>
      <w:r w:rsidRPr="00890351">
        <w:rPr>
          <w:szCs w:val="24"/>
          <w:vertAlign w:val="superscript"/>
          <w:lang w:eastAsia="ja-JP"/>
        </w:rPr>
        <w:t>TM</w:t>
      </w:r>
      <w:r w:rsidRPr="00890351">
        <w:rPr>
          <w:szCs w:val="24"/>
          <w:lang w:eastAsia="ja-JP"/>
        </w:rPr>
        <w:t xml:space="preserve"> system</w:t>
      </w:r>
      <w:r w:rsidR="00C1267E" w:rsidRPr="00890351">
        <w:rPr>
          <w:szCs w:val="24"/>
          <w:lang w:eastAsia="ja-JP"/>
        </w:rPr>
        <w:t>-</w:t>
      </w:r>
      <w:r w:rsidR="007543BD" w:rsidRPr="00890351">
        <w:rPr>
          <w:szCs w:val="24"/>
          <w:lang w:eastAsia="ja-JP"/>
        </w:rPr>
        <w:t xml:space="preserve">derived </w:t>
      </w:r>
      <w:r w:rsidR="00470D9F" w:rsidRPr="00890351">
        <w:rPr>
          <w:szCs w:val="24"/>
          <w:lang w:eastAsia="ja-JP"/>
        </w:rPr>
        <w:t>CI</w:t>
      </w:r>
      <w:r w:rsidR="007543BD" w:rsidRPr="00890351">
        <w:rPr>
          <w:szCs w:val="24"/>
          <w:lang w:eastAsia="ja-JP"/>
        </w:rPr>
        <w:t xml:space="preserve"> (FT</w:t>
      </w:r>
      <w:r w:rsidR="009120E5" w:rsidRPr="00890351">
        <w:rPr>
          <w:szCs w:val="24"/>
          <w:lang w:eastAsia="ja-JP"/>
        </w:rPr>
        <w:t>-</w:t>
      </w:r>
      <w:r w:rsidR="00C51CA8" w:rsidRPr="00890351">
        <w:rPr>
          <w:szCs w:val="24"/>
          <w:lang w:eastAsia="ja-JP"/>
        </w:rPr>
        <w:t>CI)</w:t>
      </w:r>
      <w:r w:rsidRPr="00890351">
        <w:rPr>
          <w:szCs w:val="24"/>
          <w:lang w:eastAsia="ja-JP"/>
        </w:rPr>
        <w:t>, LiDCOrapid</w:t>
      </w:r>
      <w:r w:rsidRPr="00890351">
        <w:rPr>
          <w:szCs w:val="24"/>
          <w:vertAlign w:val="superscript"/>
          <w:lang w:eastAsia="ja-JP"/>
        </w:rPr>
        <w:t>TM</w:t>
      </w:r>
      <w:r w:rsidR="00C1267E" w:rsidRPr="00890351">
        <w:rPr>
          <w:szCs w:val="24"/>
          <w:lang w:eastAsia="ja-JP"/>
        </w:rPr>
        <w:t>-d</w:t>
      </w:r>
      <w:r w:rsidR="00C51CA8" w:rsidRPr="00890351">
        <w:rPr>
          <w:szCs w:val="24"/>
          <w:lang w:eastAsia="ja-JP"/>
        </w:rPr>
        <w:t xml:space="preserve">erived </w:t>
      </w:r>
      <w:r w:rsidR="00470D9F" w:rsidRPr="00890351">
        <w:rPr>
          <w:szCs w:val="24"/>
          <w:lang w:eastAsia="ja-JP"/>
        </w:rPr>
        <w:t>CI</w:t>
      </w:r>
      <w:r w:rsidR="00C1267E" w:rsidRPr="00890351">
        <w:rPr>
          <w:szCs w:val="24"/>
          <w:lang w:eastAsia="ja-JP"/>
        </w:rPr>
        <w:t xml:space="preserve"> </w:t>
      </w:r>
      <w:r w:rsidR="00C51CA8" w:rsidRPr="00890351">
        <w:rPr>
          <w:szCs w:val="24"/>
          <w:lang w:eastAsia="ja-JP"/>
        </w:rPr>
        <w:t>(LiD</w:t>
      </w:r>
      <w:r w:rsidR="009120E5" w:rsidRPr="00890351">
        <w:rPr>
          <w:szCs w:val="24"/>
          <w:lang w:eastAsia="ja-JP"/>
        </w:rPr>
        <w:t>-</w:t>
      </w:r>
      <w:r w:rsidR="00C51CA8" w:rsidRPr="00890351">
        <w:rPr>
          <w:szCs w:val="24"/>
          <w:lang w:eastAsia="ja-JP"/>
        </w:rPr>
        <w:t xml:space="preserve">CI), </w:t>
      </w:r>
      <w:r w:rsidR="004025F3" w:rsidRPr="00890351">
        <w:rPr>
          <w:szCs w:val="24"/>
          <w:lang w:eastAsia="ja-JP"/>
        </w:rPr>
        <w:t>mean</w:t>
      </w:r>
      <w:r w:rsidR="00173231" w:rsidRPr="00890351">
        <w:rPr>
          <w:szCs w:val="24"/>
          <w:lang w:eastAsia="ja-JP"/>
        </w:rPr>
        <w:t xml:space="preserve"> arterial pressure</w:t>
      </w:r>
      <w:r w:rsidR="006F2F05" w:rsidRPr="00890351">
        <w:rPr>
          <w:szCs w:val="24"/>
          <w:lang w:eastAsia="ja-JP"/>
        </w:rPr>
        <w:t>, central ve</w:t>
      </w:r>
      <w:r w:rsidRPr="00890351">
        <w:rPr>
          <w:szCs w:val="24"/>
          <w:lang w:eastAsia="ja-JP"/>
        </w:rPr>
        <w:t>n</w:t>
      </w:r>
      <w:r w:rsidR="006F2F05" w:rsidRPr="00890351">
        <w:rPr>
          <w:szCs w:val="24"/>
          <w:lang w:eastAsia="ja-JP"/>
        </w:rPr>
        <w:t>ous</w:t>
      </w:r>
      <w:r w:rsidRPr="00890351">
        <w:rPr>
          <w:szCs w:val="24"/>
          <w:lang w:eastAsia="ja-JP"/>
        </w:rPr>
        <w:t xml:space="preserve"> pressure</w:t>
      </w:r>
      <w:r w:rsidR="009120E5" w:rsidRPr="00890351">
        <w:rPr>
          <w:szCs w:val="24"/>
          <w:lang w:eastAsia="ja-JP"/>
        </w:rPr>
        <w:t>,</w:t>
      </w:r>
      <w:r w:rsidRPr="00890351">
        <w:rPr>
          <w:szCs w:val="24"/>
          <w:lang w:eastAsia="ja-JP"/>
        </w:rPr>
        <w:t xml:space="preserve"> and body temperature measurements were </w:t>
      </w:r>
      <w:r w:rsidR="00C1267E" w:rsidRPr="00890351">
        <w:rPr>
          <w:szCs w:val="24"/>
          <w:lang w:eastAsia="ja-JP"/>
        </w:rPr>
        <w:t>made</w:t>
      </w:r>
      <w:r w:rsidRPr="00890351">
        <w:rPr>
          <w:szCs w:val="24"/>
          <w:lang w:eastAsia="ja-JP"/>
        </w:rPr>
        <w:t xml:space="preserve"> </w:t>
      </w:r>
      <w:r w:rsidR="009120E5" w:rsidRPr="00890351">
        <w:rPr>
          <w:szCs w:val="24"/>
          <w:lang w:eastAsia="ja-JP"/>
        </w:rPr>
        <w:t>before</w:t>
      </w:r>
      <w:r w:rsidRPr="00890351">
        <w:rPr>
          <w:szCs w:val="24"/>
          <w:lang w:eastAsia="ja-JP"/>
        </w:rPr>
        <w:t xml:space="preserve"> and after the </w:t>
      </w:r>
      <w:r w:rsidR="00173231" w:rsidRPr="00890351">
        <w:rPr>
          <w:szCs w:val="24"/>
          <w:lang w:eastAsia="ja-JP"/>
        </w:rPr>
        <w:t>t</w:t>
      </w:r>
      <w:r w:rsidR="009D5F48" w:rsidRPr="00890351">
        <w:rPr>
          <w:szCs w:val="24"/>
          <w:lang w:eastAsia="ja-JP"/>
        </w:rPr>
        <w:t>hree</w:t>
      </w:r>
      <w:r w:rsidR="00173231" w:rsidRPr="00890351">
        <w:rPr>
          <w:szCs w:val="24"/>
          <w:lang w:eastAsia="ja-JP"/>
        </w:rPr>
        <w:t xml:space="preserve"> </w:t>
      </w:r>
      <w:r w:rsidRPr="00890351">
        <w:rPr>
          <w:szCs w:val="24"/>
          <w:lang w:eastAsia="ja-JP"/>
        </w:rPr>
        <w:t>thermodilution</w:t>
      </w:r>
      <w:r w:rsidR="009D5F48" w:rsidRPr="00890351">
        <w:rPr>
          <w:szCs w:val="24"/>
          <w:lang w:eastAsia="ja-JP"/>
        </w:rPr>
        <w:t>s</w:t>
      </w:r>
      <w:r w:rsidR="001A3A14" w:rsidRPr="00890351">
        <w:rPr>
          <w:szCs w:val="24"/>
          <w:lang w:eastAsia="ja-JP"/>
        </w:rPr>
        <w:t xml:space="preserve"> through</w:t>
      </w:r>
      <w:r w:rsidR="00173231" w:rsidRPr="00890351">
        <w:rPr>
          <w:szCs w:val="24"/>
          <w:lang w:eastAsia="ja-JP"/>
        </w:rPr>
        <w:t xml:space="preserve"> PAC. If the vari</w:t>
      </w:r>
      <w:r w:rsidR="004025F3" w:rsidRPr="00890351">
        <w:rPr>
          <w:szCs w:val="24"/>
          <w:lang w:eastAsia="ja-JP"/>
        </w:rPr>
        <w:t>ation</w:t>
      </w:r>
      <w:r w:rsidR="00C1267E" w:rsidRPr="00890351">
        <w:rPr>
          <w:szCs w:val="24"/>
          <w:lang w:eastAsia="ja-JP"/>
        </w:rPr>
        <w:t>s</w:t>
      </w:r>
      <w:r w:rsidR="007543BD" w:rsidRPr="00890351">
        <w:rPr>
          <w:szCs w:val="24"/>
          <w:lang w:eastAsia="ja-JP"/>
        </w:rPr>
        <w:t xml:space="preserve"> of FT</w:t>
      </w:r>
      <w:r w:rsidR="009120E5" w:rsidRPr="00890351">
        <w:rPr>
          <w:szCs w:val="24"/>
          <w:lang w:eastAsia="ja-JP"/>
        </w:rPr>
        <w:t>-</w:t>
      </w:r>
      <w:r w:rsidR="007543BD" w:rsidRPr="00890351">
        <w:rPr>
          <w:szCs w:val="24"/>
          <w:lang w:eastAsia="ja-JP"/>
        </w:rPr>
        <w:t>CI</w:t>
      </w:r>
      <w:r w:rsidR="004025F3" w:rsidRPr="00890351">
        <w:rPr>
          <w:szCs w:val="24"/>
          <w:lang w:eastAsia="ja-JP"/>
        </w:rPr>
        <w:t>, LiD</w:t>
      </w:r>
      <w:r w:rsidR="009120E5" w:rsidRPr="00890351">
        <w:rPr>
          <w:szCs w:val="24"/>
          <w:lang w:eastAsia="ja-JP"/>
        </w:rPr>
        <w:t>-</w:t>
      </w:r>
      <w:r w:rsidR="004025F3" w:rsidRPr="00890351">
        <w:rPr>
          <w:szCs w:val="24"/>
          <w:lang w:eastAsia="ja-JP"/>
        </w:rPr>
        <w:t>CI</w:t>
      </w:r>
      <w:r w:rsidR="00470D9F" w:rsidRPr="00890351">
        <w:rPr>
          <w:szCs w:val="24"/>
          <w:lang w:eastAsia="ja-JP"/>
        </w:rPr>
        <w:t>,</w:t>
      </w:r>
      <w:r w:rsidR="004025F3" w:rsidRPr="00890351">
        <w:rPr>
          <w:szCs w:val="24"/>
          <w:lang w:eastAsia="ja-JP"/>
        </w:rPr>
        <w:t xml:space="preserve"> and mean</w:t>
      </w:r>
      <w:r w:rsidR="00173231" w:rsidRPr="00890351">
        <w:rPr>
          <w:szCs w:val="24"/>
          <w:lang w:eastAsia="ja-JP"/>
        </w:rPr>
        <w:t xml:space="preserve"> arterial pressure during thermodilution were</w:t>
      </w:r>
      <w:r w:rsidR="00F05C8E" w:rsidRPr="00890351">
        <w:rPr>
          <w:szCs w:val="24"/>
          <w:lang w:eastAsia="ja-JP"/>
        </w:rPr>
        <w:t xml:space="preserve"> 15% or </w:t>
      </w:r>
      <w:r w:rsidR="00036055" w:rsidRPr="00890351">
        <w:rPr>
          <w:szCs w:val="24"/>
          <w:lang w:eastAsia="ja-JP"/>
        </w:rPr>
        <w:t>greater</w:t>
      </w:r>
      <w:r w:rsidR="00C1267E" w:rsidRPr="00890351">
        <w:rPr>
          <w:szCs w:val="24"/>
          <w:lang w:eastAsia="ja-JP"/>
        </w:rPr>
        <w:t>, the measured</w:t>
      </w:r>
      <w:r w:rsidRPr="00890351">
        <w:rPr>
          <w:szCs w:val="24"/>
          <w:lang w:eastAsia="ja-JP"/>
        </w:rPr>
        <w:t xml:space="preserve"> value</w:t>
      </w:r>
      <w:r w:rsidR="00C1267E" w:rsidRPr="00890351">
        <w:rPr>
          <w:szCs w:val="24"/>
          <w:lang w:eastAsia="ja-JP"/>
        </w:rPr>
        <w:t>s were</w:t>
      </w:r>
      <w:r w:rsidRPr="00890351">
        <w:rPr>
          <w:szCs w:val="24"/>
          <w:lang w:eastAsia="ja-JP"/>
        </w:rPr>
        <w:t xml:space="preserve"> not </w:t>
      </w:r>
      <w:r w:rsidR="00173231" w:rsidRPr="00890351">
        <w:rPr>
          <w:szCs w:val="24"/>
          <w:lang w:eastAsia="ja-JP"/>
        </w:rPr>
        <w:t xml:space="preserve">used in </w:t>
      </w:r>
      <w:r w:rsidR="00C1267E" w:rsidRPr="00890351">
        <w:rPr>
          <w:szCs w:val="24"/>
          <w:lang w:eastAsia="ja-JP"/>
        </w:rPr>
        <w:t xml:space="preserve">the </w:t>
      </w:r>
      <w:r w:rsidR="00173231" w:rsidRPr="00890351">
        <w:rPr>
          <w:szCs w:val="24"/>
          <w:lang w:eastAsia="ja-JP"/>
        </w:rPr>
        <w:t>analysis.</w:t>
      </w:r>
    </w:p>
    <w:p w14:paraId="2B13C64D" w14:textId="77777777" w:rsidR="00173231" w:rsidRPr="00890351" w:rsidRDefault="00173231" w:rsidP="00BF3B8A">
      <w:pPr>
        <w:spacing w:line="480" w:lineRule="auto"/>
      </w:pPr>
    </w:p>
    <w:p w14:paraId="30AB5137" w14:textId="77777777" w:rsidR="005E3389" w:rsidRPr="00890351" w:rsidRDefault="00E03DB8" w:rsidP="00BF3B8A">
      <w:pPr>
        <w:spacing w:line="480" w:lineRule="auto"/>
      </w:pPr>
      <w:r w:rsidRPr="00890351">
        <w:t>Statistical Analysis</w:t>
      </w:r>
    </w:p>
    <w:p w14:paraId="37576B45" w14:textId="26F799C9" w:rsidR="00287246" w:rsidRPr="00890351" w:rsidRDefault="00F05C8E" w:rsidP="00905C34">
      <w:pPr>
        <w:spacing w:after="0" w:line="480" w:lineRule="auto"/>
        <w:rPr>
          <w:szCs w:val="24"/>
          <w:lang w:eastAsia="ja-JP"/>
        </w:rPr>
      </w:pPr>
      <w:r w:rsidRPr="00890351">
        <w:rPr>
          <w:szCs w:val="24"/>
          <w:lang w:eastAsia="ja-JP"/>
        </w:rPr>
        <w:t xml:space="preserve">The CI and </w:t>
      </w:r>
      <w:r w:rsidR="00347BDB" w:rsidRPr="00890351">
        <w:rPr>
          <w:szCs w:val="24"/>
          <w:lang w:eastAsia="ja-JP"/>
        </w:rPr>
        <w:t>SVR</w:t>
      </w:r>
      <w:r w:rsidRPr="00890351">
        <w:rPr>
          <w:szCs w:val="24"/>
          <w:lang w:eastAsia="ja-JP"/>
        </w:rPr>
        <w:t xml:space="preserve"> index (SVRI) were used for the analysis to </w:t>
      </w:r>
      <w:r w:rsidR="00F53004" w:rsidRPr="00890351">
        <w:rPr>
          <w:szCs w:val="24"/>
          <w:lang w:eastAsia="ja-JP"/>
        </w:rPr>
        <w:t>eliminate the effect</w:t>
      </w:r>
      <w:r w:rsidRPr="00890351">
        <w:rPr>
          <w:szCs w:val="24"/>
          <w:lang w:eastAsia="ja-JP"/>
        </w:rPr>
        <w:t xml:space="preserve"> of physical size. </w:t>
      </w:r>
      <w:r w:rsidR="00C1267E" w:rsidRPr="00890351">
        <w:rPr>
          <w:szCs w:val="24"/>
          <w:lang w:eastAsia="ja-JP"/>
        </w:rPr>
        <w:t xml:space="preserve">A </w:t>
      </w:r>
      <w:r w:rsidRPr="00890351">
        <w:rPr>
          <w:szCs w:val="24"/>
          <w:lang w:eastAsia="ja-JP"/>
        </w:rPr>
        <w:t>Bland</w:t>
      </w:r>
      <w:r w:rsidR="00F50022" w:rsidRPr="00890351">
        <w:rPr>
          <w:szCs w:val="24"/>
          <w:lang w:eastAsia="ja-JP"/>
        </w:rPr>
        <w:t>–</w:t>
      </w:r>
      <w:r w:rsidRPr="00890351">
        <w:rPr>
          <w:szCs w:val="24"/>
          <w:lang w:eastAsia="ja-JP"/>
        </w:rPr>
        <w:t>Altman analysis</w:t>
      </w:r>
      <w:r w:rsidRPr="00890351">
        <w:rPr>
          <w:szCs w:val="24"/>
        </w:rPr>
        <w:t xml:space="preserve"> was performed with </w:t>
      </w:r>
      <w:r w:rsidR="00C1267E" w:rsidRPr="00890351">
        <w:rPr>
          <w:szCs w:val="24"/>
        </w:rPr>
        <w:t>a correction for</w:t>
      </w:r>
      <w:r w:rsidRPr="00890351">
        <w:rPr>
          <w:szCs w:val="24"/>
        </w:rPr>
        <w:t xml:space="preserve"> </w:t>
      </w:r>
      <w:r w:rsidRPr="00890351">
        <w:rPr>
          <w:szCs w:val="24"/>
          <w:lang w:eastAsia="ja-JP"/>
        </w:rPr>
        <w:t>repeated measurements</w:t>
      </w:r>
      <w:r w:rsidR="004632AF" w:rsidRPr="00890351">
        <w:rPr>
          <w:szCs w:val="24"/>
          <w:lang w:eastAsia="ja-JP"/>
        </w:rPr>
        <w:fldChar w:fldCharType="begin">
          <w:fldData xml:space="preserve">PEVuZE5vdGU+PENpdGU+PEF1dGhvcj5CbGFuZDwvQXV0aG9yPjxZZWFyPjIwMDc8L1llYXI+PFJl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CbGFuZDwvQXV0aG9yPjxZZWFyPjIwMDc8L1llYXI+PFJl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004632AF" w:rsidRPr="00890351">
        <w:rPr>
          <w:szCs w:val="24"/>
          <w:lang w:eastAsia="ja-JP"/>
        </w:rPr>
      </w:r>
      <w:r w:rsidR="004632AF" w:rsidRPr="00890351">
        <w:rPr>
          <w:szCs w:val="24"/>
          <w:lang w:eastAsia="ja-JP"/>
        </w:rPr>
        <w:fldChar w:fldCharType="separate"/>
      </w:r>
      <w:r w:rsidR="007F2D27">
        <w:rPr>
          <w:szCs w:val="24"/>
          <w:lang w:eastAsia="ja-JP"/>
        </w:rPr>
        <w:t>[13]</w:t>
      </w:r>
      <w:r w:rsidR="004632AF" w:rsidRPr="00890351">
        <w:rPr>
          <w:szCs w:val="24"/>
          <w:lang w:eastAsia="ja-JP"/>
        </w:rPr>
        <w:fldChar w:fldCharType="end"/>
      </w:r>
      <w:r w:rsidRPr="00890351">
        <w:rPr>
          <w:szCs w:val="24"/>
          <w:lang w:eastAsia="ja-JP"/>
        </w:rPr>
        <w:t xml:space="preserve">. Furthermore, </w:t>
      </w:r>
      <w:r w:rsidRPr="00890351">
        <w:rPr>
          <w:szCs w:val="24"/>
        </w:rPr>
        <w:t>trending ability was examined using</w:t>
      </w:r>
      <w:r w:rsidR="00F53004" w:rsidRPr="00890351">
        <w:rPr>
          <w:szCs w:val="24"/>
        </w:rPr>
        <w:t xml:space="preserve"> </w:t>
      </w:r>
      <w:r w:rsidR="00C1267E" w:rsidRPr="00890351">
        <w:rPr>
          <w:szCs w:val="24"/>
        </w:rPr>
        <w:t xml:space="preserve">the </w:t>
      </w:r>
      <w:r w:rsidR="00F53004" w:rsidRPr="00890351">
        <w:rPr>
          <w:szCs w:val="24"/>
        </w:rPr>
        <w:t>polar plot method</w:t>
      </w:r>
      <w:r w:rsidR="004632AF" w:rsidRPr="00890351">
        <w:rPr>
          <w:szCs w:val="24"/>
        </w:rPr>
        <w:fldChar w:fldCharType="begin"/>
      </w:r>
      <w:r w:rsidR="007F2D27">
        <w:rPr>
          <w:szCs w:val="24"/>
        </w:rPr>
        <w:instrText xml:space="preserve"> ADDIN EN.CITE &lt;EndNote&gt;&lt;Cite&gt;&lt;Author&gt;Critchley&lt;/Author&gt;&lt;Year&gt;2011&lt;/Year&gt;&lt;RecNum&gt;2&lt;/RecNum&gt;&lt;DisplayText&gt;[14]&lt;/DisplayText&gt;&lt;record&gt;&lt;rec-number&gt;2&lt;/rec-number&gt;&lt;foreign-keys&gt;&lt;key app="EN" db-id="9xfzpptew2x5x5etdv0xaef6w0ztsdrws50z" timestamp="1387248806"&gt;2&lt;/key&gt;&lt;/foreign-keys&gt;&lt;ref-type name="Book Section"&gt;5&lt;/ref-type&gt;&lt;contributors&gt;&lt;authors&gt;&lt;author&gt;Critchley, L. A.&lt;/author&gt;&lt;author&gt;Yang, X. X.&lt;/author&gt;&lt;author&gt;Lee, A.&lt;/author&gt;&lt;/authors&gt;&lt;/contributors&gt;&lt;auth-address&gt;Department of Anaesthesia &amp;amp; Intensive Care, The Chinese University of Hong Kong, Prince of Wales Hospital, Shatin, New Territories, Hong Kong, China. hcritchley@cuhk.edu.hk&lt;/auth-address&gt;&lt;titles&gt;&lt;title&gt;Assessment of trending ability of cardiac output monitors by polar plot methodology&lt;/title&gt;&lt;secondary-title&gt;J Cardiothorac Vasc Anesth&lt;/secondary-title&gt;&lt;/titles&gt;&lt;periodical&gt;&lt;full-title&gt;J Cardiothorac Vasc Anesth&lt;/full-title&gt;&lt;abbr-1&gt;Journal of cardiothoracic and vascular anesthesia&lt;/abbr-1&gt;&lt;/periodical&gt;&lt;pages&gt;536-46&lt;/pages&gt;&lt;volume&gt;25&lt;/volume&gt;&lt;number&gt;3&lt;/number&gt;&lt;keywords&gt;&lt;keyword&gt;Cardiac Output/ physiology&lt;/keyword&gt;&lt;keyword&gt;Humans&lt;/keyword&gt;&lt;keyword&gt;Monitoring, Physiologic/ standards/statistics &amp;amp; numerical data/trends&lt;/keyword&gt;&lt;keyword&gt;Reproducibility of Results&lt;/keyword&gt;&lt;keyword&gt;Thermodilution/ standards/statistics &amp;amp; numerical data/trends&lt;/keyword&gt;&lt;/keywords&gt;&lt;dates&gt;&lt;year&gt;2011&lt;/year&gt;&lt;/dates&gt;&lt;pub-location&gt;United States&lt;/pub-location&gt;&lt;publisher&gt;2011 Elsevier Inc&lt;/publisher&gt;&lt;isbn&gt;1532-8422 (Electronic)&amp;#xD;1053-0770 (Linking)&lt;/isbn&gt;&lt;accession-num&gt;21419654&lt;/accession-num&gt;&lt;urls&gt;&lt;related-urls&gt;&lt;url&gt;http://ac.els-cdn.com/S1053077011000048/1-s2.0-S1053077011000048-main.pdf?_tid=53c69164-66e0-11e3-836c-00000aab0f27&amp;amp;acdnat=1387260121_1494b66ce53ee658645b34c37f74a96d&lt;/url&gt;&lt;/related-urls&gt;&lt;/urls&gt;&lt;electronic-resource-num&gt;10.1053/j.jvca.2011.01.003&lt;/electronic-resource-num&gt;&lt;remote-database-provider&gt;NLM&lt;/remote-database-provider&gt;&lt;language&gt;eng&lt;/language&gt;&lt;/record&gt;&lt;/Cite&gt;&lt;/EndNote&gt;</w:instrText>
      </w:r>
      <w:r w:rsidR="004632AF" w:rsidRPr="00890351">
        <w:rPr>
          <w:szCs w:val="24"/>
        </w:rPr>
        <w:fldChar w:fldCharType="separate"/>
      </w:r>
      <w:r w:rsidR="007F2D27">
        <w:rPr>
          <w:szCs w:val="24"/>
        </w:rPr>
        <w:t>[14]</w:t>
      </w:r>
      <w:r w:rsidR="004632AF" w:rsidRPr="00890351">
        <w:rPr>
          <w:szCs w:val="24"/>
        </w:rPr>
        <w:fldChar w:fldCharType="end"/>
      </w:r>
      <w:r w:rsidR="004770D1" w:rsidRPr="00890351">
        <w:rPr>
          <w:szCs w:val="24"/>
        </w:rPr>
        <w:t xml:space="preserve"> (cutoff value: </w:t>
      </w:r>
      <w:r w:rsidR="008B583B" w:rsidRPr="00890351">
        <w:rPr>
          <w:szCs w:val="24"/>
          <w:lang w:eastAsia="ja-JP"/>
        </w:rPr>
        <w:t>0.5 L/min/m</w:t>
      </w:r>
      <w:r w:rsidR="008B583B" w:rsidRPr="00890351">
        <w:rPr>
          <w:szCs w:val="24"/>
          <w:vertAlign w:val="superscript"/>
          <w:lang w:eastAsia="ja-JP"/>
        </w:rPr>
        <w:t>2</w:t>
      </w:r>
      <w:r w:rsidR="00C1267E" w:rsidRPr="00890351">
        <w:rPr>
          <w:szCs w:val="24"/>
          <w:lang w:eastAsia="ja-JP"/>
        </w:rPr>
        <w:t>, half-</w:t>
      </w:r>
      <w:r w:rsidR="00F53004" w:rsidRPr="00890351">
        <w:rPr>
          <w:szCs w:val="24"/>
          <w:lang w:eastAsia="ja-JP"/>
        </w:rPr>
        <w:t>moon method</w:t>
      </w:r>
      <w:r w:rsidR="008B583B" w:rsidRPr="00890351">
        <w:rPr>
          <w:szCs w:val="24"/>
        </w:rPr>
        <w:t>)</w:t>
      </w:r>
      <w:r w:rsidR="00604ABE" w:rsidRPr="00890351">
        <w:rPr>
          <w:szCs w:val="24"/>
        </w:rPr>
        <w:t xml:space="preserve">, and we used a reported criterion for good trending ability </w:t>
      </w:r>
      <w:r w:rsidR="00470D9F" w:rsidRPr="00890351">
        <w:rPr>
          <w:szCs w:val="24"/>
        </w:rPr>
        <w:t xml:space="preserve">of </w:t>
      </w:r>
      <w:r w:rsidR="00604ABE" w:rsidRPr="00890351">
        <w:rPr>
          <w:szCs w:val="24"/>
        </w:rPr>
        <w:t>an angular bias no greater than</w:t>
      </w:r>
      <w:r w:rsidR="00470D9F" w:rsidRPr="00890351">
        <w:rPr>
          <w:szCs w:val="24"/>
        </w:rPr>
        <w:t xml:space="preserve"> ±</w:t>
      </w:r>
      <w:r w:rsidR="00604ABE" w:rsidRPr="00890351">
        <w:rPr>
          <w:szCs w:val="24"/>
        </w:rPr>
        <w:t xml:space="preserve">5° and radial limits agreement no greater than </w:t>
      </w:r>
      <w:r w:rsidR="00470D9F" w:rsidRPr="00890351">
        <w:rPr>
          <w:szCs w:val="24"/>
        </w:rPr>
        <w:t>±</w:t>
      </w:r>
      <w:r w:rsidR="00604ABE" w:rsidRPr="00890351">
        <w:rPr>
          <w:szCs w:val="24"/>
        </w:rPr>
        <w:t>30°</w:t>
      </w:r>
      <w:r w:rsidR="004632AF" w:rsidRPr="00890351">
        <w:rPr>
          <w:szCs w:val="24"/>
        </w:rPr>
        <w:fldChar w:fldCharType="begin"/>
      </w:r>
      <w:r w:rsidR="007F2D27">
        <w:rPr>
          <w:szCs w:val="24"/>
        </w:rPr>
        <w:instrText xml:space="preserve"> ADDIN EN.CITE &lt;EndNote&gt;&lt;Cite&gt;&lt;Author&gt;Critchley&lt;/Author&gt;&lt;Year&gt;2011&lt;/Year&gt;&lt;RecNum&gt;2&lt;/RecNum&gt;&lt;DisplayText&gt;[14]&lt;/DisplayText&gt;&lt;record&gt;&lt;rec-number&gt;2&lt;/rec-number&gt;&lt;foreign-keys&gt;&lt;key app="EN" db-id="9xfzpptew2x5x5etdv0xaef6w0ztsdrws50z" timestamp="1387248806"&gt;2&lt;/key&gt;&lt;/foreign-keys&gt;&lt;ref-type name="Book Section"&gt;5&lt;/ref-type&gt;&lt;contributors&gt;&lt;authors&gt;&lt;author&gt;Critchley, L. A.&lt;/author&gt;&lt;author&gt;Yang, X. X.&lt;/author&gt;&lt;author&gt;Lee, A.&lt;/author&gt;&lt;/authors&gt;&lt;/contributors&gt;&lt;auth-address&gt;Department of Anaesthesia &amp;amp; Intensive Care, The Chinese University of Hong Kong, Prince of Wales Hospital, Shatin, New Territories, Hong Kong, China. hcritchley@cuhk.edu.hk&lt;/auth-address&gt;&lt;titles&gt;&lt;title&gt;Assessment of trending ability of cardiac output monitors by polar plot methodology&lt;/title&gt;&lt;secondary-title&gt;J Cardiothorac Vasc Anesth&lt;/secondary-title&gt;&lt;/titles&gt;&lt;periodical&gt;&lt;full-title&gt;J Cardiothorac Vasc Anesth&lt;/full-title&gt;&lt;abbr-1&gt;Journal of cardiothoracic and vascular anesthesia&lt;/abbr-1&gt;&lt;/periodical&gt;&lt;pages&gt;536-46&lt;/pages&gt;&lt;volume&gt;25&lt;/volume&gt;&lt;number&gt;3&lt;/number&gt;&lt;keywords&gt;&lt;keyword&gt;Cardiac Output/ physiology&lt;/keyword&gt;&lt;keyword&gt;Humans&lt;/keyword&gt;&lt;keyword&gt;Monitoring, Physiologic/ standards/statistics &amp;amp; numerical data/trends&lt;/keyword&gt;&lt;keyword&gt;Reproducibility of Results&lt;/keyword&gt;&lt;keyword&gt;Thermodilution/ standards/statistics &amp;amp; numerical data/trends&lt;/keyword&gt;&lt;/keywords&gt;&lt;dates&gt;&lt;year&gt;2011&lt;/year&gt;&lt;/dates&gt;&lt;pub-location&gt;United States&lt;/pub-location&gt;&lt;publisher&gt;2011 Elsevier Inc&lt;/publisher&gt;&lt;isbn&gt;1532-8422 (Electronic)&amp;#xD;1053-0770 (Linking)&lt;/isbn&gt;&lt;accession-num&gt;21419654&lt;/accession-num&gt;&lt;urls&gt;&lt;related-urls&gt;&lt;url&gt;http://ac.els-cdn.com/S1053077011000048/1-s2.0-S1053077011000048-main.pdf?_tid=53c69164-66e0-11e3-836c-00000aab0f27&amp;amp;acdnat=1387260121_1494b66ce53ee658645b34c37f74a96d&lt;/url&gt;&lt;/related-urls&gt;&lt;/urls&gt;&lt;electronic-resource-num&gt;10.1053/j.jvca.2011.01.003&lt;/electronic-resource-num&gt;&lt;remote-database-provider&gt;NLM&lt;/remote-database-provider&gt;&lt;language&gt;eng&lt;/language&gt;&lt;/record&gt;&lt;/Cite&gt;&lt;/EndNote&gt;</w:instrText>
      </w:r>
      <w:r w:rsidR="004632AF" w:rsidRPr="00890351">
        <w:rPr>
          <w:szCs w:val="24"/>
        </w:rPr>
        <w:fldChar w:fldCharType="separate"/>
      </w:r>
      <w:r w:rsidR="007F2D27">
        <w:rPr>
          <w:szCs w:val="24"/>
        </w:rPr>
        <w:t>[14]</w:t>
      </w:r>
      <w:r w:rsidR="004632AF" w:rsidRPr="00890351">
        <w:rPr>
          <w:szCs w:val="24"/>
        </w:rPr>
        <w:fldChar w:fldCharType="end"/>
      </w:r>
      <w:r w:rsidR="00604ABE" w:rsidRPr="00890351">
        <w:rPr>
          <w:szCs w:val="24"/>
        </w:rPr>
        <w:t>.</w:t>
      </w:r>
      <w:r w:rsidRPr="00890351">
        <w:rPr>
          <w:szCs w:val="24"/>
        </w:rPr>
        <w:t xml:space="preserve"> </w:t>
      </w:r>
      <w:r w:rsidR="00C1267E" w:rsidRPr="00890351">
        <w:rPr>
          <w:szCs w:val="24"/>
        </w:rPr>
        <w:t>The statistical software package</w:t>
      </w:r>
      <w:r w:rsidR="008B583B" w:rsidRPr="00890351">
        <w:rPr>
          <w:szCs w:val="24"/>
        </w:rPr>
        <w:t xml:space="preserve"> R version 3.1.2 (R: A Language and Enviro</w:t>
      </w:r>
      <w:r w:rsidR="00C1267E" w:rsidRPr="00890351">
        <w:rPr>
          <w:szCs w:val="24"/>
        </w:rPr>
        <w:t>nment for Statistical Computing;</w:t>
      </w:r>
      <w:r w:rsidR="008B583B" w:rsidRPr="00890351">
        <w:rPr>
          <w:szCs w:val="24"/>
        </w:rPr>
        <w:t xml:space="preserve"> R Foundation for Statistical Computing, Vienna, Austria)</w:t>
      </w:r>
      <w:r w:rsidR="00C1267E" w:rsidRPr="00890351">
        <w:rPr>
          <w:szCs w:val="24"/>
        </w:rPr>
        <w:t xml:space="preserve"> was used</w:t>
      </w:r>
      <w:r w:rsidR="008B583B" w:rsidRPr="00890351">
        <w:rPr>
          <w:szCs w:val="24"/>
        </w:rPr>
        <w:t>.</w:t>
      </w:r>
      <w:r w:rsidR="00287246" w:rsidRPr="00890351">
        <w:rPr>
          <w:i/>
          <w:noProof w:val="0"/>
          <w:szCs w:val="24"/>
        </w:rPr>
        <w:br w:type="page"/>
      </w:r>
      <w:bookmarkEnd w:id="6"/>
      <w:r w:rsidR="00E03DB8" w:rsidRPr="00890351">
        <w:rPr>
          <w:noProof w:val="0"/>
          <w:szCs w:val="24"/>
        </w:rPr>
        <w:t>Results</w:t>
      </w:r>
    </w:p>
    <w:p w14:paraId="2FBB0A10" w14:textId="0C2F93DA" w:rsidR="00287246" w:rsidRPr="00890351" w:rsidRDefault="00F05C8E" w:rsidP="00BF3B8A">
      <w:pPr>
        <w:pStyle w:val="10"/>
        <w:spacing w:before="0" w:after="0"/>
        <w:rPr>
          <w:szCs w:val="24"/>
          <w:lang w:eastAsia="ja-JP"/>
        </w:rPr>
      </w:pPr>
      <w:r w:rsidRPr="00890351">
        <w:rPr>
          <w:szCs w:val="24"/>
        </w:rPr>
        <w:t xml:space="preserve">One case of OPCAB required </w:t>
      </w:r>
      <w:r w:rsidR="00C1267E" w:rsidRPr="00890351">
        <w:rPr>
          <w:szCs w:val="24"/>
        </w:rPr>
        <w:t>an intra-</w:t>
      </w:r>
      <w:r w:rsidR="0003672B" w:rsidRPr="00890351">
        <w:rPr>
          <w:szCs w:val="24"/>
        </w:rPr>
        <w:t>aortic ba</w:t>
      </w:r>
      <w:r w:rsidR="00C1267E" w:rsidRPr="00890351">
        <w:rPr>
          <w:szCs w:val="24"/>
        </w:rPr>
        <w:t>l</w:t>
      </w:r>
      <w:r w:rsidR="0003672B" w:rsidRPr="00890351">
        <w:rPr>
          <w:szCs w:val="24"/>
        </w:rPr>
        <w:t>loon pump</w:t>
      </w:r>
      <w:r w:rsidRPr="00890351">
        <w:rPr>
          <w:szCs w:val="24"/>
        </w:rPr>
        <w:t xml:space="preserve"> d</w:t>
      </w:r>
      <w:r w:rsidR="0003672B" w:rsidRPr="00890351">
        <w:rPr>
          <w:szCs w:val="24"/>
        </w:rPr>
        <w:t xml:space="preserve">uring surgery and was excluded. </w:t>
      </w:r>
      <w:r w:rsidR="00C1267E" w:rsidRPr="00890351">
        <w:rPr>
          <w:szCs w:val="24"/>
        </w:rPr>
        <w:t>Descriptive data are</w:t>
      </w:r>
      <w:r w:rsidR="0003672B" w:rsidRPr="00890351">
        <w:rPr>
          <w:szCs w:val="24"/>
        </w:rPr>
        <w:t xml:space="preserve"> presented as the mean</w:t>
      </w:r>
      <w:r w:rsidR="00C1267E" w:rsidRPr="00890351">
        <w:rPr>
          <w:szCs w:val="24"/>
        </w:rPr>
        <w:t>s</w:t>
      </w:r>
      <w:r w:rsidR="0003672B" w:rsidRPr="00890351">
        <w:rPr>
          <w:szCs w:val="24"/>
        </w:rPr>
        <w:t xml:space="preserve"> </w:t>
      </w:r>
      <w:r w:rsidR="0003672B" w:rsidRPr="00890351">
        <w:rPr>
          <w:szCs w:val="24"/>
          <w:lang w:eastAsia="ja-JP"/>
        </w:rPr>
        <w:t xml:space="preserve">± </w:t>
      </w:r>
      <w:r w:rsidR="00470D9F" w:rsidRPr="00890351">
        <w:rPr>
          <w:szCs w:val="24"/>
        </w:rPr>
        <w:t xml:space="preserve">standard deviations </w:t>
      </w:r>
      <w:r w:rsidR="0003672B" w:rsidRPr="00890351">
        <w:rPr>
          <w:szCs w:val="24"/>
        </w:rPr>
        <w:t>for normally distributed data.</w:t>
      </w:r>
      <w:r w:rsidRPr="00890351">
        <w:rPr>
          <w:szCs w:val="24"/>
          <w:lang w:eastAsia="ja-JP"/>
        </w:rPr>
        <w:t xml:space="preserve"> Patient backgrounds are shown in Table 1 (overall </w:t>
      </w:r>
      <w:r w:rsidR="000F7A3C" w:rsidRPr="00890351">
        <w:rPr>
          <w:szCs w:val="24"/>
          <w:lang w:eastAsia="ja-JP"/>
        </w:rPr>
        <w:t xml:space="preserve">mean </w:t>
      </w:r>
      <w:r w:rsidRPr="00890351">
        <w:rPr>
          <w:szCs w:val="24"/>
          <w:lang w:eastAsia="ja-JP"/>
        </w:rPr>
        <w:t>age was 60.8</w:t>
      </w:r>
      <w:r w:rsidR="00470D9F" w:rsidRPr="00890351">
        <w:rPr>
          <w:szCs w:val="24"/>
          <w:lang w:eastAsia="ja-JP"/>
        </w:rPr>
        <w:t xml:space="preserve"> </w:t>
      </w:r>
      <w:r w:rsidRPr="00890351">
        <w:rPr>
          <w:szCs w:val="24"/>
          <w:lang w:eastAsia="ja-JP"/>
        </w:rPr>
        <w:t>±</w:t>
      </w:r>
      <w:r w:rsidR="00470D9F" w:rsidRPr="00890351">
        <w:rPr>
          <w:szCs w:val="24"/>
          <w:lang w:eastAsia="ja-JP"/>
        </w:rPr>
        <w:t xml:space="preserve"> </w:t>
      </w:r>
      <w:r w:rsidRPr="00890351">
        <w:rPr>
          <w:szCs w:val="24"/>
          <w:lang w:eastAsia="ja-JP"/>
        </w:rPr>
        <w:t xml:space="preserve">14.3 years, </w:t>
      </w:r>
      <w:r w:rsidR="000F7A3C" w:rsidRPr="00890351">
        <w:rPr>
          <w:szCs w:val="24"/>
          <w:lang w:eastAsia="ja-JP"/>
        </w:rPr>
        <w:t xml:space="preserve">mean </w:t>
      </w:r>
      <w:r w:rsidRPr="00890351">
        <w:rPr>
          <w:szCs w:val="24"/>
          <w:lang w:eastAsia="ja-JP"/>
        </w:rPr>
        <w:t>height was 159.3</w:t>
      </w:r>
      <w:r w:rsidR="00470D9F" w:rsidRPr="00890351">
        <w:rPr>
          <w:szCs w:val="24"/>
          <w:lang w:eastAsia="ja-JP"/>
        </w:rPr>
        <w:t xml:space="preserve"> </w:t>
      </w:r>
      <w:r w:rsidRPr="00890351">
        <w:rPr>
          <w:szCs w:val="24"/>
          <w:lang w:eastAsia="ja-JP"/>
        </w:rPr>
        <w:t>±</w:t>
      </w:r>
      <w:r w:rsidR="00470D9F" w:rsidRPr="00890351">
        <w:rPr>
          <w:szCs w:val="24"/>
          <w:lang w:eastAsia="ja-JP"/>
        </w:rPr>
        <w:t xml:space="preserve"> </w:t>
      </w:r>
      <w:r w:rsidRPr="00890351">
        <w:rPr>
          <w:szCs w:val="24"/>
          <w:lang w:eastAsia="ja-JP"/>
        </w:rPr>
        <w:t xml:space="preserve">10.7 cm, and </w:t>
      </w:r>
      <w:r w:rsidR="000F7A3C" w:rsidRPr="00890351">
        <w:rPr>
          <w:szCs w:val="24"/>
          <w:lang w:eastAsia="ja-JP"/>
        </w:rPr>
        <w:t xml:space="preserve">mean </w:t>
      </w:r>
      <w:r w:rsidRPr="00890351">
        <w:rPr>
          <w:szCs w:val="24"/>
          <w:lang w:eastAsia="ja-JP"/>
        </w:rPr>
        <w:t>weight was 61.2</w:t>
      </w:r>
      <w:r w:rsidR="00470D9F" w:rsidRPr="00890351">
        <w:rPr>
          <w:szCs w:val="24"/>
          <w:lang w:eastAsia="ja-JP"/>
        </w:rPr>
        <w:t xml:space="preserve"> </w:t>
      </w:r>
      <w:r w:rsidRPr="00890351">
        <w:rPr>
          <w:szCs w:val="24"/>
          <w:lang w:eastAsia="ja-JP"/>
        </w:rPr>
        <w:t>±</w:t>
      </w:r>
      <w:r w:rsidR="00470D9F" w:rsidRPr="00890351">
        <w:rPr>
          <w:szCs w:val="24"/>
          <w:lang w:eastAsia="ja-JP"/>
        </w:rPr>
        <w:t xml:space="preserve"> </w:t>
      </w:r>
      <w:r w:rsidRPr="00890351">
        <w:rPr>
          <w:szCs w:val="24"/>
          <w:lang w:eastAsia="ja-JP"/>
        </w:rPr>
        <w:t>13.6</w:t>
      </w:r>
      <w:r w:rsidR="008546F0" w:rsidRPr="00890351">
        <w:rPr>
          <w:szCs w:val="24"/>
          <w:lang w:eastAsia="ja-JP"/>
        </w:rPr>
        <w:t xml:space="preserve"> kg</w:t>
      </w:r>
      <w:r w:rsidR="000F7A3C" w:rsidRPr="00890351">
        <w:rPr>
          <w:szCs w:val="24"/>
          <w:lang w:eastAsia="ja-JP"/>
        </w:rPr>
        <w:t>;</w:t>
      </w:r>
      <w:r w:rsidR="008546F0" w:rsidRPr="00890351">
        <w:rPr>
          <w:szCs w:val="24"/>
          <w:lang w:eastAsia="ja-JP"/>
        </w:rPr>
        <w:t xml:space="preserve"> </w:t>
      </w:r>
      <w:r w:rsidR="000F7A3C" w:rsidRPr="00890351">
        <w:rPr>
          <w:szCs w:val="24"/>
          <w:lang w:eastAsia="ja-JP"/>
        </w:rPr>
        <w:t xml:space="preserve">the mean </w:t>
      </w:r>
      <w:r w:rsidRPr="00890351">
        <w:rPr>
          <w:szCs w:val="24"/>
          <w:lang w:eastAsia="ja-JP"/>
        </w:rPr>
        <w:t xml:space="preserve">MELD score for those undergoing </w:t>
      </w:r>
      <w:r w:rsidR="0003672B" w:rsidRPr="00890351">
        <w:rPr>
          <w:szCs w:val="24"/>
          <w:lang w:eastAsia="ja-JP"/>
        </w:rPr>
        <w:t>LDLT</w:t>
      </w:r>
      <w:r w:rsidRPr="00890351">
        <w:rPr>
          <w:szCs w:val="24"/>
          <w:lang w:eastAsia="ja-JP"/>
        </w:rPr>
        <w:t xml:space="preserve"> </w:t>
      </w:r>
      <w:r w:rsidR="000F7A3C" w:rsidRPr="00890351">
        <w:rPr>
          <w:szCs w:val="24"/>
          <w:lang w:eastAsia="ja-JP"/>
        </w:rPr>
        <w:t xml:space="preserve">was </w:t>
      </w:r>
      <w:r w:rsidRPr="00890351">
        <w:rPr>
          <w:szCs w:val="24"/>
          <w:lang w:eastAsia="ja-JP"/>
        </w:rPr>
        <w:t>18.4</w:t>
      </w:r>
      <w:r w:rsidR="00470D9F" w:rsidRPr="00890351">
        <w:rPr>
          <w:szCs w:val="24"/>
          <w:lang w:eastAsia="ja-JP"/>
        </w:rPr>
        <w:t xml:space="preserve"> </w:t>
      </w:r>
      <w:r w:rsidRPr="00890351">
        <w:rPr>
          <w:szCs w:val="24"/>
          <w:lang w:eastAsia="ja-JP"/>
        </w:rPr>
        <w:t>±</w:t>
      </w:r>
      <w:r w:rsidR="00470D9F" w:rsidRPr="00890351">
        <w:rPr>
          <w:szCs w:val="24"/>
          <w:lang w:eastAsia="ja-JP"/>
        </w:rPr>
        <w:t xml:space="preserve"> </w:t>
      </w:r>
      <w:r w:rsidRPr="00890351">
        <w:rPr>
          <w:szCs w:val="24"/>
          <w:lang w:eastAsia="ja-JP"/>
        </w:rPr>
        <w:t xml:space="preserve">6.8 and the average bypass </w:t>
      </w:r>
      <w:r w:rsidR="0003672B" w:rsidRPr="00890351">
        <w:rPr>
          <w:szCs w:val="24"/>
          <w:lang w:eastAsia="ja-JP"/>
        </w:rPr>
        <w:t>number</w:t>
      </w:r>
      <w:r w:rsidRPr="00890351">
        <w:rPr>
          <w:szCs w:val="24"/>
          <w:lang w:eastAsia="ja-JP"/>
        </w:rPr>
        <w:t xml:space="preserve"> for those with </w:t>
      </w:r>
      <w:r w:rsidR="0003672B" w:rsidRPr="00890351">
        <w:rPr>
          <w:szCs w:val="24"/>
          <w:lang w:eastAsia="ja-JP"/>
        </w:rPr>
        <w:t>OPCAB was</w:t>
      </w:r>
      <w:r w:rsidRPr="00890351">
        <w:rPr>
          <w:szCs w:val="24"/>
          <w:lang w:eastAsia="ja-JP"/>
        </w:rPr>
        <w:t xml:space="preserve"> 4.3</w:t>
      </w:r>
      <w:r w:rsidR="000F7A3C" w:rsidRPr="00890351">
        <w:rPr>
          <w:szCs w:val="24"/>
          <w:lang w:eastAsia="ja-JP"/>
        </w:rPr>
        <w:t xml:space="preserve"> </w:t>
      </w:r>
      <w:r w:rsidRPr="00890351">
        <w:rPr>
          <w:szCs w:val="24"/>
          <w:lang w:eastAsia="ja-JP"/>
        </w:rPr>
        <w:t>±</w:t>
      </w:r>
      <w:r w:rsidR="000F7A3C" w:rsidRPr="00890351">
        <w:rPr>
          <w:szCs w:val="24"/>
          <w:lang w:eastAsia="ja-JP"/>
        </w:rPr>
        <w:t xml:space="preserve"> </w:t>
      </w:r>
      <w:r w:rsidRPr="00890351">
        <w:rPr>
          <w:szCs w:val="24"/>
          <w:lang w:eastAsia="ja-JP"/>
        </w:rPr>
        <w:t xml:space="preserve">1.4). In total, </w:t>
      </w:r>
      <w:r w:rsidR="00C33924" w:rsidRPr="00890351">
        <w:rPr>
          <w:szCs w:val="24"/>
          <w:lang w:eastAsia="ja-JP"/>
        </w:rPr>
        <w:t>91</w:t>
      </w:r>
      <w:r w:rsidRPr="00890351">
        <w:rPr>
          <w:szCs w:val="24"/>
          <w:lang w:eastAsia="ja-JP"/>
        </w:rPr>
        <w:t xml:space="preserve"> pieces of </w:t>
      </w:r>
      <w:r w:rsidR="0036013A" w:rsidRPr="00890351">
        <w:rPr>
          <w:szCs w:val="24"/>
          <w:lang w:eastAsia="ja-JP"/>
        </w:rPr>
        <w:t>CI</w:t>
      </w:r>
      <w:r w:rsidRPr="00890351">
        <w:rPr>
          <w:szCs w:val="24"/>
          <w:lang w:eastAsia="ja-JP"/>
        </w:rPr>
        <w:t xml:space="preserve"> were taken from the </w:t>
      </w:r>
      <w:r w:rsidR="0036013A" w:rsidRPr="00890351">
        <w:rPr>
          <w:szCs w:val="24"/>
          <w:lang w:eastAsia="ja-JP"/>
        </w:rPr>
        <w:t>LDLT</w:t>
      </w:r>
      <w:r w:rsidRPr="00890351">
        <w:rPr>
          <w:szCs w:val="24"/>
          <w:lang w:eastAsia="ja-JP"/>
        </w:rPr>
        <w:t xml:space="preserve"> patients (</w:t>
      </w:r>
      <w:r w:rsidR="00C33924" w:rsidRPr="00890351">
        <w:rPr>
          <w:szCs w:val="24"/>
          <w:lang w:eastAsia="ja-JP"/>
        </w:rPr>
        <w:t>9.1</w:t>
      </w:r>
      <w:r w:rsidR="000F7A3C" w:rsidRPr="00890351">
        <w:rPr>
          <w:szCs w:val="24"/>
          <w:lang w:eastAsia="ja-JP"/>
        </w:rPr>
        <w:t xml:space="preserve"> </w:t>
      </w:r>
      <w:r w:rsidR="00C33924" w:rsidRPr="00890351">
        <w:rPr>
          <w:szCs w:val="24"/>
          <w:lang w:eastAsia="ja-JP"/>
        </w:rPr>
        <w:t>±</w:t>
      </w:r>
      <w:r w:rsidR="000F7A3C" w:rsidRPr="00890351">
        <w:rPr>
          <w:szCs w:val="24"/>
          <w:lang w:eastAsia="ja-JP"/>
        </w:rPr>
        <w:t xml:space="preserve"> </w:t>
      </w:r>
      <w:r w:rsidR="00C33924" w:rsidRPr="00890351">
        <w:rPr>
          <w:szCs w:val="24"/>
          <w:lang w:eastAsia="ja-JP"/>
        </w:rPr>
        <w:t>2.2</w:t>
      </w:r>
      <w:r w:rsidRPr="00890351">
        <w:rPr>
          <w:szCs w:val="24"/>
          <w:lang w:eastAsia="ja-JP"/>
        </w:rPr>
        <w:t xml:space="preserve"> per case, </w:t>
      </w:r>
      <w:r w:rsidR="00C33924" w:rsidRPr="00890351">
        <w:rPr>
          <w:szCs w:val="24"/>
          <w:lang w:eastAsia="ja-JP"/>
        </w:rPr>
        <w:t>82</w:t>
      </w:r>
      <w:r w:rsidRPr="00890351">
        <w:rPr>
          <w:szCs w:val="24"/>
          <w:lang w:eastAsia="ja-JP"/>
        </w:rPr>
        <w:t xml:space="preserve"> fixed</w:t>
      </w:r>
      <w:r w:rsidR="000F7A3C" w:rsidRPr="00890351">
        <w:rPr>
          <w:szCs w:val="24"/>
          <w:lang w:eastAsia="ja-JP"/>
        </w:rPr>
        <w:t>-</w:t>
      </w:r>
      <w:r w:rsidRPr="00890351">
        <w:rPr>
          <w:szCs w:val="24"/>
          <w:lang w:eastAsia="ja-JP"/>
        </w:rPr>
        <w:t>time</w:t>
      </w:r>
      <w:r w:rsidR="000F7A3C" w:rsidRPr="00890351">
        <w:rPr>
          <w:szCs w:val="24"/>
          <w:lang w:eastAsia="ja-JP"/>
        </w:rPr>
        <w:t>-</w:t>
      </w:r>
      <w:r w:rsidRPr="00890351">
        <w:rPr>
          <w:szCs w:val="24"/>
          <w:lang w:eastAsia="ja-JP"/>
        </w:rPr>
        <w:t>point and 9 other</w:t>
      </w:r>
      <w:r w:rsidR="000F7A3C" w:rsidRPr="00890351">
        <w:rPr>
          <w:szCs w:val="24"/>
          <w:lang w:eastAsia="ja-JP"/>
        </w:rPr>
        <w:t>-</w:t>
      </w:r>
      <w:r w:rsidRPr="00890351">
        <w:rPr>
          <w:szCs w:val="24"/>
          <w:lang w:eastAsia="ja-JP"/>
        </w:rPr>
        <w:t>time</w:t>
      </w:r>
      <w:r w:rsidR="000F7A3C" w:rsidRPr="00890351">
        <w:rPr>
          <w:szCs w:val="24"/>
          <w:lang w:eastAsia="ja-JP"/>
        </w:rPr>
        <w:t>-</w:t>
      </w:r>
      <w:r w:rsidRPr="00890351">
        <w:rPr>
          <w:szCs w:val="24"/>
          <w:lang w:eastAsia="ja-JP"/>
        </w:rPr>
        <w:t xml:space="preserve">point data) and </w:t>
      </w:r>
      <w:r w:rsidR="00C33924" w:rsidRPr="00890351">
        <w:rPr>
          <w:szCs w:val="24"/>
          <w:lang w:eastAsia="ja-JP"/>
        </w:rPr>
        <w:t>58</w:t>
      </w:r>
      <w:r w:rsidRPr="00890351">
        <w:rPr>
          <w:szCs w:val="24"/>
          <w:lang w:eastAsia="ja-JP"/>
        </w:rPr>
        <w:t xml:space="preserve"> pieces of </w:t>
      </w:r>
      <w:r w:rsidR="0036013A" w:rsidRPr="00890351">
        <w:rPr>
          <w:szCs w:val="24"/>
          <w:lang w:eastAsia="ja-JP"/>
        </w:rPr>
        <w:t>CI from the OPCAB</w:t>
      </w:r>
      <w:r w:rsidRPr="00890351">
        <w:rPr>
          <w:szCs w:val="24"/>
          <w:lang w:eastAsia="ja-JP"/>
        </w:rPr>
        <w:t xml:space="preserve"> cases (</w:t>
      </w:r>
      <w:r w:rsidR="00C33924" w:rsidRPr="00890351">
        <w:rPr>
          <w:szCs w:val="24"/>
          <w:lang w:eastAsia="ja-JP"/>
        </w:rPr>
        <w:t>5.8</w:t>
      </w:r>
      <w:r w:rsidR="000F7A3C" w:rsidRPr="00890351">
        <w:rPr>
          <w:szCs w:val="24"/>
          <w:lang w:eastAsia="ja-JP"/>
        </w:rPr>
        <w:t xml:space="preserve"> </w:t>
      </w:r>
      <w:r w:rsidR="00C33924" w:rsidRPr="00890351">
        <w:rPr>
          <w:szCs w:val="24"/>
          <w:lang w:eastAsia="ja-JP"/>
        </w:rPr>
        <w:t>±</w:t>
      </w:r>
      <w:r w:rsidR="000F7A3C" w:rsidRPr="00890351">
        <w:rPr>
          <w:szCs w:val="24"/>
          <w:lang w:eastAsia="ja-JP"/>
        </w:rPr>
        <w:t xml:space="preserve"> </w:t>
      </w:r>
      <w:r w:rsidR="00C33924" w:rsidRPr="00890351">
        <w:rPr>
          <w:szCs w:val="24"/>
          <w:lang w:eastAsia="ja-JP"/>
        </w:rPr>
        <w:t>2.8</w:t>
      </w:r>
      <w:r w:rsidRPr="00890351">
        <w:rPr>
          <w:szCs w:val="24"/>
          <w:lang w:eastAsia="ja-JP"/>
        </w:rPr>
        <w:t xml:space="preserve"> per case, </w:t>
      </w:r>
      <w:r w:rsidR="00C33924" w:rsidRPr="00890351">
        <w:rPr>
          <w:szCs w:val="24"/>
          <w:lang w:eastAsia="ja-JP"/>
        </w:rPr>
        <w:t>54</w:t>
      </w:r>
      <w:r w:rsidRPr="00890351">
        <w:rPr>
          <w:szCs w:val="24"/>
          <w:lang w:eastAsia="ja-JP"/>
        </w:rPr>
        <w:t xml:space="preserve"> fixed</w:t>
      </w:r>
      <w:r w:rsidR="000F7A3C" w:rsidRPr="00890351">
        <w:rPr>
          <w:szCs w:val="24"/>
          <w:lang w:eastAsia="ja-JP"/>
        </w:rPr>
        <w:t>-</w:t>
      </w:r>
      <w:r w:rsidRPr="00890351">
        <w:rPr>
          <w:szCs w:val="24"/>
          <w:lang w:eastAsia="ja-JP"/>
        </w:rPr>
        <w:t>time</w:t>
      </w:r>
      <w:r w:rsidR="000F7A3C" w:rsidRPr="00890351">
        <w:rPr>
          <w:szCs w:val="24"/>
          <w:lang w:eastAsia="ja-JP"/>
        </w:rPr>
        <w:t>-</w:t>
      </w:r>
      <w:r w:rsidRPr="00890351">
        <w:rPr>
          <w:szCs w:val="24"/>
          <w:lang w:eastAsia="ja-JP"/>
        </w:rPr>
        <w:t xml:space="preserve">point and </w:t>
      </w:r>
      <w:r w:rsidR="00C33924" w:rsidRPr="00890351">
        <w:rPr>
          <w:szCs w:val="24"/>
          <w:lang w:eastAsia="ja-JP"/>
        </w:rPr>
        <w:t>4</w:t>
      </w:r>
      <w:r w:rsidRPr="00890351">
        <w:rPr>
          <w:szCs w:val="24"/>
          <w:lang w:eastAsia="ja-JP"/>
        </w:rPr>
        <w:t xml:space="preserve"> other</w:t>
      </w:r>
      <w:r w:rsidR="000F7A3C" w:rsidRPr="00890351">
        <w:rPr>
          <w:szCs w:val="24"/>
          <w:lang w:eastAsia="ja-JP"/>
        </w:rPr>
        <w:t>-</w:t>
      </w:r>
      <w:r w:rsidRPr="00890351">
        <w:rPr>
          <w:szCs w:val="24"/>
          <w:lang w:eastAsia="ja-JP"/>
        </w:rPr>
        <w:t>time</w:t>
      </w:r>
      <w:r w:rsidR="000F7A3C" w:rsidRPr="00890351">
        <w:rPr>
          <w:szCs w:val="24"/>
          <w:lang w:eastAsia="ja-JP"/>
        </w:rPr>
        <w:t>-</w:t>
      </w:r>
      <w:r w:rsidRPr="00890351">
        <w:rPr>
          <w:szCs w:val="24"/>
          <w:lang w:eastAsia="ja-JP"/>
        </w:rPr>
        <w:t xml:space="preserve">point data). When the data </w:t>
      </w:r>
      <w:r w:rsidR="000F7A3C" w:rsidRPr="00890351">
        <w:rPr>
          <w:szCs w:val="24"/>
          <w:lang w:eastAsia="ja-JP"/>
        </w:rPr>
        <w:t xml:space="preserve">were </w:t>
      </w:r>
      <w:r w:rsidRPr="00890351">
        <w:rPr>
          <w:szCs w:val="24"/>
          <w:lang w:eastAsia="ja-JP"/>
        </w:rPr>
        <w:t>plotted on a graph showing the relationship between SVRI and CI</w:t>
      </w:r>
      <w:r w:rsidR="00C30C96" w:rsidRPr="00890351">
        <w:rPr>
          <w:szCs w:val="24"/>
          <w:lang w:eastAsia="ja-JP"/>
        </w:rPr>
        <w:t xml:space="preserve"> (PAC</w:t>
      </w:r>
      <w:r w:rsidR="009120E5" w:rsidRPr="00890351">
        <w:rPr>
          <w:szCs w:val="24"/>
          <w:lang w:eastAsia="ja-JP"/>
        </w:rPr>
        <w:t>-</w:t>
      </w:r>
      <w:r w:rsidR="00C30C96" w:rsidRPr="00890351">
        <w:rPr>
          <w:szCs w:val="24"/>
          <w:lang w:eastAsia="ja-JP"/>
        </w:rPr>
        <w:t>CI)</w:t>
      </w:r>
      <w:r w:rsidRPr="00890351">
        <w:rPr>
          <w:szCs w:val="24"/>
          <w:lang w:eastAsia="ja-JP"/>
        </w:rPr>
        <w:t>, it was clear that data fo</w:t>
      </w:r>
      <w:r w:rsidR="0036013A" w:rsidRPr="00890351">
        <w:rPr>
          <w:szCs w:val="24"/>
          <w:lang w:eastAsia="ja-JP"/>
        </w:rPr>
        <w:t>r a wide range of SVRI</w:t>
      </w:r>
      <w:r w:rsidRPr="00890351">
        <w:rPr>
          <w:szCs w:val="24"/>
          <w:lang w:eastAsia="ja-JP"/>
        </w:rPr>
        <w:t xml:space="preserve"> and </w:t>
      </w:r>
      <w:r w:rsidR="0036013A" w:rsidRPr="00890351">
        <w:rPr>
          <w:szCs w:val="24"/>
          <w:lang w:eastAsia="ja-JP"/>
        </w:rPr>
        <w:t>CI</w:t>
      </w:r>
      <w:r w:rsidRPr="00890351">
        <w:rPr>
          <w:szCs w:val="24"/>
          <w:lang w:eastAsia="ja-JP"/>
        </w:rPr>
        <w:t xml:space="preserve"> had been obtained (Fig</w:t>
      </w:r>
      <w:r w:rsidR="000F7A3C" w:rsidRPr="00890351">
        <w:rPr>
          <w:szCs w:val="24"/>
          <w:lang w:eastAsia="ja-JP"/>
        </w:rPr>
        <w:t>ure</w:t>
      </w:r>
      <w:r w:rsidRPr="00890351">
        <w:rPr>
          <w:szCs w:val="24"/>
          <w:lang w:eastAsia="ja-JP"/>
        </w:rPr>
        <w:t xml:space="preserve"> 1). The results of Bland</w:t>
      </w:r>
      <w:r w:rsidR="00F50022" w:rsidRPr="00890351">
        <w:rPr>
          <w:szCs w:val="24"/>
          <w:lang w:eastAsia="ja-JP"/>
        </w:rPr>
        <w:t>–</w:t>
      </w:r>
      <w:r w:rsidRPr="00890351">
        <w:rPr>
          <w:szCs w:val="24"/>
          <w:lang w:eastAsia="ja-JP"/>
        </w:rPr>
        <w:t xml:space="preserve">Altman analysis are </w:t>
      </w:r>
      <w:r w:rsidR="000F7A3C" w:rsidRPr="00890351">
        <w:rPr>
          <w:szCs w:val="24"/>
          <w:lang w:eastAsia="ja-JP"/>
        </w:rPr>
        <w:t>shown</w:t>
      </w:r>
      <w:r w:rsidRPr="00890351">
        <w:rPr>
          <w:szCs w:val="24"/>
          <w:lang w:eastAsia="ja-JP"/>
        </w:rPr>
        <w:t xml:space="preserve"> in Fig</w:t>
      </w:r>
      <w:r w:rsidR="000F7A3C" w:rsidRPr="00890351">
        <w:rPr>
          <w:szCs w:val="24"/>
          <w:lang w:eastAsia="ja-JP"/>
        </w:rPr>
        <w:t>ures</w:t>
      </w:r>
      <w:r w:rsidRPr="00890351">
        <w:rPr>
          <w:szCs w:val="24"/>
          <w:lang w:eastAsia="ja-JP"/>
        </w:rPr>
        <w:t xml:space="preserve"> 2</w:t>
      </w:r>
      <w:r w:rsidR="00C214D6" w:rsidRPr="00890351">
        <w:rPr>
          <w:szCs w:val="24"/>
          <w:lang w:eastAsia="ja-JP"/>
        </w:rPr>
        <w:t xml:space="preserve"> and 3</w:t>
      </w:r>
      <w:r w:rsidRPr="00890351">
        <w:rPr>
          <w:szCs w:val="24"/>
          <w:lang w:eastAsia="ja-JP"/>
        </w:rPr>
        <w:t xml:space="preserve">. Neither logarithmic transformation nor coordinate transformation </w:t>
      </w:r>
      <w:r w:rsidR="000F7A3C" w:rsidRPr="00890351">
        <w:rPr>
          <w:szCs w:val="24"/>
          <w:lang w:eastAsia="ja-JP"/>
        </w:rPr>
        <w:t xml:space="preserve">was </w:t>
      </w:r>
      <w:r w:rsidRPr="00890351">
        <w:rPr>
          <w:szCs w:val="24"/>
          <w:lang w:eastAsia="ja-JP"/>
        </w:rPr>
        <w:t>used. With FloTrac/Vigileo</w:t>
      </w:r>
      <w:r w:rsidRPr="00890351">
        <w:rPr>
          <w:szCs w:val="24"/>
          <w:vertAlign w:val="superscript"/>
          <w:lang w:eastAsia="ja-JP"/>
        </w:rPr>
        <w:t>TM</w:t>
      </w:r>
      <w:r w:rsidRPr="00890351">
        <w:rPr>
          <w:szCs w:val="24"/>
          <w:lang w:eastAsia="ja-JP"/>
        </w:rPr>
        <w:t xml:space="preserve">, </w:t>
      </w:r>
      <w:r w:rsidR="00B33598" w:rsidRPr="00890351">
        <w:rPr>
          <w:szCs w:val="24"/>
          <w:lang w:eastAsia="ja-JP"/>
        </w:rPr>
        <w:t>the</w:t>
      </w:r>
      <w:r w:rsidRPr="00890351">
        <w:rPr>
          <w:szCs w:val="24"/>
          <w:lang w:eastAsia="ja-JP"/>
        </w:rPr>
        <w:t xml:space="preserve"> increase</w:t>
      </w:r>
      <w:r w:rsidR="000F7A3C" w:rsidRPr="00890351">
        <w:rPr>
          <w:szCs w:val="24"/>
          <w:lang w:eastAsia="ja-JP"/>
        </w:rPr>
        <w:t>d</w:t>
      </w:r>
      <w:r w:rsidRPr="00890351">
        <w:rPr>
          <w:szCs w:val="24"/>
          <w:lang w:eastAsia="ja-JP"/>
        </w:rPr>
        <w:t xml:space="preserve"> CI </w:t>
      </w:r>
      <w:r w:rsidR="00C1267E" w:rsidRPr="00890351">
        <w:rPr>
          <w:szCs w:val="24"/>
          <w:lang w:eastAsia="ja-JP"/>
        </w:rPr>
        <w:t>produces an</w:t>
      </w:r>
      <w:r w:rsidR="00C214D6" w:rsidRPr="00890351">
        <w:rPr>
          <w:szCs w:val="24"/>
          <w:lang w:eastAsia="ja-JP"/>
        </w:rPr>
        <w:t xml:space="preserve"> accompany</w:t>
      </w:r>
      <w:r w:rsidR="00597F42">
        <w:rPr>
          <w:szCs w:val="24"/>
          <w:lang w:eastAsia="ja-JP"/>
        </w:rPr>
        <w:t>ing decrease</w:t>
      </w:r>
      <w:r w:rsidR="00C214D6" w:rsidRPr="00890351">
        <w:rPr>
          <w:szCs w:val="24"/>
          <w:lang w:eastAsia="ja-JP"/>
        </w:rPr>
        <w:t xml:space="preserve"> of</w:t>
      </w:r>
      <w:r w:rsidR="007543BD" w:rsidRPr="00890351">
        <w:rPr>
          <w:szCs w:val="24"/>
          <w:lang w:eastAsia="ja-JP"/>
        </w:rPr>
        <w:t xml:space="preserve"> FT</w:t>
      </w:r>
      <w:r w:rsidR="009120E5" w:rsidRPr="00890351">
        <w:rPr>
          <w:szCs w:val="24"/>
          <w:lang w:eastAsia="ja-JP"/>
        </w:rPr>
        <w:t>-</w:t>
      </w:r>
      <w:r w:rsidR="009C519E" w:rsidRPr="00890351">
        <w:rPr>
          <w:szCs w:val="24"/>
          <w:lang w:eastAsia="ja-JP"/>
        </w:rPr>
        <w:t>CI</w:t>
      </w:r>
      <w:r w:rsidRPr="00890351">
        <w:rPr>
          <w:szCs w:val="24"/>
          <w:lang w:eastAsia="ja-JP"/>
        </w:rPr>
        <w:t xml:space="preserve"> </w:t>
      </w:r>
      <w:r w:rsidR="00C214D6" w:rsidRPr="00890351">
        <w:rPr>
          <w:szCs w:val="24"/>
          <w:lang w:eastAsia="ja-JP"/>
        </w:rPr>
        <w:t>(correlation coefficient in</w:t>
      </w:r>
      <w:r w:rsidRPr="00890351">
        <w:rPr>
          <w:szCs w:val="24"/>
          <w:lang w:eastAsia="ja-JP"/>
        </w:rPr>
        <w:t xml:space="preserve"> </w:t>
      </w:r>
      <w:r w:rsidR="00C1267E" w:rsidRPr="00890351">
        <w:rPr>
          <w:szCs w:val="24"/>
          <w:lang w:eastAsia="ja-JP"/>
        </w:rPr>
        <w:t xml:space="preserve">a </w:t>
      </w:r>
      <w:r w:rsidRPr="00890351">
        <w:rPr>
          <w:szCs w:val="24"/>
          <w:lang w:eastAsia="ja-JP"/>
        </w:rPr>
        <w:t>Bland</w:t>
      </w:r>
      <w:r w:rsidR="00F50022" w:rsidRPr="00890351">
        <w:rPr>
          <w:szCs w:val="24"/>
          <w:lang w:eastAsia="ja-JP"/>
        </w:rPr>
        <w:t>–</w:t>
      </w:r>
      <w:r w:rsidRPr="00890351">
        <w:rPr>
          <w:szCs w:val="24"/>
          <w:lang w:eastAsia="ja-JP"/>
        </w:rPr>
        <w:t>Altman plot</w:t>
      </w:r>
      <w:r w:rsidR="00C1267E" w:rsidRPr="00890351">
        <w:rPr>
          <w:szCs w:val="24"/>
          <w:lang w:eastAsia="ja-JP"/>
        </w:rPr>
        <w:t>,</w:t>
      </w:r>
      <w:r w:rsidRPr="00890351">
        <w:rPr>
          <w:szCs w:val="24"/>
          <w:lang w:eastAsia="ja-JP"/>
        </w:rPr>
        <w:t xml:space="preserve"> R</w:t>
      </w:r>
      <w:r w:rsidR="000F7A3C" w:rsidRPr="00890351">
        <w:rPr>
          <w:szCs w:val="24"/>
          <w:lang w:eastAsia="ja-JP"/>
        </w:rPr>
        <w:t xml:space="preserve"> </w:t>
      </w:r>
      <w:r w:rsidRPr="00890351">
        <w:rPr>
          <w:szCs w:val="24"/>
          <w:lang w:eastAsia="ja-JP"/>
        </w:rPr>
        <w:t>=</w:t>
      </w:r>
      <w:r w:rsidR="000F7A3C" w:rsidRPr="00890351">
        <w:rPr>
          <w:szCs w:val="24"/>
          <w:lang w:eastAsia="ja-JP"/>
        </w:rPr>
        <w:t xml:space="preserve"> </w:t>
      </w:r>
      <w:r w:rsidR="0019734C" w:rsidRPr="00890351">
        <w:rPr>
          <w:szCs w:val="24"/>
          <w:lang w:eastAsia="ja-JP"/>
        </w:rPr>
        <w:t>−</w:t>
      </w:r>
      <w:r w:rsidR="008E0C10" w:rsidRPr="00890351">
        <w:rPr>
          <w:szCs w:val="24"/>
          <w:lang w:eastAsia="ja-JP"/>
        </w:rPr>
        <w:t>0.71</w:t>
      </w:r>
      <w:r w:rsidRPr="00890351">
        <w:rPr>
          <w:szCs w:val="24"/>
          <w:lang w:eastAsia="ja-JP"/>
        </w:rPr>
        <w:t xml:space="preserve">). </w:t>
      </w:r>
      <w:r w:rsidR="009C519E" w:rsidRPr="00890351">
        <w:rPr>
          <w:szCs w:val="24"/>
          <w:lang w:eastAsia="ja-JP"/>
        </w:rPr>
        <w:t>Bias and p</w:t>
      </w:r>
      <w:r w:rsidRPr="00890351">
        <w:rPr>
          <w:szCs w:val="24"/>
          <w:lang w:eastAsia="ja-JP"/>
        </w:rPr>
        <w:t>erce</w:t>
      </w:r>
      <w:r w:rsidR="00D56A85" w:rsidRPr="00890351">
        <w:rPr>
          <w:szCs w:val="24"/>
          <w:lang w:eastAsia="ja-JP"/>
        </w:rPr>
        <w:t>ntage error, which is</w:t>
      </w:r>
      <w:r w:rsidRPr="00890351">
        <w:rPr>
          <w:szCs w:val="24"/>
          <w:lang w:eastAsia="ja-JP"/>
        </w:rPr>
        <w:t xml:space="preserve"> </w:t>
      </w:r>
      <w:r w:rsidR="00C1267E" w:rsidRPr="00890351">
        <w:rPr>
          <w:szCs w:val="24"/>
          <w:lang w:eastAsia="ja-JP"/>
        </w:rPr>
        <w:t>an</w:t>
      </w:r>
      <w:r w:rsidRPr="00890351">
        <w:rPr>
          <w:szCs w:val="24"/>
          <w:lang w:eastAsia="ja-JP"/>
        </w:rPr>
        <w:t xml:space="preserve"> indicator of </w:t>
      </w:r>
      <w:r w:rsidR="00C1267E" w:rsidRPr="00890351">
        <w:rPr>
          <w:szCs w:val="24"/>
          <w:lang w:eastAsia="ja-JP"/>
        </w:rPr>
        <w:t xml:space="preserve">the </w:t>
      </w:r>
      <w:r w:rsidRPr="00890351">
        <w:rPr>
          <w:szCs w:val="24"/>
          <w:lang w:eastAsia="ja-JP"/>
        </w:rPr>
        <w:t>replaceabil</w:t>
      </w:r>
      <w:r w:rsidR="00D56A85" w:rsidRPr="00890351">
        <w:rPr>
          <w:szCs w:val="24"/>
          <w:lang w:eastAsia="ja-JP"/>
        </w:rPr>
        <w:t>ity</w:t>
      </w:r>
      <w:r w:rsidR="004632AF" w:rsidRPr="00890351">
        <w:rPr>
          <w:szCs w:val="24"/>
          <w:lang w:eastAsia="ja-JP"/>
        </w:rPr>
        <w:fldChar w:fldCharType="begin"/>
      </w:r>
      <w:r w:rsidR="007F2D27">
        <w:rPr>
          <w:szCs w:val="24"/>
          <w:lang w:eastAsia="ja-JP"/>
        </w:rPr>
        <w:instrText xml:space="preserve"> ADDIN EN.CITE &lt;EndNote&gt;&lt;Cite&gt;&lt;Author&gt;Critchley&lt;/Author&gt;&lt;Year&gt;1999&lt;/Year&gt;&lt;RecNum&gt;150&lt;/RecNum&gt;&lt;DisplayText&gt;[15]&lt;/DisplayText&gt;&lt;record&gt;&lt;rec-number&gt;150&lt;/rec-number&gt;&lt;foreign-keys&gt;&lt;key app="EN" db-id="9xfzpptew2x5x5etdv0xaef6w0ztsdrws50z" timestamp="1441702460"&gt;150&lt;/key&gt;&lt;/foreign-keys&gt;&lt;ref-type name="Journal Article"&gt;17&lt;/ref-type&gt;&lt;contributors&gt;&lt;authors&gt;&lt;author&gt;Critchley, L. A.&lt;/author&gt;&lt;author&gt;Critchley, J. A.&lt;/author&gt;&lt;/authors&gt;&lt;/contributors&gt;&lt;auth-address&gt;Department of Anaesthesia and Intensive Care, The Chinese University of Hong Kong, Prince of Wales Hospital, Shatin, Hong Kong. hcritchley@cuhk.edu.hk&lt;/auth-address&gt;&lt;titles&gt;&lt;title&gt;A meta-analysis of studies using bias and precision statistics to compare cardiac output measurement techniques&lt;/title&gt;&lt;secondary-title&gt;J Clin Monit Comput&lt;/secondary-title&gt;&lt;alt-title&gt;Journal of clinical monitoring and computing&lt;/alt-title&gt;&lt;/titles&gt;&lt;periodical&gt;&lt;full-title&gt;J Clin Monit Comput&lt;/full-title&gt;&lt;abbr-1&gt;Journal of clinical monitoring and computing&lt;/abbr-1&gt;&lt;/periodical&gt;&lt;alt-periodical&gt;&lt;full-title&gt;J Clin Monit Comput&lt;/full-title&gt;&lt;abbr-1&gt;Journal of clinical monitoring and computing&lt;/abbr-1&gt;&lt;/alt-periodical&gt;&lt;pages&gt;85-91&lt;/pages&gt;&lt;volume&gt;15&lt;/volume&gt;&lt;number&gt;2&lt;/number&gt;&lt;edition&gt;2003/02/13&lt;/edition&gt;&lt;keywords&gt;&lt;keyword&gt;Bias (Epidemiology)&lt;/keyword&gt;&lt;keyword&gt;*Cardiac Output&lt;/keyword&gt;&lt;keyword&gt;Cardiography, Impedance&lt;/keyword&gt;&lt;keyword&gt;Data Interpretation, Statistical&lt;/keyword&gt;&lt;keyword&gt;Echocardiography, Doppler&lt;/keyword&gt;&lt;keyword&gt;Heart Function Tests/*methods&lt;/keyword&gt;&lt;keyword&gt;Humans&lt;/keyword&gt;&lt;keyword&gt;Indicator Dilution Techniques&lt;/keyword&gt;&lt;keyword&gt;Meta-Analysis as Topic&lt;/keyword&gt;&lt;/keywords&gt;&lt;dates&gt;&lt;year&gt;1999&lt;/year&gt;&lt;pub-dates&gt;&lt;date&gt;Feb&lt;/date&gt;&lt;/pub-dates&gt;&lt;/dates&gt;&lt;isbn&gt;1387-1307 (Print)&amp;#xD;1387-1307&lt;/isbn&gt;&lt;accession-num&gt;12578081&lt;/accession-num&gt;&lt;urls&gt;&lt;/urls&gt;&lt;remote-database-provider&gt;NLM&lt;/remote-database-provider&gt;&lt;language&gt;eng&lt;/language&gt;&lt;/record&gt;&lt;/Cite&gt;&lt;/EndNote&gt;</w:instrText>
      </w:r>
      <w:r w:rsidR="004632AF" w:rsidRPr="00890351">
        <w:rPr>
          <w:szCs w:val="24"/>
          <w:lang w:eastAsia="ja-JP"/>
        </w:rPr>
        <w:fldChar w:fldCharType="separate"/>
      </w:r>
      <w:r w:rsidR="007F2D27">
        <w:rPr>
          <w:szCs w:val="24"/>
          <w:lang w:eastAsia="ja-JP"/>
        </w:rPr>
        <w:t>[15]</w:t>
      </w:r>
      <w:r w:rsidR="004632AF" w:rsidRPr="00890351">
        <w:rPr>
          <w:szCs w:val="24"/>
          <w:lang w:eastAsia="ja-JP"/>
        </w:rPr>
        <w:fldChar w:fldCharType="end"/>
      </w:r>
      <w:r w:rsidR="00C1267E" w:rsidRPr="00890351">
        <w:rPr>
          <w:szCs w:val="24"/>
          <w:lang w:eastAsia="ja-JP"/>
        </w:rPr>
        <w:t>, were</w:t>
      </w:r>
      <w:r w:rsidRPr="00890351">
        <w:rPr>
          <w:szCs w:val="24"/>
          <w:lang w:eastAsia="ja-JP"/>
        </w:rPr>
        <w:t xml:space="preserve"> </w:t>
      </w:r>
      <w:r w:rsidR="0019734C" w:rsidRPr="00890351">
        <w:rPr>
          <w:szCs w:val="24"/>
          <w:lang w:eastAsia="ja-JP"/>
        </w:rPr>
        <w:t>−</w:t>
      </w:r>
      <w:r w:rsidR="008E0C10" w:rsidRPr="00890351">
        <w:rPr>
          <w:rFonts w:hint="eastAsia"/>
          <w:szCs w:val="24"/>
          <w:lang w:eastAsia="ja-JP"/>
        </w:rPr>
        <w:t>0.71</w:t>
      </w:r>
      <w:r w:rsidR="00076B88" w:rsidRPr="00890351">
        <w:rPr>
          <w:szCs w:val="24"/>
          <w:lang w:eastAsia="ja-JP"/>
        </w:rPr>
        <w:t xml:space="preserve"> </w:t>
      </w:r>
      <w:r w:rsidR="008E0C10" w:rsidRPr="00890351">
        <w:rPr>
          <w:rFonts w:hint="eastAsia"/>
          <w:szCs w:val="24"/>
          <w:lang w:eastAsia="ja-JP"/>
        </w:rPr>
        <w:t>L/min/m</w:t>
      </w:r>
      <w:r w:rsidR="008E0C10" w:rsidRPr="00890351">
        <w:rPr>
          <w:rFonts w:hint="eastAsia"/>
          <w:szCs w:val="24"/>
          <w:vertAlign w:val="superscript"/>
          <w:lang w:eastAsia="ja-JP"/>
        </w:rPr>
        <w:t>2</w:t>
      </w:r>
      <w:r w:rsidR="009C519E" w:rsidRPr="00890351">
        <w:rPr>
          <w:szCs w:val="24"/>
          <w:lang w:eastAsia="ja-JP"/>
        </w:rPr>
        <w:t xml:space="preserve"> and </w:t>
      </w:r>
      <w:r w:rsidR="008E0C10" w:rsidRPr="00890351">
        <w:rPr>
          <w:szCs w:val="24"/>
          <w:lang w:eastAsia="ja-JP"/>
        </w:rPr>
        <w:t>80.8</w:t>
      </w:r>
      <w:r w:rsidRPr="00890351">
        <w:rPr>
          <w:szCs w:val="24"/>
          <w:lang w:eastAsia="ja-JP"/>
        </w:rPr>
        <w:t>%</w:t>
      </w:r>
      <w:r w:rsidR="000F7A3C" w:rsidRPr="00890351">
        <w:rPr>
          <w:szCs w:val="24"/>
          <w:lang w:eastAsia="ja-JP"/>
        </w:rPr>
        <w:t>, respectively</w:t>
      </w:r>
      <w:r w:rsidRPr="00890351">
        <w:rPr>
          <w:szCs w:val="24"/>
          <w:lang w:eastAsia="ja-JP"/>
        </w:rPr>
        <w:t>. A similar relationship was noted using LiDCOrapid</w:t>
      </w:r>
      <w:r w:rsidR="009C519E" w:rsidRPr="00890351">
        <w:rPr>
          <w:szCs w:val="24"/>
          <w:vertAlign w:val="superscript"/>
          <w:lang w:eastAsia="ja-JP"/>
        </w:rPr>
        <w:t>TM</w:t>
      </w:r>
      <w:r w:rsidRPr="00890351">
        <w:rPr>
          <w:szCs w:val="24"/>
          <w:lang w:eastAsia="ja-JP"/>
        </w:rPr>
        <w:t>, although it was weaker than that identified using FloTrac/Vigileo</w:t>
      </w:r>
      <w:r w:rsidRPr="00890351">
        <w:rPr>
          <w:szCs w:val="24"/>
          <w:vertAlign w:val="superscript"/>
          <w:lang w:eastAsia="ja-JP"/>
        </w:rPr>
        <w:t>TM</w:t>
      </w:r>
      <w:r w:rsidR="008546F0" w:rsidRPr="00890351">
        <w:rPr>
          <w:szCs w:val="24"/>
          <w:lang w:eastAsia="ja-JP"/>
        </w:rPr>
        <w:t xml:space="preserve"> (correlation coefficient in a</w:t>
      </w:r>
      <w:r w:rsidRPr="00890351">
        <w:rPr>
          <w:szCs w:val="24"/>
          <w:lang w:eastAsia="ja-JP"/>
        </w:rPr>
        <w:t xml:space="preserve"> Bland</w:t>
      </w:r>
      <w:r w:rsidR="00F50022" w:rsidRPr="00890351">
        <w:rPr>
          <w:szCs w:val="24"/>
          <w:lang w:eastAsia="ja-JP"/>
        </w:rPr>
        <w:t>–</w:t>
      </w:r>
      <w:r w:rsidRPr="00890351">
        <w:rPr>
          <w:szCs w:val="24"/>
          <w:lang w:eastAsia="ja-JP"/>
        </w:rPr>
        <w:t>Altman plot</w:t>
      </w:r>
      <w:r w:rsidR="00905C34" w:rsidRPr="00890351">
        <w:rPr>
          <w:szCs w:val="24"/>
          <w:lang w:eastAsia="ja-JP"/>
        </w:rPr>
        <w:t>,</w:t>
      </w:r>
      <w:r w:rsidRPr="00890351">
        <w:rPr>
          <w:szCs w:val="24"/>
          <w:lang w:eastAsia="ja-JP"/>
        </w:rPr>
        <w:t xml:space="preserve"> R</w:t>
      </w:r>
      <w:r w:rsidR="000F7A3C" w:rsidRPr="00890351">
        <w:rPr>
          <w:szCs w:val="24"/>
          <w:lang w:eastAsia="ja-JP"/>
        </w:rPr>
        <w:t xml:space="preserve"> </w:t>
      </w:r>
      <w:r w:rsidRPr="00890351">
        <w:rPr>
          <w:szCs w:val="24"/>
          <w:lang w:eastAsia="ja-JP"/>
        </w:rPr>
        <w:t>=</w:t>
      </w:r>
      <w:r w:rsidR="000F7A3C" w:rsidRPr="00890351">
        <w:rPr>
          <w:szCs w:val="24"/>
          <w:lang w:eastAsia="ja-JP"/>
        </w:rPr>
        <w:t xml:space="preserve"> </w:t>
      </w:r>
      <w:r w:rsidR="0019734C" w:rsidRPr="00890351">
        <w:rPr>
          <w:szCs w:val="24"/>
          <w:lang w:eastAsia="ja-JP"/>
        </w:rPr>
        <w:t>−</w:t>
      </w:r>
      <w:r w:rsidR="008E0C10" w:rsidRPr="00890351">
        <w:rPr>
          <w:szCs w:val="24"/>
          <w:lang w:eastAsia="ja-JP"/>
        </w:rPr>
        <w:t>0.53</w:t>
      </w:r>
      <w:r w:rsidR="009C519E" w:rsidRPr="00890351">
        <w:rPr>
          <w:szCs w:val="24"/>
          <w:lang w:eastAsia="ja-JP"/>
        </w:rPr>
        <w:t>), with bias and</w:t>
      </w:r>
      <w:r w:rsidRPr="00890351">
        <w:rPr>
          <w:szCs w:val="24"/>
          <w:lang w:eastAsia="ja-JP"/>
        </w:rPr>
        <w:t xml:space="preserve"> percentage error of </w:t>
      </w:r>
      <w:r w:rsidR="0019734C" w:rsidRPr="00890351">
        <w:rPr>
          <w:szCs w:val="24"/>
          <w:lang w:eastAsia="ja-JP"/>
        </w:rPr>
        <w:t>−</w:t>
      </w:r>
      <w:r w:rsidR="00FA7EDC" w:rsidRPr="00890351">
        <w:rPr>
          <w:rFonts w:hint="eastAsia"/>
          <w:szCs w:val="24"/>
          <w:lang w:eastAsia="ja-JP"/>
        </w:rPr>
        <w:t>0.53</w:t>
      </w:r>
      <w:r w:rsidR="000F7A3C" w:rsidRPr="00890351">
        <w:rPr>
          <w:szCs w:val="24"/>
          <w:lang w:eastAsia="ja-JP"/>
        </w:rPr>
        <w:t xml:space="preserve"> </w:t>
      </w:r>
      <w:r w:rsidR="00FA7EDC" w:rsidRPr="00890351">
        <w:rPr>
          <w:rFonts w:hint="eastAsia"/>
          <w:szCs w:val="24"/>
          <w:lang w:eastAsia="ja-JP"/>
        </w:rPr>
        <w:t>L/min/m</w:t>
      </w:r>
      <w:r w:rsidR="00FA7EDC" w:rsidRPr="00890351">
        <w:rPr>
          <w:rFonts w:hint="eastAsia"/>
          <w:szCs w:val="24"/>
          <w:vertAlign w:val="superscript"/>
          <w:lang w:eastAsia="ja-JP"/>
        </w:rPr>
        <w:t>2</w:t>
      </w:r>
      <w:r w:rsidR="009C519E" w:rsidRPr="00890351">
        <w:rPr>
          <w:szCs w:val="24"/>
          <w:lang w:eastAsia="ja-JP"/>
        </w:rPr>
        <w:t xml:space="preserve"> and </w:t>
      </w:r>
      <w:r w:rsidR="00FA7EDC" w:rsidRPr="00890351">
        <w:rPr>
          <w:szCs w:val="24"/>
          <w:lang w:eastAsia="ja-JP"/>
        </w:rPr>
        <w:t>55.1</w:t>
      </w:r>
      <w:r w:rsidR="00C214D6" w:rsidRPr="00890351">
        <w:rPr>
          <w:szCs w:val="24"/>
          <w:lang w:eastAsia="ja-JP"/>
        </w:rPr>
        <w:t>%</w:t>
      </w:r>
      <w:r w:rsidR="000F7A3C" w:rsidRPr="00890351">
        <w:rPr>
          <w:szCs w:val="24"/>
          <w:lang w:eastAsia="ja-JP"/>
        </w:rPr>
        <w:t>, respectively</w:t>
      </w:r>
      <w:r w:rsidR="00C214D6" w:rsidRPr="00890351">
        <w:rPr>
          <w:szCs w:val="24"/>
          <w:lang w:eastAsia="ja-JP"/>
        </w:rPr>
        <w:t>. The results of</w:t>
      </w:r>
      <w:r w:rsidRPr="00890351">
        <w:rPr>
          <w:szCs w:val="24"/>
          <w:lang w:eastAsia="ja-JP"/>
        </w:rPr>
        <w:t xml:space="preserve"> </w:t>
      </w:r>
      <w:r w:rsidR="000F7A3C" w:rsidRPr="00890351">
        <w:rPr>
          <w:szCs w:val="24"/>
          <w:lang w:eastAsia="ja-JP"/>
        </w:rPr>
        <w:t xml:space="preserve">the </w:t>
      </w:r>
      <w:r w:rsidRPr="00890351">
        <w:rPr>
          <w:szCs w:val="24"/>
          <w:lang w:eastAsia="ja-JP"/>
        </w:rPr>
        <w:t>polar plot method</w:t>
      </w:r>
      <w:r w:rsidR="009C519E" w:rsidRPr="00890351">
        <w:rPr>
          <w:szCs w:val="24"/>
          <w:lang w:eastAsia="ja-JP"/>
        </w:rPr>
        <w:t xml:space="preserve"> are</w:t>
      </w:r>
      <w:r w:rsidR="000F7A3C" w:rsidRPr="00890351">
        <w:rPr>
          <w:szCs w:val="24"/>
          <w:lang w:eastAsia="ja-JP"/>
        </w:rPr>
        <w:t xml:space="preserve"> shown </w:t>
      </w:r>
      <w:r w:rsidR="00962922" w:rsidRPr="00890351">
        <w:rPr>
          <w:szCs w:val="24"/>
          <w:lang w:eastAsia="ja-JP"/>
        </w:rPr>
        <w:t>in Fig</w:t>
      </w:r>
      <w:r w:rsidR="000F7A3C" w:rsidRPr="00890351">
        <w:rPr>
          <w:szCs w:val="24"/>
          <w:lang w:eastAsia="ja-JP"/>
        </w:rPr>
        <w:t>ures</w:t>
      </w:r>
      <w:r w:rsidR="00962922" w:rsidRPr="00890351">
        <w:rPr>
          <w:szCs w:val="24"/>
          <w:lang w:eastAsia="ja-JP"/>
        </w:rPr>
        <w:t xml:space="preserve"> 4</w:t>
      </w:r>
      <w:r w:rsidR="000F7A3C" w:rsidRPr="00890351">
        <w:rPr>
          <w:szCs w:val="24"/>
          <w:lang w:eastAsia="ja-JP"/>
        </w:rPr>
        <w:t xml:space="preserve"> and</w:t>
      </w:r>
      <w:r w:rsidR="00EB0289" w:rsidRPr="00890351">
        <w:rPr>
          <w:szCs w:val="24"/>
          <w:lang w:eastAsia="ja-JP"/>
        </w:rPr>
        <w:t xml:space="preserve"> </w:t>
      </w:r>
      <w:r w:rsidR="00962922" w:rsidRPr="00890351">
        <w:rPr>
          <w:szCs w:val="24"/>
          <w:lang w:eastAsia="ja-JP"/>
        </w:rPr>
        <w:t>5</w:t>
      </w:r>
      <w:r w:rsidRPr="00890351">
        <w:rPr>
          <w:szCs w:val="24"/>
          <w:lang w:eastAsia="ja-JP"/>
        </w:rPr>
        <w:t>. FloTrac</w:t>
      </w:r>
      <w:r w:rsidR="008546F0" w:rsidRPr="00890351">
        <w:rPr>
          <w:szCs w:val="24"/>
          <w:lang w:eastAsia="ja-JP"/>
        </w:rPr>
        <w:t>/Vigileo</w:t>
      </w:r>
      <w:r w:rsidR="008546F0" w:rsidRPr="00890351">
        <w:rPr>
          <w:szCs w:val="24"/>
          <w:vertAlign w:val="superscript"/>
          <w:lang w:eastAsia="ja-JP"/>
        </w:rPr>
        <w:t>TM</w:t>
      </w:r>
      <w:r w:rsidRPr="00890351">
        <w:rPr>
          <w:szCs w:val="24"/>
          <w:lang w:eastAsia="ja-JP"/>
        </w:rPr>
        <w:t xml:space="preserve"> had an angular bias </w:t>
      </w:r>
      <w:r w:rsidR="000F7A3C" w:rsidRPr="00890351">
        <w:rPr>
          <w:szCs w:val="24"/>
          <w:lang w:eastAsia="ja-JP"/>
        </w:rPr>
        <w:t xml:space="preserve">of </w:t>
      </w:r>
      <w:r w:rsidR="00975122" w:rsidRPr="00890351">
        <w:rPr>
          <w:szCs w:val="24"/>
          <w:lang w:eastAsia="ja-JP"/>
        </w:rPr>
        <w:t>8</w:t>
      </w:r>
      <w:r w:rsidRPr="00890351">
        <w:rPr>
          <w:szCs w:val="24"/>
          <w:lang w:eastAsia="ja-JP"/>
        </w:rPr>
        <w:t xml:space="preserve">.1° and radial limits of agreement of </w:t>
      </w:r>
      <w:r w:rsidR="0019734C" w:rsidRPr="00890351">
        <w:rPr>
          <w:szCs w:val="24"/>
          <w:lang w:eastAsia="ja-JP"/>
        </w:rPr>
        <w:t>−</w:t>
      </w:r>
      <w:r w:rsidR="00975122" w:rsidRPr="00890351">
        <w:rPr>
          <w:szCs w:val="24"/>
          <w:lang w:eastAsia="ja-JP"/>
        </w:rPr>
        <w:t>61.0</w:t>
      </w:r>
      <w:r w:rsidR="000F7A3C" w:rsidRPr="00890351">
        <w:rPr>
          <w:szCs w:val="24"/>
          <w:lang w:eastAsia="ja-JP"/>
        </w:rPr>
        <w:t>°</w:t>
      </w:r>
      <w:r w:rsidR="0019734C" w:rsidRPr="00890351">
        <w:rPr>
          <w:szCs w:val="24"/>
          <w:lang w:eastAsia="ja-JP"/>
        </w:rPr>
        <w:t>–</w:t>
      </w:r>
      <w:r w:rsidR="00975122" w:rsidRPr="00890351">
        <w:rPr>
          <w:szCs w:val="24"/>
          <w:lang w:eastAsia="ja-JP"/>
        </w:rPr>
        <w:t>77.1</w:t>
      </w:r>
      <w:r w:rsidRPr="00890351">
        <w:rPr>
          <w:szCs w:val="24"/>
          <w:lang w:eastAsia="ja-JP"/>
        </w:rPr>
        <w:t>°. LiDCOrapid</w:t>
      </w:r>
      <w:r w:rsidRPr="00890351">
        <w:rPr>
          <w:szCs w:val="24"/>
          <w:vertAlign w:val="superscript"/>
          <w:lang w:eastAsia="ja-JP"/>
        </w:rPr>
        <w:t>TM</w:t>
      </w:r>
      <w:r w:rsidRPr="00890351">
        <w:rPr>
          <w:szCs w:val="24"/>
          <w:lang w:eastAsia="ja-JP"/>
        </w:rPr>
        <w:t xml:space="preserve"> had an angular bias of </w:t>
      </w:r>
      <w:r w:rsidR="00975122" w:rsidRPr="00890351">
        <w:rPr>
          <w:szCs w:val="24"/>
          <w:lang w:eastAsia="ja-JP"/>
        </w:rPr>
        <w:t>6.0</w:t>
      </w:r>
      <w:r w:rsidRPr="00890351">
        <w:rPr>
          <w:szCs w:val="24"/>
          <w:lang w:eastAsia="ja-JP"/>
        </w:rPr>
        <w:t xml:space="preserve">° and radial limits of agreement of </w:t>
      </w:r>
      <w:r w:rsidR="0019734C" w:rsidRPr="00890351">
        <w:rPr>
          <w:szCs w:val="24"/>
          <w:lang w:eastAsia="ja-JP"/>
        </w:rPr>
        <w:t>−</w:t>
      </w:r>
      <w:r w:rsidR="00975122" w:rsidRPr="00890351">
        <w:rPr>
          <w:szCs w:val="24"/>
          <w:lang w:eastAsia="ja-JP"/>
        </w:rPr>
        <w:t>36.1</w:t>
      </w:r>
      <w:r w:rsidR="000F7A3C" w:rsidRPr="00890351">
        <w:rPr>
          <w:szCs w:val="24"/>
          <w:lang w:eastAsia="ja-JP"/>
        </w:rPr>
        <w:t>°</w:t>
      </w:r>
      <w:r w:rsidR="0019734C" w:rsidRPr="00890351">
        <w:rPr>
          <w:szCs w:val="24"/>
          <w:lang w:eastAsia="ja-JP"/>
        </w:rPr>
        <w:t>–</w:t>
      </w:r>
      <w:r w:rsidR="00975122" w:rsidRPr="00890351">
        <w:rPr>
          <w:szCs w:val="24"/>
          <w:lang w:eastAsia="ja-JP"/>
        </w:rPr>
        <w:t>48.0</w:t>
      </w:r>
      <w:r w:rsidR="00C214D6" w:rsidRPr="00890351">
        <w:rPr>
          <w:szCs w:val="24"/>
          <w:lang w:eastAsia="ja-JP"/>
        </w:rPr>
        <w:t>°.</w:t>
      </w:r>
      <w:r w:rsidR="00905C34" w:rsidRPr="00890351">
        <w:rPr>
          <w:szCs w:val="24"/>
          <w:lang w:eastAsia="ja-JP"/>
        </w:rPr>
        <w:t xml:space="preserve"> When we used reported criteria</w:t>
      </w:r>
      <w:r w:rsidR="004632AF" w:rsidRPr="00890351">
        <w:rPr>
          <w:szCs w:val="24"/>
          <w:lang w:eastAsia="ja-JP"/>
        </w:rPr>
        <w:fldChar w:fldCharType="begin">
          <w:fldData xml:space="preserve">PEVuZE5vdGU+PENpdGU+PEF1dGhvcj5Dcml0Y2hsZXk8L0F1dGhvcj48WWVhcj4xOTk5PC9ZZWFy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Dcml0Y2hsZXk8L0F1dGhvcj48WWVhcj4xOTk5PC9ZZWFy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004632AF" w:rsidRPr="00890351">
        <w:rPr>
          <w:szCs w:val="24"/>
          <w:lang w:eastAsia="ja-JP"/>
        </w:rPr>
      </w:r>
      <w:r w:rsidR="004632AF" w:rsidRPr="00890351">
        <w:rPr>
          <w:szCs w:val="24"/>
          <w:lang w:eastAsia="ja-JP"/>
        </w:rPr>
        <w:fldChar w:fldCharType="separate"/>
      </w:r>
      <w:r w:rsidR="007F2D27">
        <w:rPr>
          <w:szCs w:val="24"/>
          <w:lang w:eastAsia="ja-JP"/>
        </w:rPr>
        <w:t>[15,14]</w:t>
      </w:r>
      <w:r w:rsidR="004632AF" w:rsidRPr="00890351">
        <w:rPr>
          <w:szCs w:val="24"/>
          <w:lang w:eastAsia="ja-JP"/>
        </w:rPr>
        <w:fldChar w:fldCharType="end"/>
      </w:r>
      <w:r w:rsidR="001B1131" w:rsidRPr="00890351">
        <w:rPr>
          <w:szCs w:val="24"/>
          <w:lang w:eastAsia="ja-JP"/>
        </w:rPr>
        <w:t xml:space="preserve">, </w:t>
      </w:r>
      <w:r w:rsidR="000F7A3C" w:rsidRPr="00890351">
        <w:rPr>
          <w:szCs w:val="24"/>
          <w:lang w:eastAsia="ja-JP"/>
        </w:rPr>
        <w:t xml:space="preserve">neither </w:t>
      </w:r>
      <w:r w:rsidR="001B1131" w:rsidRPr="00890351">
        <w:rPr>
          <w:szCs w:val="24"/>
          <w:lang w:eastAsia="ja-JP"/>
        </w:rPr>
        <w:t xml:space="preserve">device </w:t>
      </w:r>
      <w:r w:rsidR="000F7A3C" w:rsidRPr="00890351">
        <w:rPr>
          <w:szCs w:val="24"/>
          <w:lang w:eastAsia="ja-JP"/>
        </w:rPr>
        <w:t>had</w:t>
      </w:r>
      <w:r w:rsidR="001B1131" w:rsidRPr="00890351">
        <w:rPr>
          <w:szCs w:val="24"/>
          <w:lang w:eastAsia="ja-JP"/>
        </w:rPr>
        <w:t xml:space="preserve"> acceptable accuracy </w:t>
      </w:r>
      <w:r w:rsidR="000F7A3C" w:rsidRPr="00890351">
        <w:rPr>
          <w:szCs w:val="24"/>
          <w:lang w:eastAsia="ja-JP"/>
        </w:rPr>
        <w:t xml:space="preserve">or </w:t>
      </w:r>
      <w:r w:rsidR="00905C34" w:rsidRPr="00890351">
        <w:rPr>
          <w:szCs w:val="24"/>
          <w:lang w:eastAsia="ja-JP"/>
        </w:rPr>
        <w:t>good trending abilities.</w:t>
      </w:r>
    </w:p>
    <w:p w14:paraId="357DD30B" w14:textId="77777777" w:rsidR="00287246" w:rsidRPr="00890351" w:rsidRDefault="00287246" w:rsidP="00E03DB8">
      <w:pPr>
        <w:spacing w:line="480" w:lineRule="auto"/>
        <w:rPr>
          <w:noProof w:val="0"/>
          <w:color w:val="000000"/>
          <w:szCs w:val="24"/>
        </w:rPr>
      </w:pPr>
      <w:bookmarkStart w:id="7" w:name="_Discussion"/>
      <w:bookmarkStart w:id="8" w:name="_Toc162284719"/>
      <w:bookmarkEnd w:id="7"/>
      <w:r w:rsidRPr="00890351">
        <w:rPr>
          <w:i/>
          <w:noProof w:val="0"/>
          <w:szCs w:val="24"/>
        </w:rPr>
        <w:br w:type="page"/>
      </w:r>
      <w:bookmarkEnd w:id="8"/>
      <w:r w:rsidR="00D8760E" w:rsidRPr="00890351">
        <w:rPr>
          <w:noProof w:val="0"/>
          <w:szCs w:val="24"/>
        </w:rPr>
        <w:t>Discussion</w:t>
      </w:r>
    </w:p>
    <w:p w14:paraId="37160E8F" w14:textId="463DF6B9" w:rsidR="00F61B9D" w:rsidRPr="00890351" w:rsidRDefault="004632AF" w:rsidP="00F61B9D">
      <w:pPr>
        <w:spacing w:after="0" w:line="480" w:lineRule="auto"/>
        <w:rPr>
          <w:szCs w:val="24"/>
          <w:lang w:eastAsia="ja-JP"/>
        </w:rPr>
      </w:pPr>
      <w:r w:rsidRPr="00890351">
        <w:rPr>
          <w:szCs w:val="24"/>
          <w:lang w:eastAsia="ja-JP"/>
        </w:rPr>
        <w:t xml:space="preserve">This study is the first </w:t>
      </w:r>
      <w:r w:rsidR="009D5F48" w:rsidRPr="00890351">
        <w:rPr>
          <w:szCs w:val="24"/>
          <w:lang w:eastAsia="ja-JP"/>
        </w:rPr>
        <w:t xml:space="preserve">study </w:t>
      </w:r>
      <w:r w:rsidRPr="00890351">
        <w:rPr>
          <w:szCs w:val="24"/>
          <w:lang w:eastAsia="ja-JP"/>
        </w:rPr>
        <w:t xml:space="preserve">to </w:t>
      </w:r>
      <w:r w:rsidR="009D5F48" w:rsidRPr="00890351">
        <w:rPr>
          <w:szCs w:val="24"/>
          <w:lang w:eastAsia="ja-JP"/>
        </w:rPr>
        <w:t>include</w:t>
      </w:r>
      <w:r w:rsidRPr="00890351">
        <w:rPr>
          <w:szCs w:val="24"/>
          <w:lang w:eastAsia="ja-JP"/>
        </w:rPr>
        <w:t xml:space="preserve"> surgical patients with two physiologically different circulatory conditions, </w:t>
      </w:r>
      <w:r w:rsidR="00F61B9D" w:rsidRPr="00890351">
        <w:rPr>
          <w:szCs w:val="24"/>
          <w:lang w:eastAsia="ja-JP"/>
        </w:rPr>
        <w:t xml:space="preserve">allowing verification of the devices using a broad range of </w:t>
      </w:r>
      <w:r w:rsidR="00D92AAE" w:rsidRPr="00890351">
        <w:rPr>
          <w:szCs w:val="24"/>
          <w:lang w:eastAsia="ja-JP"/>
        </w:rPr>
        <w:t>CO</w:t>
      </w:r>
      <w:r w:rsidR="00F61B9D" w:rsidRPr="00890351">
        <w:rPr>
          <w:szCs w:val="24"/>
          <w:lang w:eastAsia="ja-JP"/>
        </w:rPr>
        <w:t xml:space="preserve"> and blood</w:t>
      </w:r>
      <w:r w:rsidR="009C519E" w:rsidRPr="00890351">
        <w:rPr>
          <w:szCs w:val="24"/>
          <w:lang w:eastAsia="ja-JP"/>
        </w:rPr>
        <w:t xml:space="preserve"> vessel resistance </w:t>
      </w:r>
      <w:r w:rsidR="00DB7039" w:rsidRPr="00890351">
        <w:rPr>
          <w:szCs w:val="24"/>
          <w:lang w:eastAsia="ja-JP"/>
        </w:rPr>
        <w:t xml:space="preserve">values </w:t>
      </w:r>
      <w:r w:rsidR="009C519E" w:rsidRPr="00890351">
        <w:rPr>
          <w:szCs w:val="24"/>
          <w:lang w:eastAsia="ja-JP"/>
        </w:rPr>
        <w:t>(Fig</w:t>
      </w:r>
      <w:r w:rsidR="0092379A" w:rsidRPr="00890351">
        <w:rPr>
          <w:szCs w:val="24"/>
          <w:lang w:eastAsia="ja-JP"/>
        </w:rPr>
        <w:t xml:space="preserve"> </w:t>
      </w:r>
      <w:r w:rsidR="009C519E" w:rsidRPr="00890351">
        <w:rPr>
          <w:szCs w:val="24"/>
          <w:lang w:eastAsia="ja-JP"/>
        </w:rPr>
        <w:t>1). We</w:t>
      </w:r>
      <w:r w:rsidR="00F61B9D" w:rsidRPr="00890351">
        <w:rPr>
          <w:szCs w:val="24"/>
          <w:lang w:eastAsia="ja-JP"/>
        </w:rPr>
        <w:t xml:space="preserve"> </w:t>
      </w:r>
      <w:r w:rsidR="009C519E" w:rsidRPr="00890351">
        <w:rPr>
          <w:szCs w:val="24"/>
          <w:lang w:eastAsia="ja-JP"/>
        </w:rPr>
        <w:t>hypothesized</w:t>
      </w:r>
      <w:r w:rsidR="00F61B9D" w:rsidRPr="00890351">
        <w:rPr>
          <w:szCs w:val="24"/>
          <w:lang w:eastAsia="ja-JP"/>
        </w:rPr>
        <w:t xml:space="preserve"> that performing verification </w:t>
      </w:r>
      <w:r w:rsidR="00DB7039" w:rsidRPr="00890351">
        <w:rPr>
          <w:szCs w:val="24"/>
          <w:lang w:eastAsia="ja-JP"/>
        </w:rPr>
        <w:t xml:space="preserve">in </w:t>
      </w:r>
      <w:r w:rsidR="00F61B9D" w:rsidRPr="00890351">
        <w:rPr>
          <w:szCs w:val="24"/>
          <w:lang w:eastAsia="ja-JP"/>
        </w:rPr>
        <w:t>two conditions</w:t>
      </w:r>
      <w:r w:rsidR="00F51A99" w:rsidRPr="00890351">
        <w:rPr>
          <w:szCs w:val="24"/>
          <w:lang w:eastAsia="ja-JP"/>
        </w:rPr>
        <w:t xml:space="preserve"> that</w:t>
      </w:r>
      <w:r w:rsidR="00F61B9D" w:rsidRPr="00890351">
        <w:rPr>
          <w:szCs w:val="24"/>
          <w:lang w:eastAsia="ja-JP"/>
        </w:rPr>
        <w:t xml:space="preserve"> demonstrate extremes of </w:t>
      </w:r>
      <w:r w:rsidR="00F51A99" w:rsidRPr="00890351">
        <w:rPr>
          <w:szCs w:val="24"/>
          <w:lang w:eastAsia="ja-JP"/>
        </w:rPr>
        <w:t xml:space="preserve">both </w:t>
      </w:r>
      <w:r w:rsidR="00F61B9D" w:rsidRPr="00890351">
        <w:rPr>
          <w:szCs w:val="24"/>
          <w:lang w:eastAsia="ja-JP"/>
        </w:rPr>
        <w:t>CO and SVR</w:t>
      </w:r>
      <w:r w:rsidR="00F51A99" w:rsidRPr="00890351">
        <w:rPr>
          <w:szCs w:val="24"/>
          <w:lang w:eastAsia="ja-JP"/>
        </w:rPr>
        <w:t xml:space="preserve"> would</w:t>
      </w:r>
      <w:r w:rsidR="00F61B9D" w:rsidRPr="00890351">
        <w:rPr>
          <w:szCs w:val="24"/>
          <w:lang w:eastAsia="ja-JP"/>
        </w:rPr>
        <w:t xml:space="preserve"> allow all other circulatory physiological conditions to be interpolated and explained. With FloTrac</w:t>
      </w:r>
      <w:r w:rsidR="003E6190" w:rsidRPr="00890351">
        <w:rPr>
          <w:szCs w:val="24"/>
          <w:lang w:eastAsia="ja-JP"/>
        </w:rPr>
        <w:t>/Vigileo</w:t>
      </w:r>
      <w:r w:rsidR="00FA2A5C" w:rsidRPr="00890351">
        <w:rPr>
          <w:szCs w:val="24"/>
          <w:vertAlign w:val="superscript"/>
          <w:lang w:eastAsia="ja-JP"/>
        </w:rPr>
        <w:t>TM</w:t>
      </w:r>
      <w:r w:rsidR="00F61B9D" w:rsidRPr="00890351">
        <w:rPr>
          <w:szCs w:val="24"/>
          <w:lang w:eastAsia="ja-JP"/>
        </w:rPr>
        <w:t xml:space="preserve">, the results of </w:t>
      </w:r>
      <w:r w:rsidR="00523CF3" w:rsidRPr="00890351">
        <w:rPr>
          <w:szCs w:val="24"/>
          <w:lang w:eastAsia="ja-JP"/>
        </w:rPr>
        <w:t>previous reports</w:t>
      </w:r>
      <w:r w:rsidRPr="00890351">
        <w:rPr>
          <w:szCs w:val="24"/>
          <w:lang w:eastAsia="ja-JP"/>
        </w:rPr>
        <w:fldChar w:fldCharType="begin">
          <w:fldData xml:space="preserve">PEVuZE5vdGU+PENpdGU+PEF1dGhvcj5TdWVoaXJvPC9BdXRob3I+PFllYXI+MjAxNDwvWWVhcj48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</w:fldData>
        </w:fldChar>
      </w:r>
      <w:r w:rsidR="007F2D27">
        <w:rPr>
          <w:szCs w:val="24"/>
          <w:lang w:eastAsia="ja-JP"/>
        </w:rPr>
        <w:instrText xml:space="preserve"> ADDIN EN.CITE </w:instrText>
      </w:r>
      <w:r w:rsidR="007F2D27">
        <w:rPr>
          <w:szCs w:val="24"/>
          <w:lang w:eastAsia="ja-JP"/>
        </w:rPr>
        <w:fldChar w:fldCharType="begin">
          <w:fldData xml:space="preserve">PEVuZE5vdGU+PENpdGU+PEF1dGhvcj5TdWVoaXJvPC9BdXRob3I+PFllYXI+MjAxNDwvWWVhcj48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</w:fldData>
        </w:fldChar>
      </w:r>
      <w:r w:rsidR="007F2D27">
        <w:rPr>
          <w:szCs w:val="24"/>
          <w:lang w:eastAsia="ja-JP"/>
        </w:rPr>
        <w:instrText xml:space="preserve"> ADDIN EN.CITE.DATA </w:instrText>
      </w:r>
      <w:r w:rsidR="007F2D27">
        <w:rPr>
          <w:szCs w:val="24"/>
          <w:lang w:eastAsia="ja-JP"/>
        </w:rPr>
      </w:r>
      <w:r w:rsidR="007F2D27">
        <w:rPr>
          <w:szCs w:val="24"/>
          <w:lang w:eastAsia="ja-JP"/>
        </w:rPr>
        <w:fldChar w:fldCharType="end"/>
      </w:r>
      <w:r w:rsidRPr="00890351">
        <w:rPr>
          <w:szCs w:val="24"/>
          <w:lang w:eastAsia="ja-JP"/>
        </w:rPr>
      </w:r>
      <w:r w:rsidRPr="00890351">
        <w:rPr>
          <w:szCs w:val="24"/>
          <w:lang w:eastAsia="ja-JP"/>
        </w:rPr>
        <w:fldChar w:fldCharType="separate"/>
      </w:r>
      <w:r w:rsidR="007F2D27">
        <w:rPr>
          <w:szCs w:val="24"/>
          <w:lang w:eastAsia="ja-JP"/>
        </w:rPr>
        <w:t>[4,7,8,6,5]</w:t>
      </w:r>
      <w:r w:rsidRPr="00890351">
        <w:rPr>
          <w:szCs w:val="24"/>
          <w:lang w:eastAsia="ja-JP"/>
        </w:rPr>
        <w:fldChar w:fldCharType="end"/>
      </w:r>
      <w:r w:rsidR="00F61B9D" w:rsidRPr="00890351">
        <w:rPr>
          <w:szCs w:val="24"/>
          <w:lang w:eastAsia="ja-JP"/>
        </w:rPr>
        <w:t xml:space="preserve"> were consistent with this research, indicating that the expectations of this study were met. Under these conditions,</w:t>
      </w:r>
      <w:r w:rsidR="0092379A" w:rsidRPr="00890351">
        <w:rPr>
          <w:szCs w:val="24"/>
          <w:lang w:eastAsia="ja-JP"/>
        </w:rPr>
        <w:t xml:space="preserve"> neither the FloT</w:t>
      </w:r>
      <w:r w:rsidR="00F51A99" w:rsidRPr="00890351">
        <w:rPr>
          <w:szCs w:val="24"/>
          <w:lang w:eastAsia="ja-JP"/>
        </w:rPr>
        <w:t>rac/Vigileo</w:t>
      </w:r>
      <w:r w:rsidR="00F51A99" w:rsidRPr="00890351">
        <w:rPr>
          <w:rFonts w:hint="eastAsia"/>
          <w:szCs w:val="24"/>
          <w:vertAlign w:val="superscript"/>
          <w:lang w:eastAsia="ja-JP"/>
        </w:rPr>
        <w:t>TM</w:t>
      </w:r>
      <w:r w:rsidR="00F51A99" w:rsidRPr="00890351">
        <w:rPr>
          <w:szCs w:val="24"/>
          <w:lang w:eastAsia="ja-JP"/>
        </w:rPr>
        <w:t xml:space="preserve"> system nor LiDCOrapid</w:t>
      </w:r>
      <w:r w:rsidR="00F51A99" w:rsidRPr="00890351">
        <w:rPr>
          <w:szCs w:val="24"/>
          <w:vertAlign w:val="superscript"/>
          <w:lang w:eastAsia="ja-JP"/>
        </w:rPr>
        <w:t>TM</w:t>
      </w:r>
      <w:r w:rsidR="00F61B9D" w:rsidRPr="00890351">
        <w:rPr>
          <w:szCs w:val="24"/>
          <w:lang w:eastAsia="ja-JP"/>
        </w:rPr>
        <w:t xml:space="preserve"> </w:t>
      </w:r>
      <w:r w:rsidR="00F51A99" w:rsidRPr="00890351">
        <w:rPr>
          <w:szCs w:val="24"/>
          <w:lang w:eastAsia="ja-JP"/>
        </w:rPr>
        <w:t xml:space="preserve">achieved </w:t>
      </w:r>
      <w:r w:rsidR="00F61B9D" w:rsidRPr="00890351">
        <w:rPr>
          <w:szCs w:val="24"/>
          <w:lang w:eastAsia="ja-JP"/>
        </w:rPr>
        <w:t xml:space="preserve">replaceability </w:t>
      </w:r>
      <w:r w:rsidR="009D5F48" w:rsidRPr="00890351">
        <w:rPr>
          <w:szCs w:val="24"/>
          <w:lang w:eastAsia="ja-JP"/>
        </w:rPr>
        <w:t>of</w:t>
      </w:r>
      <w:r w:rsidR="00F61B9D" w:rsidRPr="00890351">
        <w:rPr>
          <w:szCs w:val="24"/>
          <w:lang w:eastAsia="ja-JP"/>
        </w:rPr>
        <w:t xml:space="preserve"> Critchley’s criteria</w:t>
      </w:r>
      <w:r w:rsidRPr="00890351">
        <w:rPr>
          <w:szCs w:val="24"/>
          <w:lang w:eastAsia="ja-JP"/>
        </w:rPr>
        <w:fldChar w:fldCharType="begin"/>
      </w:r>
      <w:r w:rsidR="007F2D27">
        <w:rPr>
          <w:szCs w:val="24"/>
          <w:lang w:eastAsia="ja-JP"/>
        </w:rPr>
        <w:instrText xml:space="preserve"> ADDIN EN.CITE &lt;EndNote&gt;&lt;Cite&gt;&lt;Author&gt;Critchley&lt;/Author&gt;&lt;Year&gt;1999&lt;/Year&gt;&lt;RecNum&gt;150&lt;/RecNum&gt;&lt;DisplayText&gt;[15]&lt;/DisplayText&gt;&lt;record&gt;&lt;rec-number&gt;150&lt;/rec-number&gt;&lt;foreign-keys&gt;&lt;key app="EN" db-id="9xfzpptew2x5x5etdv0xaef6w0ztsdrws50z" timestamp="1441702460"&gt;150&lt;/key&gt;&lt;/foreign-keys&gt;&lt;ref-type name="Journal Article"&gt;17&lt;/ref-type&gt;&lt;contributors&gt;&lt;authors&gt;&lt;author&gt;Critchley, L. A.&lt;/author&gt;&lt;author&gt;Critchley, J. A.&lt;/author&gt;&lt;/authors&gt;&lt;/contributors&gt;&lt;auth-address&gt;Department of Anaesthesia and Intensive Care, The Chinese University of Hong Kong, Prince of Wales Hospital, Shatin, Hong Kong. hcritchley@cuhk.edu.hk&lt;/auth-address&gt;&lt;titles&gt;&lt;title&gt;A meta-analysis of studies using bias and precision statistics to compare cardiac output measurement techniques&lt;/title&gt;&lt;secondary-title&gt;J Clin Monit Comput&lt;/secondary-title&gt;&lt;alt-title&gt;Journal of clinical monitoring and computing&lt;/alt-title&gt;&lt;/titles&gt;&lt;periodical&gt;&lt;full-title&gt;J Clin Monit Comput&lt;/full-title&gt;&lt;abbr-1&gt;Journal of clinical monitoring and computing&lt;/abbr-1&gt;&lt;/periodical&gt;&lt;alt-periodical&gt;&lt;full-title&gt;J Clin Monit Comput&lt;/full-title&gt;&lt;abbr-1&gt;Journal of clinical monitoring and computing&lt;/abbr-1&gt;&lt;/alt-periodical&gt;&lt;pages&gt;85-91&lt;/pages&gt;&lt;volume&gt;15&lt;/volume&gt;&lt;number&gt;2&lt;/number&gt;&lt;edition&gt;2003/02/13&lt;/edition&gt;&lt;keywords&gt;&lt;keyword&gt;Bias (Epidemiology)&lt;/keyword&gt;&lt;keyword&gt;*Cardiac Output&lt;/keyword&gt;&lt;keyword&gt;Cardiography, Impedance&lt;/keyword&gt;&lt;keyword&gt;Data Interpretation, Statistical&lt;/keyword&gt;&lt;keyword&gt;Echocardiography, Doppler&lt;/keyword&gt;&lt;keyword&gt;Heart Function Tests/*methods&lt;/keyword&gt;&lt;keyword&gt;Humans&lt;/keyword&gt;&lt;keyword&gt;Indicator Dilution Techniques&lt;/keyword&gt;&lt;keyword&gt;Meta-Analysis as Topic&lt;/keyword&gt;&lt;/keywords&gt;&lt;dates&gt;&lt;year&gt;1999&lt;/year&gt;&lt;pub-dates&gt;&lt;date&gt;Feb&lt;/date&gt;&lt;/pub-dates&gt;&lt;/dates&gt;&lt;isbn&gt;1387-1307 (Print)&amp;#xD;1387-1307&lt;/isbn&gt;&lt;accession-num&gt;12578081&lt;/accession-num&gt;&lt;urls&gt;&lt;/urls&gt;&lt;remote-database-provider&gt;NLM&lt;/remote-database-provider&gt;&lt;language&gt;eng&lt;/language&gt;&lt;/record&gt;&lt;/Cite&gt;&lt;/EndNote&gt;</w:instrText>
      </w:r>
      <w:r w:rsidRPr="00890351">
        <w:rPr>
          <w:szCs w:val="24"/>
          <w:lang w:eastAsia="ja-JP"/>
        </w:rPr>
        <w:fldChar w:fldCharType="separate"/>
      </w:r>
      <w:r w:rsidR="007F2D27">
        <w:rPr>
          <w:szCs w:val="24"/>
          <w:lang w:eastAsia="ja-JP"/>
        </w:rPr>
        <w:t>[15]</w:t>
      </w:r>
      <w:r w:rsidRPr="00890351">
        <w:rPr>
          <w:szCs w:val="24"/>
          <w:lang w:eastAsia="ja-JP"/>
        </w:rPr>
        <w:fldChar w:fldCharType="end"/>
      </w:r>
      <w:r w:rsidR="00F61B9D" w:rsidRPr="00890351">
        <w:rPr>
          <w:szCs w:val="24"/>
          <w:lang w:eastAsia="ja-JP"/>
        </w:rPr>
        <w:t>. LiDCOrapid</w:t>
      </w:r>
      <w:r w:rsidR="0075773E" w:rsidRPr="00890351">
        <w:rPr>
          <w:szCs w:val="24"/>
          <w:vertAlign w:val="superscript"/>
          <w:lang w:eastAsia="ja-JP"/>
        </w:rPr>
        <w:t>TM</w:t>
      </w:r>
      <w:r w:rsidR="00F61B9D" w:rsidRPr="00890351">
        <w:rPr>
          <w:szCs w:val="24"/>
          <w:lang w:eastAsia="ja-JP"/>
        </w:rPr>
        <w:t xml:space="preserve"> had a smaller percentage error than the Flotrac/Vigileo</w:t>
      </w:r>
      <w:r w:rsidR="00EB0289" w:rsidRPr="00890351">
        <w:rPr>
          <w:szCs w:val="24"/>
          <w:vertAlign w:val="superscript"/>
          <w:lang w:eastAsia="ja-JP"/>
        </w:rPr>
        <w:t>TM</w:t>
      </w:r>
      <w:r w:rsidR="00F61B9D" w:rsidRPr="00890351">
        <w:rPr>
          <w:szCs w:val="24"/>
          <w:lang w:eastAsia="ja-JP"/>
        </w:rPr>
        <w:t xml:space="preserve"> system, indicating</w:t>
      </w:r>
      <w:r w:rsidR="001B1131" w:rsidRPr="00890351">
        <w:rPr>
          <w:szCs w:val="24"/>
          <w:lang w:eastAsia="ja-JP"/>
        </w:rPr>
        <w:t xml:space="preserve"> that it measures </w:t>
      </w:r>
      <w:r w:rsidR="00470D9F" w:rsidRPr="00890351">
        <w:rPr>
          <w:szCs w:val="24"/>
          <w:lang w:eastAsia="ja-JP"/>
        </w:rPr>
        <w:t>CI</w:t>
      </w:r>
      <w:r w:rsidR="00F61B9D" w:rsidRPr="00890351">
        <w:rPr>
          <w:szCs w:val="24"/>
          <w:lang w:eastAsia="ja-JP"/>
        </w:rPr>
        <w:t xml:space="preserve"> more accurately. As has been reported to date, the FloTrac/Vigileo</w:t>
      </w:r>
      <w:r w:rsidR="0075773E" w:rsidRPr="00890351">
        <w:rPr>
          <w:szCs w:val="24"/>
          <w:vertAlign w:val="superscript"/>
          <w:lang w:eastAsia="ja-JP"/>
        </w:rPr>
        <w:t>TM</w:t>
      </w:r>
      <w:r w:rsidR="00F61B9D" w:rsidRPr="00890351">
        <w:rPr>
          <w:szCs w:val="24"/>
          <w:lang w:eastAsia="ja-JP"/>
        </w:rPr>
        <w:t xml:space="preserve"> system has broad radial limits of a</w:t>
      </w:r>
      <w:r w:rsidR="0075773E" w:rsidRPr="00890351">
        <w:rPr>
          <w:szCs w:val="24"/>
          <w:lang w:eastAsia="ja-JP"/>
        </w:rPr>
        <w:t>greement and its trending ability</w:t>
      </w:r>
      <w:r w:rsidR="00F61B9D" w:rsidRPr="00890351">
        <w:rPr>
          <w:szCs w:val="24"/>
          <w:lang w:eastAsia="ja-JP"/>
        </w:rPr>
        <w:t xml:space="preserve"> is low. This indicates that LiDCOrapid</w:t>
      </w:r>
      <w:r w:rsidR="0075773E" w:rsidRPr="00890351">
        <w:rPr>
          <w:szCs w:val="24"/>
          <w:vertAlign w:val="superscript"/>
          <w:lang w:eastAsia="ja-JP"/>
        </w:rPr>
        <w:t>TM</w:t>
      </w:r>
      <w:r w:rsidR="00F61B9D" w:rsidRPr="00890351">
        <w:rPr>
          <w:szCs w:val="24"/>
          <w:lang w:eastAsia="ja-JP"/>
        </w:rPr>
        <w:t xml:space="preserve"> has lower radial limits of agreement than the FloTrac/Vigileo</w:t>
      </w:r>
      <w:r w:rsidR="0075773E" w:rsidRPr="00890351">
        <w:rPr>
          <w:szCs w:val="24"/>
          <w:vertAlign w:val="superscript"/>
          <w:lang w:eastAsia="ja-JP"/>
        </w:rPr>
        <w:t>TM</w:t>
      </w:r>
      <w:r w:rsidR="00F61B9D" w:rsidRPr="00890351">
        <w:rPr>
          <w:szCs w:val="24"/>
          <w:lang w:eastAsia="ja-JP"/>
        </w:rPr>
        <w:t xml:space="preserve"> system and offers better trending ability. In both FT</w:t>
      </w:r>
      <w:r w:rsidR="009120E5" w:rsidRPr="00890351">
        <w:rPr>
          <w:szCs w:val="24"/>
          <w:lang w:eastAsia="ja-JP"/>
        </w:rPr>
        <w:t>-</w:t>
      </w:r>
      <w:r w:rsidR="00F61B9D" w:rsidRPr="00890351">
        <w:rPr>
          <w:szCs w:val="24"/>
          <w:lang w:eastAsia="ja-JP"/>
        </w:rPr>
        <w:t>CI and LiD</w:t>
      </w:r>
      <w:r w:rsidR="009120E5" w:rsidRPr="00890351">
        <w:rPr>
          <w:szCs w:val="24"/>
          <w:lang w:eastAsia="ja-JP"/>
        </w:rPr>
        <w:t>-</w:t>
      </w:r>
      <w:r w:rsidR="008546F0" w:rsidRPr="00890351">
        <w:rPr>
          <w:szCs w:val="24"/>
          <w:lang w:eastAsia="ja-JP"/>
        </w:rPr>
        <w:t>CI, there was a tendency to under</w:t>
      </w:r>
      <w:r w:rsidR="00F51A99" w:rsidRPr="00890351">
        <w:rPr>
          <w:szCs w:val="24"/>
          <w:lang w:eastAsia="ja-JP"/>
        </w:rPr>
        <w:t>estimate</w:t>
      </w:r>
      <w:r w:rsidR="00F61B9D" w:rsidRPr="00890351">
        <w:rPr>
          <w:szCs w:val="24"/>
          <w:lang w:eastAsia="ja-JP"/>
        </w:rPr>
        <w:t xml:space="preserve"> CI in line with increased CI and reduc</w:t>
      </w:r>
      <w:r w:rsidR="0075773E" w:rsidRPr="00890351">
        <w:rPr>
          <w:szCs w:val="24"/>
          <w:lang w:eastAsia="ja-JP"/>
        </w:rPr>
        <w:t>e</w:t>
      </w:r>
      <w:r w:rsidR="00F61B9D" w:rsidRPr="00890351">
        <w:rPr>
          <w:szCs w:val="24"/>
          <w:lang w:eastAsia="ja-JP"/>
        </w:rPr>
        <w:t xml:space="preserve">d SVRI. Results indicate that this may be a problem unique to </w:t>
      </w:r>
      <w:r w:rsidR="00D92AAE" w:rsidRPr="00890351">
        <w:rPr>
          <w:szCs w:val="24"/>
          <w:lang w:eastAsia="ja-JP"/>
        </w:rPr>
        <w:t>CO</w:t>
      </w:r>
      <w:r w:rsidR="00C9745A" w:rsidRPr="00890351">
        <w:rPr>
          <w:szCs w:val="24"/>
          <w:lang w:eastAsia="ja-JP"/>
        </w:rPr>
        <w:t xml:space="preserve"> measurement using arterial</w:t>
      </w:r>
      <w:r w:rsidR="00544055" w:rsidRPr="00890351">
        <w:rPr>
          <w:szCs w:val="24"/>
          <w:lang w:eastAsia="ja-JP"/>
        </w:rPr>
        <w:t xml:space="preserve"> pressure waveform ana</w:t>
      </w:r>
      <w:r w:rsidR="00F51A99" w:rsidRPr="00890351">
        <w:rPr>
          <w:szCs w:val="24"/>
          <w:lang w:eastAsia="ja-JP"/>
        </w:rPr>
        <w:t>ly</w:t>
      </w:r>
      <w:r w:rsidR="00544055" w:rsidRPr="00890351">
        <w:rPr>
          <w:szCs w:val="24"/>
          <w:lang w:eastAsia="ja-JP"/>
        </w:rPr>
        <w:t>sis.</w:t>
      </w:r>
    </w:p>
    <w:p w14:paraId="64395B50" w14:textId="77777777" w:rsidR="00F61B9D" w:rsidRPr="00890351" w:rsidRDefault="00F61B9D" w:rsidP="00544055">
      <w:pPr>
        <w:spacing w:after="0" w:line="480" w:lineRule="auto"/>
        <w:ind w:firstLine="432"/>
        <w:rPr>
          <w:szCs w:val="24"/>
          <w:lang w:eastAsia="ja-JP"/>
        </w:rPr>
      </w:pPr>
      <w:r w:rsidRPr="00890351">
        <w:rPr>
          <w:szCs w:val="24"/>
          <w:lang w:eastAsia="ja-JP"/>
        </w:rPr>
        <w:t xml:space="preserve">The three types of </w:t>
      </w:r>
      <w:r w:rsidR="00D92AAE" w:rsidRPr="00890351">
        <w:rPr>
          <w:szCs w:val="24"/>
          <w:lang w:eastAsia="ja-JP"/>
        </w:rPr>
        <w:t>CO</w:t>
      </w:r>
      <w:r w:rsidRPr="00890351">
        <w:rPr>
          <w:szCs w:val="24"/>
          <w:lang w:eastAsia="ja-JP"/>
        </w:rPr>
        <w:t xml:space="preserve"> measurement methods </w:t>
      </w:r>
      <w:r w:rsidR="00F51A99" w:rsidRPr="00890351">
        <w:rPr>
          <w:szCs w:val="24"/>
          <w:lang w:eastAsia="ja-JP"/>
        </w:rPr>
        <w:t xml:space="preserve">require </w:t>
      </w:r>
      <w:r w:rsidRPr="00890351">
        <w:rPr>
          <w:szCs w:val="24"/>
          <w:lang w:eastAsia="ja-JP"/>
        </w:rPr>
        <w:t>different time</w:t>
      </w:r>
      <w:r w:rsidR="00F51A99" w:rsidRPr="00890351">
        <w:rPr>
          <w:szCs w:val="24"/>
          <w:lang w:eastAsia="ja-JP"/>
        </w:rPr>
        <w:t>s</w:t>
      </w:r>
      <w:r w:rsidRPr="00890351">
        <w:rPr>
          <w:szCs w:val="24"/>
          <w:lang w:eastAsia="ja-JP"/>
        </w:rPr>
        <w:t xml:space="preserve"> for completi</w:t>
      </w:r>
      <w:r w:rsidR="004A2C68" w:rsidRPr="00890351">
        <w:rPr>
          <w:szCs w:val="24"/>
          <w:lang w:eastAsia="ja-JP"/>
        </w:rPr>
        <w:t>ng</w:t>
      </w:r>
      <w:r w:rsidRPr="00890351">
        <w:rPr>
          <w:szCs w:val="24"/>
          <w:lang w:eastAsia="ja-JP"/>
        </w:rPr>
        <w:t xml:space="preserve"> </w:t>
      </w:r>
      <w:r w:rsidR="00D92AAE" w:rsidRPr="00890351">
        <w:rPr>
          <w:szCs w:val="24"/>
          <w:lang w:eastAsia="ja-JP"/>
        </w:rPr>
        <w:t>CO</w:t>
      </w:r>
      <w:r w:rsidRPr="00890351">
        <w:rPr>
          <w:szCs w:val="24"/>
          <w:lang w:eastAsia="ja-JP"/>
        </w:rPr>
        <w:t xml:space="preserve"> measurement and the reflected </w:t>
      </w:r>
      <w:r w:rsidR="00D92AAE" w:rsidRPr="00890351">
        <w:rPr>
          <w:szCs w:val="24"/>
          <w:lang w:eastAsia="ja-JP"/>
        </w:rPr>
        <w:t>CO</w:t>
      </w:r>
      <w:r w:rsidRPr="00890351">
        <w:rPr>
          <w:szCs w:val="24"/>
          <w:lang w:eastAsia="ja-JP"/>
        </w:rPr>
        <w:t xml:space="preserve">. In </w:t>
      </w:r>
      <w:r w:rsidR="00D82EF9" w:rsidRPr="00890351">
        <w:rPr>
          <w:szCs w:val="24"/>
          <w:lang w:eastAsia="ja-JP"/>
        </w:rPr>
        <w:t xml:space="preserve">the </w:t>
      </w:r>
      <w:r w:rsidRPr="00890351">
        <w:rPr>
          <w:szCs w:val="24"/>
          <w:lang w:eastAsia="ja-JP"/>
        </w:rPr>
        <w:t>thermodi</w:t>
      </w:r>
      <w:r w:rsidR="006F2F05" w:rsidRPr="00890351">
        <w:rPr>
          <w:szCs w:val="24"/>
          <w:lang w:eastAsia="ja-JP"/>
        </w:rPr>
        <w:t>lution using a PAC</w:t>
      </w:r>
      <w:r w:rsidRPr="00890351">
        <w:rPr>
          <w:szCs w:val="24"/>
          <w:lang w:eastAsia="ja-JP"/>
        </w:rPr>
        <w:t xml:space="preserve">, the </w:t>
      </w:r>
      <w:r w:rsidR="00D92AAE" w:rsidRPr="00890351">
        <w:rPr>
          <w:szCs w:val="24"/>
          <w:lang w:eastAsia="ja-JP"/>
        </w:rPr>
        <w:t>CO</w:t>
      </w:r>
      <w:r w:rsidRPr="00890351">
        <w:rPr>
          <w:szCs w:val="24"/>
          <w:lang w:eastAsia="ja-JP"/>
        </w:rPr>
        <w:t xml:space="preserve"> obtained during roughly </w:t>
      </w:r>
      <w:r w:rsidR="00F51A99" w:rsidRPr="00890351">
        <w:rPr>
          <w:szCs w:val="24"/>
          <w:lang w:eastAsia="ja-JP"/>
        </w:rPr>
        <w:t xml:space="preserve">3 </w:t>
      </w:r>
      <w:r w:rsidRPr="00890351">
        <w:rPr>
          <w:szCs w:val="24"/>
          <w:lang w:eastAsia="ja-JP"/>
        </w:rPr>
        <w:t>min</w:t>
      </w:r>
      <w:r w:rsidR="001403D7" w:rsidRPr="00890351">
        <w:rPr>
          <w:szCs w:val="24"/>
          <w:lang w:eastAsia="ja-JP"/>
        </w:rPr>
        <w:t xml:space="preserve">, which is the time </w:t>
      </w:r>
      <w:r w:rsidRPr="00890351">
        <w:rPr>
          <w:szCs w:val="24"/>
          <w:lang w:eastAsia="ja-JP"/>
        </w:rPr>
        <w:t>required from the start of measurement to completion</w:t>
      </w:r>
      <w:r w:rsidR="001403D7" w:rsidRPr="00890351">
        <w:rPr>
          <w:szCs w:val="24"/>
          <w:lang w:eastAsia="ja-JP"/>
        </w:rPr>
        <w:t>,</w:t>
      </w:r>
      <w:r w:rsidRPr="00890351">
        <w:rPr>
          <w:szCs w:val="24"/>
          <w:lang w:eastAsia="ja-JP"/>
        </w:rPr>
        <w:t xml:space="preserve"> was the average </w:t>
      </w:r>
      <w:r w:rsidR="00D92AAE" w:rsidRPr="00890351">
        <w:rPr>
          <w:szCs w:val="24"/>
          <w:lang w:eastAsia="ja-JP"/>
        </w:rPr>
        <w:t>CO</w:t>
      </w:r>
      <w:r w:rsidRPr="00890351">
        <w:rPr>
          <w:szCs w:val="24"/>
          <w:lang w:eastAsia="ja-JP"/>
        </w:rPr>
        <w:t xml:space="preserve"> for the </w:t>
      </w:r>
      <w:r w:rsidR="00D82EF9" w:rsidRPr="00890351">
        <w:rPr>
          <w:szCs w:val="24"/>
          <w:lang w:eastAsia="ja-JP"/>
        </w:rPr>
        <w:t xml:space="preserve">3 </w:t>
      </w:r>
      <w:r w:rsidRPr="00890351">
        <w:rPr>
          <w:szCs w:val="24"/>
          <w:lang w:eastAsia="ja-JP"/>
        </w:rPr>
        <w:t>min. The FloTrac/Vigileo</w:t>
      </w:r>
      <w:r w:rsidR="0075773E" w:rsidRPr="00890351">
        <w:rPr>
          <w:szCs w:val="24"/>
          <w:vertAlign w:val="superscript"/>
          <w:lang w:eastAsia="ja-JP"/>
        </w:rPr>
        <w:t>TM</w:t>
      </w:r>
      <w:r w:rsidRPr="00890351">
        <w:rPr>
          <w:szCs w:val="24"/>
          <w:lang w:eastAsia="ja-JP"/>
        </w:rPr>
        <w:t xml:space="preserve"> system uses two parameters, at </w:t>
      </w:r>
      <w:r w:rsidR="00D82EF9" w:rsidRPr="00890351">
        <w:rPr>
          <w:szCs w:val="24"/>
          <w:lang w:eastAsia="ja-JP"/>
        </w:rPr>
        <w:t xml:space="preserve">1 </w:t>
      </w:r>
      <w:r w:rsidRPr="00890351">
        <w:rPr>
          <w:szCs w:val="24"/>
          <w:lang w:eastAsia="ja-JP"/>
        </w:rPr>
        <w:t>min and 20 s</w:t>
      </w:r>
      <w:r w:rsidR="00D82EF9" w:rsidRPr="00890351">
        <w:rPr>
          <w:szCs w:val="24"/>
          <w:lang w:eastAsia="ja-JP"/>
        </w:rPr>
        <w:t>,</w:t>
      </w:r>
      <w:r w:rsidRPr="00890351">
        <w:rPr>
          <w:szCs w:val="24"/>
          <w:lang w:eastAsia="ja-JP"/>
        </w:rPr>
        <w:t xml:space="preserve"> respectively</w:t>
      </w:r>
      <w:r w:rsidR="00D82EF9" w:rsidRPr="00890351">
        <w:rPr>
          <w:szCs w:val="24"/>
          <w:lang w:eastAsia="ja-JP"/>
        </w:rPr>
        <w:t>,</w:t>
      </w:r>
      <w:r w:rsidRPr="00890351">
        <w:rPr>
          <w:szCs w:val="24"/>
          <w:lang w:eastAsia="ja-JP"/>
        </w:rPr>
        <w:t xml:space="preserve"> </w:t>
      </w:r>
      <w:r w:rsidR="009120E5" w:rsidRPr="00890351">
        <w:rPr>
          <w:szCs w:val="24"/>
          <w:lang w:eastAsia="ja-JP"/>
        </w:rPr>
        <w:t>before</w:t>
      </w:r>
      <w:r w:rsidRPr="00890351">
        <w:rPr>
          <w:szCs w:val="24"/>
          <w:lang w:eastAsia="ja-JP"/>
        </w:rPr>
        <w:t xml:space="preserve"> displaying the measured value. LiDCOrapid</w:t>
      </w:r>
      <w:r w:rsidR="00D82EF9" w:rsidRPr="00890351">
        <w:rPr>
          <w:szCs w:val="24"/>
          <w:vertAlign w:val="superscript"/>
          <w:lang w:eastAsia="ja-JP"/>
        </w:rPr>
        <w:t>TM</w:t>
      </w:r>
      <w:r w:rsidRPr="00890351">
        <w:rPr>
          <w:szCs w:val="24"/>
          <w:lang w:eastAsia="ja-JP"/>
        </w:rPr>
        <w:t xml:space="preserve"> measures </w:t>
      </w:r>
      <w:r w:rsidR="00D92AAE" w:rsidRPr="00890351">
        <w:rPr>
          <w:szCs w:val="24"/>
          <w:lang w:eastAsia="ja-JP"/>
        </w:rPr>
        <w:t>CO</w:t>
      </w:r>
      <w:r w:rsidRPr="00890351">
        <w:rPr>
          <w:szCs w:val="24"/>
          <w:lang w:eastAsia="ja-JP"/>
        </w:rPr>
        <w:t xml:space="preserve"> per heartbeat. </w:t>
      </w:r>
      <w:r w:rsidR="00D82EF9" w:rsidRPr="00890351">
        <w:rPr>
          <w:szCs w:val="24"/>
          <w:lang w:eastAsia="ja-JP"/>
        </w:rPr>
        <w:t>T</w:t>
      </w:r>
      <w:r w:rsidRPr="00890351">
        <w:rPr>
          <w:szCs w:val="24"/>
          <w:lang w:eastAsia="ja-JP"/>
        </w:rPr>
        <w:t xml:space="preserve">o rationally compare these three type of </w:t>
      </w:r>
      <w:r w:rsidR="00D92AAE" w:rsidRPr="00890351">
        <w:rPr>
          <w:szCs w:val="24"/>
          <w:lang w:eastAsia="ja-JP"/>
        </w:rPr>
        <w:t>CO</w:t>
      </w:r>
      <w:r w:rsidR="00D82EF9" w:rsidRPr="00890351">
        <w:rPr>
          <w:szCs w:val="24"/>
          <w:lang w:eastAsia="ja-JP"/>
        </w:rPr>
        <w:t xml:space="preserve"> measurement</w:t>
      </w:r>
      <w:r w:rsidR="001403D7" w:rsidRPr="00890351">
        <w:rPr>
          <w:szCs w:val="24"/>
          <w:lang w:eastAsia="ja-JP"/>
        </w:rPr>
        <w:t>s</w:t>
      </w:r>
      <w:r w:rsidRPr="00890351">
        <w:rPr>
          <w:szCs w:val="24"/>
          <w:lang w:eastAsia="ja-JP"/>
        </w:rPr>
        <w:t xml:space="preserve">, </w:t>
      </w:r>
      <w:r w:rsidR="00D82EF9" w:rsidRPr="00890351">
        <w:rPr>
          <w:szCs w:val="24"/>
          <w:lang w:eastAsia="ja-JP"/>
        </w:rPr>
        <w:t>we</w:t>
      </w:r>
      <w:r w:rsidRPr="00890351">
        <w:rPr>
          <w:szCs w:val="24"/>
          <w:lang w:eastAsia="ja-JP"/>
        </w:rPr>
        <w:t xml:space="preserve"> decided to exclude any data that demonstrated a variation of 15% or more in </w:t>
      </w:r>
      <w:r w:rsidR="001403D7" w:rsidRPr="00890351">
        <w:rPr>
          <w:szCs w:val="24"/>
          <w:lang w:eastAsia="ja-JP"/>
        </w:rPr>
        <w:t xml:space="preserve">the </w:t>
      </w:r>
      <w:r w:rsidRPr="00890351">
        <w:rPr>
          <w:szCs w:val="24"/>
          <w:lang w:eastAsia="ja-JP"/>
        </w:rPr>
        <w:t xml:space="preserve">measurement parameters between the point when thermodilution was started after hemodynamics had been stable for </w:t>
      </w:r>
      <w:r w:rsidR="00D82EF9" w:rsidRPr="00890351">
        <w:rPr>
          <w:szCs w:val="24"/>
          <w:lang w:eastAsia="ja-JP"/>
        </w:rPr>
        <w:t xml:space="preserve">5 </w:t>
      </w:r>
      <w:r w:rsidRPr="00890351">
        <w:rPr>
          <w:szCs w:val="24"/>
          <w:lang w:eastAsia="ja-JP"/>
        </w:rPr>
        <w:t xml:space="preserve">min or more and </w:t>
      </w:r>
      <w:r w:rsidR="009D4CD7" w:rsidRPr="00890351">
        <w:rPr>
          <w:szCs w:val="24"/>
          <w:lang w:eastAsia="ja-JP"/>
        </w:rPr>
        <w:t xml:space="preserve">when </w:t>
      </w:r>
      <w:r w:rsidRPr="00890351">
        <w:rPr>
          <w:szCs w:val="24"/>
          <w:lang w:eastAsia="ja-JP"/>
        </w:rPr>
        <w:t xml:space="preserve">thermodilution </w:t>
      </w:r>
      <w:r w:rsidR="009D4CD7" w:rsidRPr="00890351">
        <w:rPr>
          <w:szCs w:val="24"/>
          <w:lang w:eastAsia="ja-JP"/>
        </w:rPr>
        <w:t xml:space="preserve">was </w:t>
      </w:r>
      <w:r w:rsidRPr="00890351">
        <w:rPr>
          <w:szCs w:val="24"/>
          <w:lang w:eastAsia="ja-JP"/>
        </w:rPr>
        <w:t>completed. Furthermore,</w:t>
      </w:r>
      <w:r w:rsidR="007E493B" w:rsidRPr="00890351">
        <w:rPr>
          <w:szCs w:val="24"/>
          <w:lang w:eastAsia="ja-JP"/>
        </w:rPr>
        <w:t xml:space="preserve"> the </w:t>
      </w:r>
      <w:r w:rsidR="00470D9F" w:rsidRPr="00890351">
        <w:rPr>
          <w:szCs w:val="24"/>
          <w:lang w:eastAsia="ja-JP"/>
        </w:rPr>
        <w:t>CI</w:t>
      </w:r>
      <w:r w:rsidRPr="00890351">
        <w:rPr>
          <w:szCs w:val="24"/>
          <w:lang w:eastAsia="ja-JP"/>
        </w:rPr>
        <w:t xml:space="preserve"> of the FloTrac/Vigileo</w:t>
      </w:r>
      <w:r w:rsidR="0075773E" w:rsidRPr="00890351">
        <w:rPr>
          <w:szCs w:val="24"/>
          <w:vertAlign w:val="superscript"/>
          <w:lang w:eastAsia="ja-JP"/>
        </w:rPr>
        <w:t>TM</w:t>
      </w:r>
      <w:r w:rsidRPr="00890351">
        <w:rPr>
          <w:szCs w:val="24"/>
          <w:lang w:eastAsia="ja-JP"/>
        </w:rPr>
        <w:t xml:space="preserve"> system and LiDCOrapid</w:t>
      </w:r>
      <w:r w:rsidR="0075773E" w:rsidRPr="00890351">
        <w:rPr>
          <w:szCs w:val="24"/>
          <w:vertAlign w:val="superscript"/>
          <w:lang w:eastAsia="ja-JP"/>
        </w:rPr>
        <w:t>TM</w:t>
      </w:r>
      <w:r w:rsidR="007E493B" w:rsidRPr="00890351">
        <w:rPr>
          <w:szCs w:val="24"/>
          <w:lang w:eastAsia="ja-JP"/>
        </w:rPr>
        <w:t xml:space="preserve"> </w:t>
      </w:r>
      <w:r w:rsidRPr="00890351">
        <w:rPr>
          <w:szCs w:val="24"/>
          <w:lang w:eastAsia="ja-JP"/>
        </w:rPr>
        <w:t xml:space="preserve">were averaged </w:t>
      </w:r>
      <w:r w:rsidR="00D82EF9" w:rsidRPr="00890351">
        <w:rPr>
          <w:szCs w:val="24"/>
          <w:lang w:eastAsia="ja-JP"/>
        </w:rPr>
        <w:t xml:space="preserve">before </w:t>
      </w:r>
      <w:r w:rsidRPr="00890351">
        <w:rPr>
          <w:szCs w:val="24"/>
          <w:lang w:eastAsia="ja-JP"/>
        </w:rPr>
        <w:t xml:space="preserve">and </w:t>
      </w:r>
      <w:r w:rsidR="00D82EF9" w:rsidRPr="00890351">
        <w:rPr>
          <w:szCs w:val="24"/>
          <w:lang w:eastAsia="ja-JP"/>
        </w:rPr>
        <w:t xml:space="preserve">after </w:t>
      </w:r>
      <w:r w:rsidRPr="00890351">
        <w:rPr>
          <w:szCs w:val="24"/>
          <w:lang w:eastAsia="ja-JP"/>
        </w:rPr>
        <w:t>thermodilution.</w:t>
      </w:r>
    </w:p>
    <w:p w14:paraId="07710454" w14:textId="77777777" w:rsidR="00FA2A5C" w:rsidRPr="00890351" w:rsidRDefault="00FA2A5C" w:rsidP="00BF3B8A">
      <w:pPr>
        <w:spacing w:line="480" w:lineRule="auto"/>
      </w:pPr>
      <w:bookmarkStart w:id="9" w:name="_Toc162284720"/>
    </w:p>
    <w:p w14:paraId="15BFAC16" w14:textId="77777777" w:rsidR="005E0DD3" w:rsidRPr="00890351" w:rsidRDefault="00E03DB8" w:rsidP="00BF3B8A">
      <w:pPr>
        <w:spacing w:line="480" w:lineRule="auto"/>
      </w:pPr>
      <w:r w:rsidRPr="00890351">
        <w:t>Limitation</w:t>
      </w:r>
      <w:r w:rsidR="00036EA6" w:rsidRPr="00890351">
        <w:t>s</w:t>
      </w:r>
    </w:p>
    <w:p w14:paraId="753989DA" w14:textId="77777777" w:rsidR="00C8389B" w:rsidRPr="00890351" w:rsidRDefault="00D82EF9" w:rsidP="00544055">
      <w:pPr>
        <w:spacing w:after="0" w:line="480" w:lineRule="auto"/>
      </w:pPr>
      <w:r w:rsidRPr="00890351">
        <w:rPr>
          <w:szCs w:val="24"/>
          <w:lang w:eastAsia="ja-JP"/>
        </w:rPr>
        <w:t xml:space="preserve">We acknowledge </w:t>
      </w:r>
      <w:r w:rsidR="00473FB9" w:rsidRPr="00890351">
        <w:rPr>
          <w:szCs w:val="24"/>
          <w:lang w:eastAsia="ja-JP"/>
        </w:rPr>
        <w:t>several limitations</w:t>
      </w:r>
      <w:r w:rsidRPr="00890351">
        <w:rPr>
          <w:szCs w:val="24"/>
          <w:lang w:eastAsia="ja-JP"/>
        </w:rPr>
        <w:t xml:space="preserve"> of this study</w:t>
      </w:r>
      <w:r w:rsidR="00473FB9" w:rsidRPr="00890351">
        <w:rPr>
          <w:szCs w:val="24"/>
          <w:lang w:eastAsia="ja-JP"/>
        </w:rPr>
        <w:t>. First, it was performed at a single institution</w:t>
      </w:r>
      <w:r w:rsidRPr="00890351">
        <w:rPr>
          <w:szCs w:val="24"/>
          <w:lang w:eastAsia="ja-JP"/>
        </w:rPr>
        <w:t>,</w:t>
      </w:r>
      <w:r w:rsidR="00473FB9" w:rsidRPr="00890351">
        <w:rPr>
          <w:szCs w:val="24"/>
          <w:lang w:eastAsia="ja-JP"/>
        </w:rPr>
        <w:t xml:space="preserve"> and </w:t>
      </w:r>
      <w:r w:rsidR="00232CB4" w:rsidRPr="00890351">
        <w:rPr>
          <w:szCs w:val="24"/>
          <w:lang w:eastAsia="ja-JP"/>
        </w:rPr>
        <w:t xml:space="preserve">all </w:t>
      </w:r>
      <w:r w:rsidR="00473FB9" w:rsidRPr="00890351">
        <w:rPr>
          <w:szCs w:val="24"/>
          <w:lang w:eastAsia="ja-JP"/>
        </w:rPr>
        <w:t>the subjects were Japanese. As a result, it is impossible to rule out th</w:t>
      </w:r>
      <w:r w:rsidR="007E493B" w:rsidRPr="00890351">
        <w:rPr>
          <w:szCs w:val="24"/>
          <w:lang w:eastAsia="ja-JP"/>
        </w:rPr>
        <w:t>e effect</w:t>
      </w:r>
      <w:r w:rsidR="00473FB9" w:rsidRPr="00890351">
        <w:rPr>
          <w:szCs w:val="24"/>
          <w:lang w:eastAsia="ja-JP"/>
        </w:rPr>
        <w:t xml:space="preserve"> of the facility on </w:t>
      </w:r>
      <w:r w:rsidRPr="00890351">
        <w:rPr>
          <w:szCs w:val="24"/>
          <w:lang w:eastAsia="ja-JP"/>
        </w:rPr>
        <w:t xml:space="preserve">the </w:t>
      </w:r>
      <w:r w:rsidR="00473FB9" w:rsidRPr="00890351">
        <w:rPr>
          <w:szCs w:val="24"/>
          <w:lang w:eastAsia="ja-JP"/>
        </w:rPr>
        <w:t xml:space="preserve">applicability </w:t>
      </w:r>
      <w:r w:rsidRPr="00890351">
        <w:rPr>
          <w:szCs w:val="24"/>
          <w:lang w:eastAsia="ja-JP"/>
        </w:rPr>
        <w:t xml:space="preserve">of </w:t>
      </w:r>
      <w:r w:rsidR="00473FB9" w:rsidRPr="00890351">
        <w:rPr>
          <w:szCs w:val="24"/>
          <w:lang w:eastAsia="ja-JP"/>
        </w:rPr>
        <w:t xml:space="preserve">OPCAB and LDLT in this </w:t>
      </w:r>
      <w:r w:rsidR="001403D7" w:rsidRPr="00890351">
        <w:rPr>
          <w:szCs w:val="24"/>
          <w:lang w:eastAsia="ja-JP"/>
        </w:rPr>
        <w:t>study</w:t>
      </w:r>
      <w:r w:rsidRPr="00890351">
        <w:rPr>
          <w:szCs w:val="24"/>
          <w:lang w:eastAsia="ja-JP"/>
        </w:rPr>
        <w:t>,</w:t>
      </w:r>
      <w:r w:rsidR="00473FB9" w:rsidRPr="00890351">
        <w:rPr>
          <w:szCs w:val="24"/>
          <w:lang w:eastAsia="ja-JP"/>
        </w:rPr>
        <w:t xml:space="preserve"> and </w:t>
      </w:r>
      <w:r w:rsidRPr="00890351">
        <w:rPr>
          <w:szCs w:val="24"/>
          <w:lang w:eastAsia="ja-JP"/>
        </w:rPr>
        <w:t>our results</w:t>
      </w:r>
      <w:r w:rsidR="00473FB9" w:rsidRPr="00890351">
        <w:rPr>
          <w:szCs w:val="24"/>
          <w:lang w:eastAsia="ja-JP"/>
        </w:rPr>
        <w:t xml:space="preserve"> may only be </w:t>
      </w:r>
      <w:r w:rsidRPr="00890351">
        <w:rPr>
          <w:szCs w:val="24"/>
          <w:lang w:eastAsia="ja-JP"/>
        </w:rPr>
        <w:t xml:space="preserve">applicable </w:t>
      </w:r>
      <w:r w:rsidR="00473FB9" w:rsidRPr="00890351">
        <w:rPr>
          <w:szCs w:val="24"/>
          <w:lang w:eastAsia="ja-JP"/>
        </w:rPr>
        <w:t xml:space="preserve">to Asian people. Next, the patients involved had particular circulatory physiology in the forms of OPCAB and LDLT. </w:t>
      </w:r>
      <w:r w:rsidRPr="00890351">
        <w:rPr>
          <w:szCs w:val="24"/>
          <w:lang w:eastAsia="ja-JP"/>
        </w:rPr>
        <w:t xml:space="preserve">Although we </w:t>
      </w:r>
      <w:r w:rsidR="00473FB9" w:rsidRPr="00890351">
        <w:rPr>
          <w:szCs w:val="24"/>
          <w:lang w:eastAsia="ja-JP"/>
        </w:rPr>
        <w:t xml:space="preserve">believe that a broad range </w:t>
      </w:r>
      <w:r w:rsidRPr="00890351">
        <w:rPr>
          <w:szCs w:val="24"/>
          <w:lang w:eastAsia="ja-JP"/>
        </w:rPr>
        <w:t xml:space="preserve">of </w:t>
      </w:r>
      <w:r w:rsidR="00D92AAE" w:rsidRPr="00890351">
        <w:rPr>
          <w:szCs w:val="24"/>
          <w:lang w:eastAsia="ja-JP"/>
        </w:rPr>
        <w:t>CO</w:t>
      </w:r>
      <w:r w:rsidR="00473FB9" w:rsidRPr="00890351">
        <w:rPr>
          <w:szCs w:val="24"/>
          <w:lang w:eastAsia="ja-JP"/>
        </w:rPr>
        <w:t xml:space="preserve"> and blood vessel resistance can be interpreted </w:t>
      </w:r>
      <w:r w:rsidRPr="00890351">
        <w:rPr>
          <w:szCs w:val="24"/>
          <w:lang w:eastAsia="ja-JP"/>
        </w:rPr>
        <w:t xml:space="preserve">based on </w:t>
      </w:r>
      <w:r w:rsidR="00473FB9" w:rsidRPr="00890351">
        <w:rPr>
          <w:szCs w:val="24"/>
          <w:lang w:eastAsia="ja-JP"/>
        </w:rPr>
        <w:t xml:space="preserve">these two </w:t>
      </w:r>
      <w:r w:rsidRPr="00890351">
        <w:rPr>
          <w:szCs w:val="24"/>
          <w:lang w:eastAsia="ja-JP"/>
        </w:rPr>
        <w:t>conditions</w:t>
      </w:r>
      <w:r w:rsidR="00473FB9" w:rsidRPr="00890351">
        <w:rPr>
          <w:szCs w:val="24"/>
          <w:lang w:eastAsia="ja-JP"/>
        </w:rPr>
        <w:t xml:space="preserve">, great care will be required when determining </w:t>
      </w:r>
      <w:r w:rsidR="00EF3A87" w:rsidRPr="00890351">
        <w:rPr>
          <w:szCs w:val="24"/>
          <w:lang w:eastAsia="ja-JP"/>
        </w:rPr>
        <w:t>its</w:t>
      </w:r>
      <w:r w:rsidR="009D5F48" w:rsidRPr="00890351">
        <w:rPr>
          <w:szCs w:val="24"/>
          <w:lang w:eastAsia="ja-JP"/>
        </w:rPr>
        <w:t xml:space="preserve"> </w:t>
      </w:r>
      <w:r w:rsidR="00473FB9" w:rsidRPr="00890351">
        <w:rPr>
          <w:szCs w:val="24"/>
          <w:lang w:eastAsia="ja-JP"/>
        </w:rPr>
        <w:t xml:space="preserve">emphasis. Furthermore, it was not possible to clarify whether </w:t>
      </w:r>
      <w:r w:rsidR="00D92AAE" w:rsidRPr="00890351">
        <w:rPr>
          <w:szCs w:val="24"/>
          <w:lang w:eastAsia="ja-JP"/>
        </w:rPr>
        <w:t>CO</w:t>
      </w:r>
      <w:r w:rsidR="00473FB9" w:rsidRPr="00890351">
        <w:rPr>
          <w:szCs w:val="24"/>
          <w:lang w:eastAsia="ja-JP"/>
        </w:rPr>
        <w:t xml:space="preserve"> or blood vessel resistance had a greater impact on </w:t>
      </w:r>
      <w:r w:rsidRPr="00890351">
        <w:rPr>
          <w:szCs w:val="24"/>
          <w:lang w:eastAsia="ja-JP"/>
        </w:rPr>
        <w:t>either</w:t>
      </w:r>
      <w:r w:rsidR="00473FB9" w:rsidRPr="00890351">
        <w:rPr>
          <w:szCs w:val="24"/>
          <w:lang w:eastAsia="ja-JP"/>
        </w:rPr>
        <w:t xml:space="preserve"> the FloTrac/Vigileo</w:t>
      </w:r>
      <w:r w:rsidR="00473FB9" w:rsidRPr="00890351">
        <w:rPr>
          <w:szCs w:val="24"/>
          <w:vertAlign w:val="superscript"/>
          <w:lang w:eastAsia="ja-JP"/>
        </w:rPr>
        <w:t>TM</w:t>
      </w:r>
      <w:r w:rsidR="00473FB9" w:rsidRPr="00890351">
        <w:rPr>
          <w:szCs w:val="24"/>
          <w:lang w:eastAsia="ja-JP"/>
        </w:rPr>
        <w:t xml:space="preserve"> system </w:t>
      </w:r>
      <w:r w:rsidRPr="00890351">
        <w:rPr>
          <w:szCs w:val="24"/>
          <w:lang w:eastAsia="ja-JP"/>
        </w:rPr>
        <w:t xml:space="preserve">or </w:t>
      </w:r>
      <w:r w:rsidR="00473FB9" w:rsidRPr="00890351">
        <w:rPr>
          <w:szCs w:val="24"/>
          <w:lang w:eastAsia="ja-JP"/>
        </w:rPr>
        <w:t>LiDCOrapid</w:t>
      </w:r>
      <w:r w:rsidR="00473FB9" w:rsidRPr="00890351">
        <w:rPr>
          <w:szCs w:val="24"/>
          <w:vertAlign w:val="superscript"/>
          <w:lang w:eastAsia="ja-JP"/>
        </w:rPr>
        <w:t>TM</w:t>
      </w:r>
      <w:r w:rsidR="00473FB9" w:rsidRPr="00890351">
        <w:rPr>
          <w:szCs w:val="24"/>
          <w:lang w:eastAsia="ja-JP"/>
        </w:rPr>
        <w:t xml:space="preserve"> </w:t>
      </w:r>
      <w:r w:rsidRPr="00890351">
        <w:rPr>
          <w:szCs w:val="24"/>
          <w:lang w:eastAsia="ja-JP"/>
        </w:rPr>
        <w:t>because</w:t>
      </w:r>
      <w:r w:rsidR="00473FB9" w:rsidRPr="00890351">
        <w:rPr>
          <w:szCs w:val="24"/>
          <w:lang w:eastAsia="ja-JP"/>
        </w:rPr>
        <w:t xml:space="preserve"> the subjects were surgical patients, and from the pe</w:t>
      </w:r>
      <w:r w:rsidR="007E493B" w:rsidRPr="00890351">
        <w:rPr>
          <w:szCs w:val="24"/>
          <w:lang w:eastAsia="ja-JP"/>
        </w:rPr>
        <w:t>rspective of maintaining mean</w:t>
      </w:r>
      <w:r w:rsidR="00473FB9" w:rsidRPr="00890351">
        <w:rPr>
          <w:szCs w:val="24"/>
          <w:lang w:eastAsia="ja-JP"/>
        </w:rPr>
        <w:t xml:space="preserve"> arterial pressure, it was necessary to increase the blood vessel resistance if the </w:t>
      </w:r>
      <w:r w:rsidR="00D92AAE" w:rsidRPr="00890351">
        <w:rPr>
          <w:szCs w:val="24"/>
          <w:lang w:eastAsia="ja-JP"/>
        </w:rPr>
        <w:t>CO</w:t>
      </w:r>
      <w:r w:rsidR="00473FB9" w:rsidRPr="00890351">
        <w:rPr>
          <w:szCs w:val="24"/>
          <w:lang w:eastAsia="ja-JP"/>
        </w:rPr>
        <w:t xml:space="preserve"> was low</w:t>
      </w:r>
      <w:r w:rsidR="001403D7" w:rsidRPr="00890351">
        <w:rPr>
          <w:szCs w:val="24"/>
          <w:lang w:eastAsia="ja-JP"/>
        </w:rPr>
        <w:t>,</w:t>
      </w:r>
      <w:r w:rsidR="00473FB9" w:rsidRPr="00890351">
        <w:rPr>
          <w:szCs w:val="24"/>
          <w:lang w:eastAsia="ja-JP"/>
        </w:rPr>
        <w:t xml:space="preserve"> </w:t>
      </w:r>
      <w:r w:rsidR="001403D7" w:rsidRPr="00890351">
        <w:rPr>
          <w:szCs w:val="24"/>
          <w:lang w:eastAsia="ja-JP"/>
        </w:rPr>
        <w:t>whereas it was necessary to</w:t>
      </w:r>
      <w:r w:rsidR="00473FB9" w:rsidRPr="00890351">
        <w:rPr>
          <w:szCs w:val="24"/>
          <w:lang w:eastAsia="ja-JP"/>
        </w:rPr>
        <w:t xml:space="preserve"> </w:t>
      </w:r>
      <w:r w:rsidR="004F16EA" w:rsidRPr="00890351">
        <w:rPr>
          <w:szCs w:val="24"/>
          <w:lang w:eastAsia="ja-JP"/>
        </w:rPr>
        <w:t>increase</w:t>
      </w:r>
      <w:r w:rsidR="00473FB9" w:rsidRPr="00890351">
        <w:rPr>
          <w:szCs w:val="24"/>
          <w:lang w:eastAsia="ja-JP"/>
        </w:rPr>
        <w:t xml:space="preserve"> the </w:t>
      </w:r>
      <w:r w:rsidR="00D92AAE" w:rsidRPr="00890351">
        <w:rPr>
          <w:szCs w:val="24"/>
          <w:lang w:eastAsia="ja-JP"/>
        </w:rPr>
        <w:t>CO</w:t>
      </w:r>
      <w:r w:rsidR="00473FB9" w:rsidRPr="00890351">
        <w:rPr>
          <w:szCs w:val="24"/>
          <w:lang w:eastAsia="ja-JP"/>
        </w:rPr>
        <w:t xml:space="preserve"> if the blood vessel resistance was low.</w:t>
      </w:r>
    </w:p>
    <w:p w14:paraId="3B6A6370" w14:textId="77777777" w:rsidR="009D5F48" w:rsidRPr="00890351" w:rsidRDefault="009D5F48" w:rsidP="00EA2FA4">
      <w:pPr>
        <w:pStyle w:val="1"/>
        <w:spacing w:before="0" w:after="0" w:line="480" w:lineRule="auto"/>
        <w:rPr>
          <w:rFonts w:ascii="Times New Roman" w:hAnsi="Times New Roman"/>
          <w:i w:val="0"/>
          <w:noProof w:val="0"/>
          <w:sz w:val="24"/>
          <w:szCs w:val="24"/>
        </w:rPr>
      </w:pPr>
    </w:p>
    <w:p w14:paraId="7B75813F" w14:textId="77777777" w:rsidR="009D5F48" w:rsidRPr="00890351" w:rsidRDefault="009D5F48" w:rsidP="009D5F48">
      <w:pPr>
        <w:spacing w:line="480" w:lineRule="auto"/>
      </w:pPr>
      <w:r w:rsidRPr="00890351">
        <w:t>Conclusion</w:t>
      </w:r>
    </w:p>
    <w:p w14:paraId="65EC4B9D" w14:textId="77777777" w:rsidR="009D5F48" w:rsidRPr="00890351" w:rsidRDefault="009D5F48" w:rsidP="009D5F48">
      <w:pPr>
        <w:pStyle w:val="10"/>
        <w:spacing w:before="0" w:after="0"/>
        <w:rPr>
          <w:noProof w:val="0"/>
          <w:szCs w:val="24"/>
        </w:rPr>
      </w:pPr>
      <w:r w:rsidRPr="00890351">
        <w:rPr>
          <w:noProof w:val="0"/>
          <w:szCs w:val="24"/>
        </w:rPr>
        <w:t>We found both devices tended to underestimate when CIs were higher. These tendencies produced large percentage errors in our study setting. Both devices did not show acceptable accuracy and good trending abilities when we used reported criteria.</w:t>
      </w:r>
    </w:p>
    <w:p w14:paraId="351DBE72" w14:textId="77777777" w:rsidR="00CB3564" w:rsidRPr="00890351" w:rsidRDefault="00287246" w:rsidP="00EA2FA4">
      <w:pPr>
        <w:pStyle w:val="1"/>
        <w:spacing w:before="0" w:after="0" w:line="480" w:lineRule="auto"/>
        <w:rPr>
          <w:rFonts w:ascii="Times New Roman" w:hAnsi="Times New Roman"/>
          <w:i w:val="0"/>
          <w:noProof w:val="0"/>
          <w:sz w:val="24"/>
          <w:szCs w:val="24"/>
        </w:rPr>
      </w:pPr>
      <w:r w:rsidRPr="00890351">
        <w:rPr>
          <w:rFonts w:ascii="Times New Roman" w:hAnsi="Times New Roman"/>
          <w:i w:val="0"/>
          <w:noProof w:val="0"/>
          <w:sz w:val="24"/>
          <w:szCs w:val="24"/>
        </w:rPr>
        <w:br w:type="page"/>
      </w:r>
      <w:bookmarkEnd w:id="9"/>
      <w:r w:rsidRPr="00890351">
        <w:rPr>
          <w:rFonts w:ascii="Times New Roman" w:hAnsi="Times New Roman"/>
          <w:i w:val="0"/>
          <w:noProof w:val="0"/>
          <w:sz w:val="24"/>
          <w:szCs w:val="24"/>
        </w:rPr>
        <w:t>Table</w:t>
      </w:r>
    </w:p>
    <w:p w14:paraId="511FF148" w14:textId="77777777" w:rsidR="00DC3E2E" w:rsidRPr="00890351" w:rsidRDefault="00470D9F" w:rsidP="00DC3E2E">
      <w:pPr>
        <w:rPr>
          <w:szCs w:val="24"/>
        </w:rPr>
      </w:pPr>
      <w:r w:rsidRPr="00890351">
        <w:rPr>
          <w:rFonts w:eastAsia="A-OTF UD新ゴNT Pr6N R"/>
          <w:noProof w:val="0"/>
          <w:color w:val="000000"/>
          <w:szCs w:val="24"/>
          <w:lang w:eastAsia="ja-JP" w:bidi="ar-SA"/>
        </w:rPr>
        <w:t>Table 1. Patient Demographic Data</w:t>
      </w:r>
    </w:p>
    <w:p w14:paraId="51783723" w14:textId="77777777" w:rsidR="00DC3E2E" w:rsidRPr="00890351" w:rsidRDefault="00DC3E2E" w:rsidP="00DC3E2E">
      <w:pPr>
        <w:rPr>
          <w:i/>
          <w:szCs w:val="24"/>
        </w:rPr>
      </w:pPr>
    </w:p>
    <w:tbl>
      <w:tblPr>
        <w:tblW w:w="9371" w:type="dxa"/>
        <w:tblInd w:w="84" w:type="dxa"/>
        <w:tblLayout w:type="fixed"/>
        <w:tblCellMar>
          <w:left w:w="99" w:type="dxa"/>
          <w:right w:w="99" w:type="dxa"/>
        </w:tblCellMar>
        <w:tblLook w:val="04A0" w:firstRow="1" w:lastRow="0" w:firstColumn="1" w:lastColumn="0" w:noHBand="0" w:noVBand="1"/>
      </w:tblPr>
      <w:tblGrid>
        <w:gridCol w:w="4660"/>
        <w:gridCol w:w="1782"/>
        <w:gridCol w:w="2929"/>
      </w:tblGrid>
      <w:tr w:rsidR="00001AF1" w:rsidRPr="00890351" w14:paraId="260FE424"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0BE82DB5" w14:textId="77777777" w:rsidR="00001AF1" w:rsidRPr="00890351" w:rsidRDefault="00001AF1" w:rsidP="00001AF1">
            <w:pPr>
              <w:spacing w:after="0"/>
              <w:rPr>
                <w:rFonts w:eastAsia="A-OTF UD新ゴNT Pr6N R"/>
                <w:noProof w:val="0"/>
                <w:color w:val="000000"/>
                <w:szCs w:val="24"/>
                <w:lang w:eastAsia="ja-JP" w:bidi="ar-SA"/>
              </w:rPr>
            </w:pPr>
          </w:p>
        </w:tc>
        <w:tc>
          <w:tcPr>
            <w:tcW w:w="1782" w:type="dxa"/>
            <w:tcBorders>
              <w:top w:val="nil"/>
              <w:left w:val="nil"/>
              <w:bottom w:val="single" w:sz="8" w:space="0" w:color="auto"/>
              <w:right w:val="nil"/>
            </w:tcBorders>
            <w:shd w:val="clear" w:color="auto" w:fill="auto"/>
            <w:noWrap/>
            <w:vAlign w:val="bottom"/>
            <w:hideMark/>
          </w:tcPr>
          <w:p w14:paraId="652E331F"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LDLT</w:t>
            </w:r>
          </w:p>
        </w:tc>
        <w:tc>
          <w:tcPr>
            <w:tcW w:w="2929" w:type="dxa"/>
            <w:tcBorders>
              <w:top w:val="nil"/>
              <w:left w:val="nil"/>
              <w:bottom w:val="single" w:sz="8" w:space="0" w:color="auto"/>
              <w:right w:val="nil"/>
            </w:tcBorders>
            <w:shd w:val="clear" w:color="auto" w:fill="auto"/>
            <w:noWrap/>
            <w:vAlign w:val="bottom"/>
            <w:hideMark/>
          </w:tcPr>
          <w:p w14:paraId="386C1935"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OPCAB</w:t>
            </w:r>
          </w:p>
        </w:tc>
      </w:tr>
      <w:tr w:rsidR="00001AF1" w:rsidRPr="00890351" w14:paraId="4B615838"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4AB00368" w14:textId="77777777" w:rsidR="00001AF1" w:rsidRPr="00890351" w:rsidRDefault="00001AF1" w:rsidP="00001AF1">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Age</w:t>
            </w:r>
            <w:r w:rsidR="006F2F05"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y</w:t>
            </w:r>
            <w:r w:rsidR="00470D9F" w:rsidRPr="00890351">
              <w:rPr>
                <w:rFonts w:eastAsia="A-OTF UD新ゴNT Pr6N R"/>
                <w:noProof w:val="0"/>
                <w:color w:val="000000"/>
                <w:szCs w:val="24"/>
                <w:lang w:eastAsia="ja-JP" w:bidi="ar-SA"/>
              </w:rPr>
              <w:t>ea</w:t>
            </w:r>
            <w:r w:rsidRPr="00890351">
              <w:rPr>
                <w:rFonts w:eastAsia="A-OTF UD新ゴNT Pr6N R"/>
                <w:noProof w:val="0"/>
                <w:color w:val="000000"/>
                <w:szCs w:val="24"/>
                <w:lang w:eastAsia="ja-JP" w:bidi="ar-SA"/>
              </w:rPr>
              <w:t>r</w:t>
            </w:r>
            <w:r w:rsidR="00470D9F" w:rsidRPr="00890351">
              <w:rPr>
                <w:rFonts w:eastAsia="A-OTF UD新ゴNT Pr6N R"/>
                <w:noProof w:val="0"/>
                <w:color w:val="000000"/>
                <w:szCs w:val="24"/>
                <w:lang w:eastAsia="ja-JP" w:bidi="ar-SA"/>
              </w:rPr>
              <w:t>s</w:t>
            </w:r>
            <w:r w:rsidRPr="00890351">
              <w:rPr>
                <w:rFonts w:eastAsia="A-OTF UD新ゴNT Pr6N R"/>
                <w:noProof w:val="0"/>
                <w:color w:val="000000"/>
                <w:szCs w:val="24"/>
                <w:lang w:eastAsia="ja-JP" w:bidi="ar-SA"/>
              </w:rPr>
              <w:t>)</w:t>
            </w:r>
          </w:p>
        </w:tc>
        <w:tc>
          <w:tcPr>
            <w:tcW w:w="1782" w:type="dxa"/>
            <w:tcBorders>
              <w:top w:val="nil"/>
              <w:left w:val="nil"/>
              <w:bottom w:val="single" w:sz="8" w:space="0" w:color="auto"/>
              <w:right w:val="nil"/>
            </w:tcBorders>
            <w:shd w:val="clear" w:color="auto" w:fill="auto"/>
            <w:noWrap/>
            <w:vAlign w:val="bottom"/>
            <w:hideMark/>
          </w:tcPr>
          <w:p w14:paraId="5D7F8DD0" w14:textId="39B5339E"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51.6</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00A76C91" w:rsidRPr="00890351">
              <w:rPr>
                <w:rFonts w:eastAsia="A-OTF UD新ゴNT Pr6N R"/>
                <w:noProof w:val="0"/>
                <w:color w:val="000000"/>
                <w:szCs w:val="24"/>
                <w:lang w:eastAsia="ja-JP" w:bidi="ar-SA"/>
              </w:rPr>
              <w:t>14.6</w:t>
            </w:r>
          </w:p>
        </w:tc>
        <w:tc>
          <w:tcPr>
            <w:tcW w:w="2929" w:type="dxa"/>
            <w:tcBorders>
              <w:top w:val="nil"/>
              <w:left w:val="nil"/>
              <w:bottom w:val="single" w:sz="8" w:space="0" w:color="auto"/>
              <w:right w:val="nil"/>
            </w:tcBorders>
            <w:shd w:val="clear" w:color="auto" w:fill="auto"/>
            <w:noWrap/>
            <w:vAlign w:val="bottom"/>
            <w:hideMark/>
          </w:tcPr>
          <w:p w14:paraId="01704706"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69.9</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5.7</w:t>
            </w:r>
          </w:p>
        </w:tc>
      </w:tr>
      <w:tr w:rsidR="00001AF1" w:rsidRPr="00890351" w14:paraId="1F20B5E0"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7082282B" w14:textId="77777777" w:rsidR="00001AF1" w:rsidRPr="00890351" w:rsidRDefault="00001AF1" w:rsidP="00001AF1">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Height</w:t>
            </w:r>
            <w:r w:rsidR="006F2F05"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cm)</w:t>
            </w:r>
          </w:p>
        </w:tc>
        <w:tc>
          <w:tcPr>
            <w:tcW w:w="1782" w:type="dxa"/>
            <w:tcBorders>
              <w:top w:val="nil"/>
              <w:left w:val="nil"/>
              <w:bottom w:val="single" w:sz="8" w:space="0" w:color="auto"/>
              <w:right w:val="nil"/>
            </w:tcBorders>
            <w:shd w:val="clear" w:color="auto" w:fill="auto"/>
            <w:noWrap/>
            <w:vAlign w:val="bottom"/>
            <w:hideMark/>
          </w:tcPr>
          <w:p w14:paraId="4C4BFE65"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158.8</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0.3</w:t>
            </w:r>
          </w:p>
        </w:tc>
        <w:tc>
          <w:tcPr>
            <w:tcW w:w="2929" w:type="dxa"/>
            <w:tcBorders>
              <w:top w:val="nil"/>
              <w:left w:val="nil"/>
              <w:bottom w:val="single" w:sz="8" w:space="0" w:color="auto"/>
              <w:right w:val="nil"/>
            </w:tcBorders>
            <w:shd w:val="clear" w:color="auto" w:fill="auto"/>
            <w:noWrap/>
            <w:vAlign w:val="bottom"/>
            <w:hideMark/>
          </w:tcPr>
          <w:p w14:paraId="1A6B3D70"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159.8</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1.7</w:t>
            </w:r>
          </w:p>
        </w:tc>
      </w:tr>
      <w:tr w:rsidR="00001AF1" w:rsidRPr="00890351" w14:paraId="1CCAA75A"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44EE1117" w14:textId="77777777" w:rsidR="00001AF1" w:rsidRPr="00890351" w:rsidRDefault="00001AF1" w:rsidP="00001AF1">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Weight</w:t>
            </w:r>
            <w:r w:rsidR="006F2F05"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kg)</w:t>
            </w:r>
          </w:p>
        </w:tc>
        <w:tc>
          <w:tcPr>
            <w:tcW w:w="1782" w:type="dxa"/>
            <w:tcBorders>
              <w:top w:val="nil"/>
              <w:left w:val="nil"/>
              <w:bottom w:val="single" w:sz="8" w:space="0" w:color="auto"/>
              <w:right w:val="nil"/>
            </w:tcBorders>
            <w:shd w:val="clear" w:color="auto" w:fill="auto"/>
            <w:noWrap/>
            <w:vAlign w:val="bottom"/>
            <w:hideMark/>
          </w:tcPr>
          <w:p w14:paraId="7C127A77"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61.0</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5.2</w:t>
            </w:r>
          </w:p>
        </w:tc>
        <w:tc>
          <w:tcPr>
            <w:tcW w:w="2929" w:type="dxa"/>
            <w:tcBorders>
              <w:top w:val="nil"/>
              <w:left w:val="nil"/>
              <w:bottom w:val="single" w:sz="8" w:space="0" w:color="auto"/>
              <w:right w:val="nil"/>
            </w:tcBorders>
            <w:shd w:val="clear" w:color="auto" w:fill="auto"/>
            <w:noWrap/>
            <w:vAlign w:val="bottom"/>
            <w:hideMark/>
          </w:tcPr>
          <w:p w14:paraId="6BF122A3"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61.5</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2.7</w:t>
            </w:r>
          </w:p>
        </w:tc>
      </w:tr>
      <w:tr w:rsidR="00001AF1" w:rsidRPr="00890351" w14:paraId="51616853"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2582DCF9" w14:textId="77777777" w:rsidR="00001AF1" w:rsidRPr="00890351" w:rsidRDefault="00F7289D" w:rsidP="000F7A3C">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Sex</w:t>
            </w:r>
            <w:r w:rsidR="006F2F05" w:rsidRPr="00890351">
              <w:rPr>
                <w:rFonts w:eastAsia="A-OTF UD新ゴNT Pr6N R"/>
                <w:noProof w:val="0"/>
                <w:color w:val="000000"/>
                <w:szCs w:val="24"/>
                <w:lang w:eastAsia="ja-JP" w:bidi="ar-SA"/>
              </w:rPr>
              <w:t xml:space="preserve"> </w:t>
            </w:r>
            <w:r w:rsidR="00001AF1" w:rsidRPr="00890351">
              <w:rPr>
                <w:rFonts w:eastAsia="A-OTF UD新ゴNT Pr6N R"/>
                <w:noProof w:val="0"/>
                <w:color w:val="000000"/>
                <w:szCs w:val="24"/>
                <w:lang w:eastAsia="ja-JP" w:bidi="ar-SA"/>
              </w:rPr>
              <w:t>(</w:t>
            </w:r>
            <w:r w:rsidR="00470D9F" w:rsidRPr="00890351">
              <w:rPr>
                <w:rFonts w:eastAsia="A-OTF UD新ゴNT Pr6N R"/>
                <w:noProof w:val="0"/>
                <w:color w:val="000000"/>
                <w:szCs w:val="24"/>
                <w:lang w:eastAsia="ja-JP" w:bidi="ar-SA"/>
              </w:rPr>
              <w:t>male/female</w:t>
            </w:r>
            <w:r w:rsidR="00001AF1" w:rsidRPr="00890351">
              <w:rPr>
                <w:rFonts w:eastAsia="A-OTF UD新ゴNT Pr6N R"/>
                <w:noProof w:val="0"/>
                <w:color w:val="000000"/>
                <w:szCs w:val="24"/>
                <w:lang w:eastAsia="ja-JP" w:bidi="ar-SA"/>
              </w:rPr>
              <w:t>)</w:t>
            </w:r>
          </w:p>
        </w:tc>
        <w:tc>
          <w:tcPr>
            <w:tcW w:w="1782" w:type="dxa"/>
            <w:tcBorders>
              <w:top w:val="nil"/>
              <w:left w:val="nil"/>
              <w:bottom w:val="single" w:sz="8" w:space="0" w:color="auto"/>
              <w:right w:val="nil"/>
            </w:tcBorders>
            <w:shd w:val="clear" w:color="auto" w:fill="auto"/>
            <w:noWrap/>
            <w:vAlign w:val="bottom"/>
            <w:hideMark/>
          </w:tcPr>
          <w:p w14:paraId="2863F58E"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4/6</w:t>
            </w:r>
          </w:p>
        </w:tc>
        <w:tc>
          <w:tcPr>
            <w:tcW w:w="2929" w:type="dxa"/>
            <w:tcBorders>
              <w:top w:val="nil"/>
              <w:left w:val="nil"/>
              <w:bottom w:val="single" w:sz="8" w:space="0" w:color="auto"/>
              <w:right w:val="nil"/>
            </w:tcBorders>
            <w:shd w:val="clear" w:color="auto" w:fill="auto"/>
            <w:noWrap/>
            <w:vAlign w:val="bottom"/>
            <w:hideMark/>
          </w:tcPr>
          <w:p w14:paraId="1DD00BCD"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7/3</w:t>
            </w:r>
          </w:p>
        </w:tc>
      </w:tr>
      <w:tr w:rsidR="00001AF1" w:rsidRPr="00890351" w14:paraId="7AC6F22B"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20EC227A" w14:textId="77777777" w:rsidR="00001AF1" w:rsidRPr="00890351" w:rsidRDefault="00001AF1" w:rsidP="00001AF1">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 xml:space="preserve">Mean </w:t>
            </w:r>
            <w:r w:rsidR="00470D9F" w:rsidRPr="00890351">
              <w:rPr>
                <w:rFonts w:eastAsia="A-OTF UD新ゴNT Pr6N R"/>
                <w:noProof w:val="0"/>
                <w:color w:val="000000"/>
                <w:szCs w:val="24"/>
                <w:lang w:eastAsia="ja-JP" w:bidi="ar-SA"/>
              </w:rPr>
              <w:t>a</w:t>
            </w:r>
            <w:r w:rsidRPr="00890351">
              <w:rPr>
                <w:rFonts w:eastAsia="A-OTF UD新ゴNT Pr6N R"/>
                <w:noProof w:val="0"/>
                <w:color w:val="000000"/>
                <w:szCs w:val="24"/>
                <w:lang w:eastAsia="ja-JP" w:bidi="ar-SA"/>
              </w:rPr>
              <w:t xml:space="preserve">rterial </w:t>
            </w:r>
            <w:r w:rsidR="00470D9F" w:rsidRPr="00890351">
              <w:rPr>
                <w:rFonts w:eastAsia="A-OTF UD新ゴNT Pr6N R"/>
                <w:noProof w:val="0"/>
                <w:color w:val="000000"/>
                <w:szCs w:val="24"/>
                <w:lang w:eastAsia="ja-JP" w:bidi="ar-SA"/>
              </w:rPr>
              <w:t>p</w:t>
            </w:r>
            <w:r w:rsidRPr="00890351">
              <w:rPr>
                <w:rFonts w:eastAsia="A-OTF UD新ゴNT Pr6N R"/>
                <w:noProof w:val="0"/>
                <w:color w:val="000000"/>
                <w:szCs w:val="24"/>
                <w:lang w:eastAsia="ja-JP" w:bidi="ar-SA"/>
              </w:rPr>
              <w:t>ressure</w:t>
            </w:r>
            <w:r w:rsidR="006F2F05"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mm</w:t>
            </w:r>
            <w:r w:rsidR="00F7289D"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Hg)</w:t>
            </w:r>
          </w:p>
        </w:tc>
        <w:tc>
          <w:tcPr>
            <w:tcW w:w="1782" w:type="dxa"/>
            <w:tcBorders>
              <w:top w:val="nil"/>
              <w:left w:val="nil"/>
              <w:bottom w:val="single" w:sz="8" w:space="0" w:color="auto"/>
              <w:right w:val="nil"/>
            </w:tcBorders>
            <w:shd w:val="clear" w:color="auto" w:fill="auto"/>
            <w:noWrap/>
            <w:vAlign w:val="bottom"/>
            <w:hideMark/>
          </w:tcPr>
          <w:p w14:paraId="1DF3727F" w14:textId="77777777" w:rsidR="00DC3E2E" w:rsidRPr="00890351" w:rsidRDefault="006F2F05"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62</w:t>
            </w:r>
            <w:r w:rsidR="00EF3A87" w:rsidRPr="00890351">
              <w:rPr>
                <w:rFonts w:eastAsia="A-OTF UD新ゴNT Pr6N R"/>
                <w:noProof w:val="0"/>
                <w:color w:val="000000"/>
                <w:szCs w:val="24"/>
                <w:lang w:eastAsia="ja-JP" w:bidi="ar-SA"/>
              </w:rPr>
              <w:t xml:space="preserve"> </w:t>
            </w:r>
            <w:r w:rsidR="00001AF1"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00001AF1" w:rsidRPr="00890351">
              <w:rPr>
                <w:rFonts w:eastAsia="A-OTF UD新ゴNT Pr6N R"/>
                <w:noProof w:val="0"/>
                <w:color w:val="000000"/>
                <w:szCs w:val="24"/>
                <w:lang w:eastAsia="ja-JP" w:bidi="ar-SA"/>
              </w:rPr>
              <w:t>9</w:t>
            </w:r>
          </w:p>
        </w:tc>
        <w:tc>
          <w:tcPr>
            <w:tcW w:w="2929" w:type="dxa"/>
            <w:tcBorders>
              <w:top w:val="nil"/>
              <w:left w:val="nil"/>
              <w:bottom w:val="single" w:sz="8" w:space="0" w:color="auto"/>
              <w:right w:val="nil"/>
            </w:tcBorders>
            <w:shd w:val="clear" w:color="auto" w:fill="auto"/>
            <w:noWrap/>
            <w:vAlign w:val="bottom"/>
            <w:hideMark/>
          </w:tcPr>
          <w:p w14:paraId="1F7C3340" w14:textId="77777777" w:rsidR="00DC3E2E" w:rsidRPr="00890351" w:rsidRDefault="006F2F05"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77</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5</w:t>
            </w:r>
          </w:p>
        </w:tc>
      </w:tr>
      <w:tr w:rsidR="00001AF1" w:rsidRPr="00890351" w14:paraId="039A0E38"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3D45463F" w14:textId="77777777" w:rsidR="00001AF1" w:rsidRPr="00890351" w:rsidRDefault="00001AF1" w:rsidP="00001AF1">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 xml:space="preserve">Central </w:t>
            </w:r>
            <w:r w:rsidR="000F7A3C" w:rsidRPr="00890351">
              <w:rPr>
                <w:rFonts w:eastAsia="A-OTF UD新ゴNT Pr6N R"/>
                <w:noProof w:val="0"/>
                <w:color w:val="000000"/>
                <w:szCs w:val="24"/>
                <w:lang w:eastAsia="ja-JP" w:bidi="ar-SA"/>
              </w:rPr>
              <w:t>v</w:t>
            </w:r>
            <w:r w:rsidRPr="00890351">
              <w:rPr>
                <w:rFonts w:eastAsia="A-OTF UD新ゴNT Pr6N R"/>
                <w:noProof w:val="0"/>
                <w:color w:val="000000"/>
                <w:szCs w:val="24"/>
                <w:lang w:eastAsia="ja-JP" w:bidi="ar-SA"/>
              </w:rPr>
              <w:t xml:space="preserve">enous </w:t>
            </w:r>
            <w:r w:rsidR="000F7A3C" w:rsidRPr="00890351">
              <w:rPr>
                <w:rFonts w:eastAsia="A-OTF UD新ゴNT Pr6N R"/>
                <w:noProof w:val="0"/>
                <w:color w:val="000000"/>
                <w:szCs w:val="24"/>
                <w:lang w:eastAsia="ja-JP" w:bidi="ar-SA"/>
              </w:rPr>
              <w:t>p</w:t>
            </w:r>
            <w:r w:rsidRPr="00890351">
              <w:rPr>
                <w:rFonts w:eastAsia="A-OTF UD新ゴNT Pr6N R"/>
                <w:noProof w:val="0"/>
                <w:color w:val="000000"/>
                <w:szCs w:val="24"/>
                <w:lang w:eastAsia="ja-JP" w:bidi="ar-SA"/>
              </w:rPr>
              <w:t>ressure</w:t>
            </w:r>
            <w:r w:rsidR="006F2F05"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mm</w:t>
            </w:r>
            <w:r w:rsidR="00F7289D"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Hg)</w:t>
            </w:r>
          </w:p>
        </w:tc>
        <w:tc>
          <w:tcPr>
            <w:tcW w:w="1782" w:type="dxa"/>
            <w:tcBorders>
              <w:top w:val="nil"/>
              <w:left w:val="nil"/>
              <w:bottom w:val="single" w:sz="8" w:space="0" w:color="auto"/>
              <w:right w:val="nil"/>
            </w:tcBorders>
            <w:shd w:val="clear" w:color="auto" w:fill="auto"/>
            <w:noWrap/>
            <w:vAlign w:val="bottom"/>
            <w:hideMark/>
          </w:tcPr>
          <w:p w14:paraId="25A4A4A6" w14:textId="77777777" w:rsidR="00DC3E2E" w:rsidRPr="00890351" w:rsidRDefault="006F2F05"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9</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4</w:t>
            </w:r>
          </w:p>
        </w:tc>
        <w:tc>
          <w:tcPr>
            <w:tcW w:w="2929" w:type="dxa"/>
            <w:tcBorders>
              <w:top w:val="nil"/>
              <w:left w:val="nil"/>
              <w:bottom w:val="single" w:sz="8" w:space="0" w:color="auto"/>
              <w:right w:val="nil"/>
            </w:tcBorders>
            <w:shd w:val="clear" w:color="auto" w:fill="auto"/>
            <w:noWrap/>
            <w:vAlign w:val="bottom"/>
            <w:hideMark/>
          </w:tcPr>
          <w:p w14:paraId="384D2BE7" w14:textId="77777777" w:rsidR="00DC3E2E" w:rsidRPr="00890351" w:rsidRDefault="006F2F05"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10</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4</w:t>
            </w:r>
          </w:p>
        </w:tc>
      </w:tr>
      <w:tr w:rsidR="00001AF1" w:rsidRPr="00890351" w14:paraId="05E90905"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482030E4" w14:textId="77777777" w:rsidR="00001AF1" w:rsidRPr="00890351" w:rsidRDefault="00470D9F" w:rsidP="000F7A3C">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M</w:t>
            </w:r>
            <w:r w:rsidR="00001AF1" w:rsidRPr="00890351">
              <w:rPr>
                <w:rFonts w:eastAsia="A-OTF UD新ゴNT Pr6N R"/>
                <w:noProof w:val="0"/>
                <w:color w:val="000000"/>
                <w:szCs w:val="24"/>
                <w:lang w:eastAsia="ja-JP" w:bidi="ar-SA"/>
              </w:rPr>
              <w:t>ean CI</w:t>
            </w:r>
            <w:r w:rsidR="006F2F05" w:rsidRPr="00890351">
              <w:rPr>
                <w:rFonts w:eastAsia="A-OTF UD新ゴNT Pr6N R"/>
                <w:noProof w:val="0"/>
                <w:color w:val="000000"/>
                <w:szCs w:val="24"/>
                <w:lang w:eastAsia="ja-JP" w:bidi="ar-SA"/>
              </w:rPr>
              <w:t xml:space="preserve"> </w:t>
            </w:r>
            <w:r w:rsidR="00F7289D" w:rsidRPr="00890351">
              <w:rPr>
                <w:rFonts w:eastAsia="A-OTF UD新ゴNT Pr6N R"/>
                <w:noProof w:val="0"/>
                <w:color w:val="000000"/>
                <w:szCs w:val="24"/>
                <w:lang w:eastAsia="ja-JP" w:bidi="ar-SA"/>
              </w:rPr>
              <w:t>(</w:t>
            </w:r>
            <w:r w:rsidR="000F7A3C" w:rsidRPr="00890351">
              <w:rPr>
                <w:rFonts w:eastAsia="A-OTF UD新ゴNT Pr6N R"/>
                <w:noProof w:val="0"/>
                <w:color w:val="000000"/>
                <w:szCs w:val="24"/>
                <w:lang w:eastAsia="ja-JP" w:bidi="ar-SA"/>
              </w:rPr>
              <w:t>L/</w:t>
            </w:r>
            <w:r w:rsidR="00F7289D" w:rsidRPr="00890351">
              <w:rPr>
                <w:rFonts w:eastAsia="A-OTF UD新ゴNT Pr6N R"/>
                <w:noProof w:val="0"/>
                <w:color w:val="000000"/>
                <w:szCs w:val="24"/>
                <w:lang w:eastAsia="ja-JP" w:bidi="ar-SA"/>
              </w:rPr>
              <w:t>min</w:t>
            </w:r>
            <w:r w:rsidR="000F7A3C" w:rsidRPr="00890351">
              <w:rPr>
                <w:rFonts w:eastAsia="A-OTF UD新ゴNT Pr6N R"/>
                <w:noProof w:val="0"/>
                <w:color w:val="000000"/>
                <w:szCs w:val="24"/>
                <w:lang w:eastAsia="ja-JP" w:bidi="ar-SA"/>
              </w:rPr>
              <w:t>/</w:t>
            </w:r>
            <w:r w:rsidR="00F7289D" w:rsidRPr="00890351">
              <w:rPr>
                <w:rFonts w:eastAsia="A-OTF UD新ゴNT Pr6N R"/>
                <w:noProof w:val="0"/>
                <w:color w:val="000000"/>
                <w:szCs w:val="24"/>
                <w:lang w:eastAsia="ja-JP" w:bidi="ar-SA"/>
              </w:rPr>
              <w:t>m</w:t>
            </w:r>
            <w:r w:rsidR="00F7289D" w:rsidRPr="00890351">
              <w:rPr>
                <w:rFonts w:eastAsia="A-OTF UD新ゴNT Pr6N R"/>
                <w:noProof w:val="0"/>
                <w:color w:val="000000"/>
                <w:szCs w:val="24"/>
                <w:vertAlign w:val="superscript"/>
                <w:lang w:eastAsia="ja-JP" w:bidi="ar-SA"/>
              </w:rPr>
              <w:t>2</w:t>
            </w:r>
            <w:r w:rsidR="00001AF1" w:rsidRPr="00890351">
              <w:rPr>
                <w:rFonts w:eastAsia="A-OTF UD新ゴNT Pr6N R"/>
                <w:noProof w:val="0"/>
                <w:color w:val="000000"/>
                <w:szCs w:val="24"/>
                <w:lang w:eastAsia="ja-JP" w:bidi="ar-SA"/>
              </w:rPr>
              <w:t>)</w:t>
            </w:r>
          </w:p>
        </w:tc>
        <w:tc>
          <w:tcPr>
            <w:tcW w:w="1782" w:type="dxa"/>
            <w:tcBorders>
              <w:top w:val="nil"/>
              <w:left w:val="nil"/>
              <w:bottom w:val="single" w:sz="8" w:space="0" w:color="auto"/>
              <w:right w:val="nil"/>
            </w:tcBorders>
            <w:shd w:val="clear" w:color="auto" w:fill="auto"/>
            <w:noWrap/>
            <w:vAlign w:val="bottom"/>
            <w:hideMark/>
          </w:tcPr>
          <w:p w14:paraId="16007DA9"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5.5</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5</w:t>
            </w:r>
          </w:p>
        </w:tc>
        <w:tc>
          <w:tcPr>
            <w:tcW w:w="2929" w:type="dxa"/>
            <w:tcBorders>
              <w:top w:val="nil"/>
              <w:left w:val="nil"/>
              <w:bottom w:val="single" w:sz="8" w:space="0" w:color="auto"/>
              <w:right w:val="nil"/>
            </w:tcBorders>
            <w:shd w:val="clear" w:color="auto" w:fill="auto"/>
            <w:noWrap/>
            <w:vAlign w:val="bottom"/>
            <w:hideMark/>
          </w:tcPr>
          <w:p w14:paraId="2BE18646"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2.0</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0.7</w:t>
            </w:r>
          </w:p>
        </w:tc>
      </w:tr>
      <w:tr w:rsidR="00001AF1" w:rsidRPr="00890351" w14:paraId="433A6F7B" w14:textId="77777777" w:rsidTr="00001AF1">
        <w:trPr>
          <w:trHeight w:val="520"/>
        </w:trPr>
        <w:tc>
          <w:tcPr>
            <w:tcW w:w="4660" w:type="dxa"/>
            <w:tcBorders>
              <w:top w:val="nil"/>
              <w:left w:val="nil"/>
              <w:bottom w:val="single" w:sz="8" w:space="0" w:color="auto"/>
              <w:right w:val="nil"/>
            </w:tcBorders>
            <w:shd w:val="clear" w:color="auto" w:fill="auto"/>
            <w:noWrap/>
            <w:vAlign w:val="bottom"/>
            <w:hideMark/>
          </w:tcPr>
          <w:p w14:paraId="580BB345" w14:textId="77777777" w:rsidR="00DC3E2E" w:rsidRPr="00890351" w:rsidRDefault="00470D9F">
            <w:pPr>
              <w:spacing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M</w:t>
            </w:r>
            <w:r w:rsidR="00001AF1" w:rsidRPr="00890351">
              <w:rPr>
                <w:rFonts w:eastAsia="A-OTF UD新ゴNT Pr6N R"/>
                <w:noProof w:val="0"/>
                <w:color w:val="000000"/>
                <w:szCs w:val="24"/>
                <w:lang w:eastAsia="ja-JP" w:bidi="ar-SA"/>
              </w:rPr>
              <w:t>ean SVRI</w:t>
            </w:r>
            <w:r w:rsidR="006F2F05" w:rsidRPr="00890351">
              <w:rPr>
                <w:rFonts w:eastAsia="A-OTF UD新ゴNT Pr6N R"/>
                <w:noProof w:val="0"/>
                <w:color w:val="000000"/>
                <w:szCs w:val="24"/>
                <w:lang w:eastAsia="ja-JP" w:bidi="ar-SA"/>
              </w:rPr>
              <w:t xml:space="preserve"> </w:t>
            </w:r>
            <w:r w:rsidR="00F7289D" w:rsidRPr="00890351">
              <w:rPr>
                <w:rFonts w:eastAsia="A-OTF UD新ゴNT Pr6N R"/>
                <w:noProof w:val="0"/>
                <w:color w:val="000000"/>
                <w:szCs w:val="24"/>
                <w:lang w:eastAsia="ja-JP" w:bidi="ar-SA"/>
              </w:rPr>
              <w:t>(dyn</w:t>
            </w:r>
            <w:r w:rsidR="00036EA6" w:rsidRPr="00890351">
              <w:rPr>
                <w:rFonts w:eastAsia="A-OTF UD新ゴNT Pr6N R"/>
                <w:noProof w:val="0"/>
                <w:color w:val="000000"/>
                <w:szCs w:val="24"/>
                <w:lang w:eastAsia="ja-JP" w:bidi="ar-SA"/>
              </w:rPr>
              <w:t>·</w:t>
            </w:r>
            <w:r w:rsidR="00001AF1" w:rsidRPr="00890351">
              <w:rPr>
                <w:rFonts w:eastAsia="A-OTF UD新ゴNT Pr6N R"/>
                <w:noProof w:val="0"/>
                <w:color w:val="000000"/>
                <w:szCs w:val="24"/>
                <w:lang w:eastAsia="ja-JP" w:bidi="ar-SA"/>
              </w:rPr>
              <w:t>s</w:t>
            </w:r>
            <w:r w:rsidR="00036EA6" w:rsidRPr="00890351">
              <w:rPr>
                <w:rFonts w:eastAsia="A-OTF UD新ゴNT Pr6N R"/>
                <w:noProof w:val="0"/>
                <w:color w:val="000000"/>
                <w:szCs w:val="24"/>
                <w:lang w:eastAsia="ja-JP" w:bidi="ar-SA"/>
              </w:rPr>
              <w:t>/</w:t>
            </w:r>
            <w:r w:rsidR="00001AF1" w:rsidRPr="00890351">
              <w:rPr>
                <w:rFonts w:eastAsia="A-OTF UD新ゴNT Pr6N R"/>
                <w:noProof w:val="0"/>
                <w:color w:val="000000"/>
                <w:szCs w:val="24"/>
                <w:lang w:eastAsia="ja-JP" w:bidi="ar-SA"/>
              </w:rPr>
              <w:t>cm</w:t>
            </w:r>
            <w:r w:rsidR="00F7289D" w:rsidRPr="00890351">
              <w:rPr>
                <w:rFonts w:eastAsia="A-OTF UD新ゴNT Pr6N R"/>
                <w:noProof w:val="0"/>
                <w:color w:val="000000"/>
                <w:szCs w:val="24"/>
                <w:vertAlign w:val="superscript"/>
                <w:lang w:eastAsia="ja-JP" w:bidi="ar-SA"/>
              </w:rPr>
              <w:t>5</w:t>
            </w:r>
            <w:r w:rsidR="00036EA6" w:rsidRPr="00890351">
              <w:rPr>
                <w:rFonts w:eastAsia="A-OTF UD新ゴNT Pr6N R"/>
                <w:noProof w:val="0"/>
                <w:color w:val="000000"/>
                <w:szCs w:val="24"/>
                <w:lang w:eastAsia="ja-JP" w:bidi="ar-SA"/>
              </w:rPr>
              <w:t>/</w:t>
            </w:r>
            <w:r w:rsidR="00001AF1" w:rsidRPr="00890351">
              <w:rPr>
                <w:rFonts w:eastAsia="A-OTF UD新ゴNT Pr6N R"/>
                <w:noProof w:val="0"/>
                <w:color w:val="000000"/>
                <w:szCs w:val="24"/>
                <w:lang w:eastAsia="ja-JP" w:bidi="ar-SA"/>
              </w:rPr>
              <w:t>m</w:t>
            </w:r>
            <w:r w:rsidR="00001AF1" w:rsidRPr="00890351">
              <w:rPr>
                <w:rFonts w:eastAsia="A-OTF UD新ゴNT Pr6N R"/>
                <w:noProof w:val="0"/>
                <w:color w:val="000000"/>
                <w:szCs w:val="24"/>
                <w:vertAlign w:val="superscript"/>
                <w:lang w:eastAsia="ja-JP" w:bidi="ar-SA"/>
              </w:rPr>
              <w:t>2</w:t>
            </w:r>
            <w:r w:rsidR="00001AF1" w:rsidRPr="00890351">
              <w:rPr>
                <w:rFonts w:eastAsia="A-OTF UD新ゴNT Pr6N R"/>
                <w:noProof w:val="0"/>
                <w:color w:val="000000"/>
                <w:szCs w:val="24"/>
                <w:lang w:eastAsia="ja-JP" w:bidi="ar-SA"/>
              </w:rPr>
              <w:t>)</w:t>
            </w:r>
          </w:p>
        </w:tc>
        <w:tc>
          <w:tcPr>
            <w:tcW w:w="1782" w:type="dxa"/>
            <w:tcBorders>
              <w:top w:val="nil"/>
              <w:left w:val="nil"/>
              <w:bottom w:val="single" w:sz="8" w:space="0" w:color="auto"/>
              <w:right w:val="nil"/>
            </w:tcBorders>
            <w:shd w:val="clear" w:color="auto" w:fill="auto"/>
            <w:noWrap/>
            <w:vAlign w:val="bottom"/>
            <w:hideMark/>
          </w:tcPr>
          <w:p w14:paraId="53E94F95"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859</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392</w:t>
            </w:r>
          </w:p>
        </w:tc>
        <w:tc>
          <w:tcPr>
            <w:tcW w:w="2929" w:type="dxa"/>
            <w:tcBorders>
              <w:top w:val="nil"/>
              <w:left w:val="nil"/>
              <w:bottom w:val="single" w:sz="8" w:space="0" w:color="auto"/>
              <w:right w:val="nil"/>
            </w:tcBorders>
            <w:shd w:val="clear" w:color="auto" w:fill="auto"/>
            <w:noWrap/>
            <w:vAlign w:val="bottom"/>
            <w:hideMark/>
          </w:tcPr>
          <w:p w14:paraId="389EE816" w14:textId="77777777" w:rsidR="00DC3E2E" w:rsidRPr="00890351" w:rsidRDefault="00001AF1" w:rsidP="00DC3E2E">
            <w:pPr>
              <w:spacing w:after="0"/>
              <w:jc w:val="center"/>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2809</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w:t>
            </w:r>
            <w:r w:rsidR="00EF3A87" w:rsidRPr="00890351">
              <w:rPr>
                <w:rFonts w:eastAsia="A-OTF UD新ゴNT Pr6N R"/>
                <w:noProof w:val="0"/>
                <w:color w:val="000000"/>
                <w:szCs w:val="24"/>
                <w:lang w:eastAsia="ja-JP" w:bidi="ar-SA"/>
              </w:rPr>
              <w:t xml:space="preserve"> </w:t>
            </w:r>
            <w:r w:rsidRPr="00890351">
              <w:rPr>
                <w:rFonts w:eastAsia="A-OTF UD新ゴNT Pr6N R"/>
                <w:noProof w:val="0"/>
                <w:color w:val="000000"/>
                <w:szCs w:val="24"/>
                <w:lang w:eastAsia="ja-JP" w:bidi="ar-SA"/>
              </w:rPr>
              <w:t>1072</w:t>
            </w:r>
          </w:p>
        </w:tc>
      </w:tr>
    </w:tbl>
    <w:p w14:paraId="33D39335" w14:textId="77777777" w:rsidR="00470D9F" w:rsidRPr="00890351" w:rsidRDefault="000F7A3C" w:rsidP="00BF3B8A">
      <w:pPr>
        <w:pStyle w:val="10"/>
        <w:spacing w:before="0" w:after="0"/>
        <w:rPr>
          <w:rFonts w:eastAsia="A-OTF UD新ゴNT Pr6N R"/>
          <w:noProof w:val="0"/>
          <w:color w:val="000000"/>
          <w:szCs w:val="24"/>
          <w:lang w:eastAsia="ja-JP" w:bidi="ar-SA"/>
        </w:rPr>
      </w:pPr>
      <w:r w:rsidRPr="00890351">
        <w:rPr>
          <w:rFonts w:eastAsia="A-OTF UD新ゴNT Pr6N R"/>
          <w:noProof w:val="0"/>
          <w:color w:val="000000"/>
          <w:szCs w:val="24"/>
          <w:lang w:eastAsia="ja-JP" w:bidi="ar-SA"/>
        </w:rPr>
        <w:t>LDLT =</w:t>
      </w:r>
      <w:r w:rsidR="00470D9F" w:rsidRPr="00890351">
        <w:rPr>
          <w:rFonts w:eastAsia="A-OTF UD新ゴNT Pr6N R"/>
          <w:noProof w:val="0"/>
          <w:color w:val="000000"/>
          <w:szCs w:val="24"/>
          <w:lang w:eastAsia="ja-JP" w:bidi="ar-SA"/>
        </w:rPr>
        <w:t xml:space="preserve"> </w:t>
      </w:r>
      <w:r w:rsidR="00470D9F" w:rsidRPr="00890351">
        <w:rPr>
          <w:noProof w:val="0"/>
          <w:szCs w:val="24"/>
        </w:rPr>
        <w:t>living-donor liver transplantation; OPCAB</w:t>
      </w:r>
      <w:r w:rsidRPr="00890351">
        <w:rPr>
          <w:noProof w:val="0"/>
          <w:szCs w:val="24"/>
        </w:rPr>
        <w:t xml:space="preserve"> =</w:t>
      </w:r>
      <w:r w:rsidR="00470D9F" w:rsidRPr="00890351">
        <w:rPr>
          <w:rFonts w:eastAsia="A-OTF UD新ゴNT Pr6N R"/>
          <w:noProof w:val="0"/>
          <w:color w:val="000000"/>
          <w:szCs w:val="24"/>
          <w:lang w:eastAsia="ja-JP" w:bidi="ar-SA"/>
        </w:rPr>
        <w:t xml:space="preserve"> </w:t>
      </w:r>
      <w:r w:rsidR="00470D9F" w:rsidRPr="00890351">
        <w:rPr>
          <w:noProof w:val="0"/>
          <w:szCs w:val="24"/>
        </w:rPr>
        <w:t>off-pump coronary artery bypass graft; CI</w:t>
      </w:r>
      <w:r w:rsidRPr="00890351">
        <w:rPr>
          <w:noProof w:val="0"/>
          <w:szCs w:val="24"/>
        </w:rPr>
        <w:t xml:space="preserve"> =</w:t>
      </w:r>
      <w:r w:rsidR="00470D9F" w:rsidRPr="00890351">
        <w:rPr>
          <w:noProof w:val="0"/>
          <w:szCs w:val="24"/>
        </w:rPr>
        <w:t xml:space="preserve"> cardiac index; SVRI</w:t>
      </w:r>
      <w:r w:rsidRPr="00890351">
        <w:rPr>
          <w:noProof w:val="0"/>
          <w:szCs w:val="24"/>
        </w:rPr>
        <w:t xml:space="preserve"> =</w:t>
      </w:r>
      <w:r w:rsidR="00470D9F" w:rsidRPr="00890351">
        <w:rPr>
          <w:noProof w:val="0"/>
          <w:szCs w:val="24"/>
        </w:rPr>
        <w:t xml:space="preserve"> </w:t>
      </w:r>
      <w:r w:rsidR="00470D9F" w:rsidRPr="00890351">
        <w:rPr>
          <w:szCs w:val="24"/>
          <w:lang w:eastAsia="ja-JP"/>
        </w:rPr>
        <w:t>systemic vascular resistance index.</w:t>
      </w:r>
    </w:p>
    <w:p w14:paraId="56C323B5" w14:textId="77777777" w:rsidR="00CB3564" w:rsidRPr="00890351" w:rsidRDefault="00470D9F" w:rsidP="00BF3B8A">
      <w:pPr>
        <w:pStyle w:val="10"/>
        <w:spacing w:before="0" w:after="0"/>
        <w:rPr>
          <w:noProof w:val="0"/>
          <w:color w:val="000000"/>
          <w:szCs w:val="24"/>
        </w:rPr>
      </w:pPr>
      <w:r w:rsidRPr="00890351">
        <w:rPr>
          <w:rFonts w:eastAsia="A-OTF UD新ゴNT Pr6N R"/>
          <w:noProof w:val="0"/>
          <w:color w:val="000000"/>
          <w:szCs w:val="24"/>
          <w:lang w:eastAsia="ja-JP" w:bidi="ar-SA"/>
        </w:rPr>
        <w:t>Data are expressed as means ± standard deviations.</w:t>
      </w:r>
    </w:p>
    <w:p w14:paraId="173DAD39" w14:textId="77777777" w:rsidR="00287246" w:rsidRPr="00890351" w:rsidRDefault="00287246" w:rsidP="00BF3B8A">
      <w:pPr>
        <w:pStyle w:val="1"/>
        <w:spacing w:before="0" w:after="0" w:line="480" w:lineRule="auto"/>
        <w:rPr>
          <w:rFonts w:ascii="Times New Roman" w:hAnsi="Times New Roman"/>
          <w:noProof w:val="0"/>
          <w:sz w:val="24"/>
          <w:szCs w:val="24"/>
        </w:rPr>
      </w:pPr>
      <w:bookmarkStart w:id="10" w:name="_Toc162284721"/>
      <w:r w:rsidRPr="00890351">
        <w:rPr>
          <w:rFonts w:ascii="Times New Roman" w:hAnsi="Times New Roman"/>
          <w:i w:val="0"/>
          <w:noProof w:val="0"/>
          <w:sz w:val="24"/>
          <w:szCs w:val="24"/>
        </w:rPr>
        <w:br w:type="page"/>
      </w:r>
      <w:bookmarkEnd w:id="10"/>
      <w:r w:rsidRPr="00890351">
        <w:rPr>
          <w:rFonts w:ascii="Times New Roman" w:hAnsi="Times New Roman"/>
          <w:i w:val="0"/>
          <w:noProof w:val="0"/>
          <w:sz w:val="24"/>
          <w:szCs w:val="24"/>
        </w:rPr>
        <w:t>Figures and Illustrations</w:t>
      </w:r>
    </w:p>
    <w:p w14:paraId="342B2EB6" w14:textId="77777777" w:rsidR="00287246" w:rsidRPr="00890351" w:rsidRDefault="00287246" w:rsidP="00BF3B8A">
      <w:pPr>
        <w:pStyle w:val="10"/>
        <w:spacing w:before="0" w:after="0"/>
        <w:rPr>
          <w:noProof w:val="0"/>
          <w:szCs w:val="24"/>
        </w:rPr>
      </w:pPr>
    </w:p>
    <w:p w14:paraId="77ABCF22" w14:textId="77777777" w:rsidR="00CB3564" w:rsidRPr="00890351" w:rsidRDefault="00521895" w:rsidP="00BF3B8A">
      <w:pPr>
        <w:spacing w:line="480" w:lineRule="auto"/>
        <w:rPr>
          <w:lang w:eastAsia="ja-JP"/>
        </w:rPr>
      </w:pPr>
      <w:bookmarkStart w:id="11" w:name="_Toc162284722"/>
      <w:r w:rsidRPr="00890351">
        <w:rPr>
          <w:lang w:eastAsia="ja-JP" w:bidi="ar-SA"/>
        </w:rPr>
        <w:drawing>
          <wp:inline distT="0" distB="0" distL="0" distR="0" wp14:anchorId="33B4A1B8" wp14:editId="33ACE689">
            <wp:extent cx="5943600" cy="5943600"/>
            <wp:effectExtent l="0" t="0" r="0" b="0"/>
            <wp:docPr id="5" name="図 5" descr="Macintosh HD:Users:asamotomasaaki:Desktop:GoogleDrive:東大麻酔科:研究:LiDCO:論文:Fig1_092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samotomasaaki:Desktop:GoogleDrive:東大麻酔科:研究:LiDCO:論文:Fig1_0929.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5365573" w14:textId="6ACF5309" w:rsidR="00D44AAA" w:rsidRPr="00890351" w:rsidRDefault="00D44AAA" w:rsidP="00D44AAA">
      <w:pPr>
        <w:pStyle w:val="1"/>
        <w:spacing w:before="0" w:after="0" w:line="480" w:lineRule="auto"/>
        <w:rPr>
          <w:i w:val="0"/>
          <w:color w:val="auto"/>
          <w:sz w:val="20"/>
          <w:lang w:eastAsia="ja-JP" w:bidi="ar-SA"/>
        </w:rPr>
      </w:pPr>
    </w:p>
    <w:p w14:paraId="6078C743" w14:textId="30A4E240" w:rsidR="00AC102D" w:rsidRPr="00890351" w:rsidRDefault="00890351" w:rsidP="00AC102D">
      <w:r w:rsidRPr="00890351">
        <w:rPr>
          <w:lang w:eastAsia="ja-JP" w:bidi="ar-SA"/>
        </w:rPr>
        <w:drawing>
          <wp:inline distT="0" distB="0" distL="0" distR="0" wp14:anchorId="666A5AF1" wp14:editId="49C54996">
            <wp:extent cx="5943600" cy="5943600"/>
            <wp:effectExtent l="0" t="0" r="0" b="0"/>
            <wp:docPr id="1" name="図 1" descr="Macintosh HD:Users:asamotomasaaki:Desktop:GoogleDrive:東大麻酔科:研究:LiDCO:論文:Fig2_10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samotomasaaki:Desktop:GoogleDrive:東大麻酔科:研究:LiDCO:論文:Fig2_1026.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4812ECF" w14:textId="77777777" w:rsidR="00CB3564" w:rsidRPr="00890351" w:rsidRDefault="00CB3564" w:rsidP="00BF3B8A">
      <w:pPr>
        <w:spacing w:line="480" w:lineRule="auto"/>
      </w:pPr>
    </w:p>
    <w:p w14:paraId="3AED6A08" w14:textId="40887429" w:rsidR="00CB3564" w:rsidRPr="00890351" w:rsidRDefault="00CB3564" w:rsidP="00BF3B8A">
      <w:pPr>
        <w:spacing w:line="480" w:lineRule="auto"/>
      </w:pPr>
    </w:p>
    <w:p w14:paraId="41097C8A" w14:textId="50E27D6E" w:rsidR="00CB3564" w:rsidRPr="00890351" w:rsidRDefault="00890351" w:rsidP="00BF3B8A">
      <w:pPr>
        <w:spacing w:line="480" w:lineRule="auto"/>
      </w:pPr>
      <w:r w:rsidRPr="00890351">
        <w:rPr>
          <w:lang w:eastAsia="ja-JP" w:bidi="ar-SA"/>
        </w:rPr>
        <w:drawing>
          <wp:inline distT="0" distB="0" distL="0" distR="0" wp14:anchorId="38B82A64" wp14:editId="3E39F7C1">
            <wp:extent cx="5943600" cy="5943600"/>
            <wp:effectExtent l="0" t="0" r="0" b="0"/>
            <wp:docPr id="6" name="図 6" descr="Macintosh HD:Users:asamotomasaaki:Desktop:GoogleDrive:東大麻酔科:研究:LiDCO:論文:Fig3_10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samotomasaaki:Desktop:GoogleDrive:東大麻酔科:研究:LiDCO:論文:Fig3_1026.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3FB867D" w14:textId="1BF2C865" w:rsidR="0002213A" w:rsidRPr="00890351" w:rsidRDefault="0002213A" w:rsidP="0002213A">
      <w:pPr>
        <w:pStyle w:val="1"/>
        <w:spacing w:before="0" w:after="0" w:line="480" w:lineRule="auto"/>
        <w:rPr>
          <w:rFonts w:ascii="Times New Roman" w:hAnsi="Times New Roman"/>
          <w:i w:val="0"/>
          <w:noProof w:val="0"/>
          <w:sz w:val="24"/>
          <w:szCs w:val="24"/>
        </w:rPr>
      </w:pPr>
    </w:p>
    <w:p w14:paraId="2FC04DF6" w14:textId="77777777" w:rsidR="00890351" w:rsidRPr="00890351" w:rsidRDefault="00890351" w:rsidP="00BF3B8A">
      <w:pPr>
        <w:pStyle w:val="1"/>
        <w:spacing w:before="0" w:after="0" w:line="480" w:lineRule="auto"/>
      </w:pPr>
      <w:r w:rsidRPr="00890351">
        <w:rPr>
          <w:lang w:eastAsia="ja-JP" w:bidi="ar-SA"/>
        </w:rPr>
        <w:drawing>
          <wp:inline distT="0" distB="0" distL="0" distR="0" wp14:anchorId="0C1A3790" wp14:editId="42AADD84">
            <wp:extent cx="5943600" cy="5943600"/>
            <wp:effectExtent l="0" t="0" r="0" b="0"/>
            <wp:docPr id="8" name="図 8" descr="Macintosh HD:Users:asamotomasaaki:Desktop:GoogleDrive:東大麻酔科:研究:LiDCO:論文:Fig4_10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samotomasaaki:Desktop:GoogleDrive:東大麻酔科:研究:LiDCO:論文:Fig4_1026.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3632069" w14:textId="3F2E7796" w:rsidR="00287246" w:rsidRPr="00890351" w:rsidRDefault="00890351" w:rsidP="00BF3B8A">
      <w:pPr>
        <w:pStyle w:val="1"/>
        <w:spacing w:before="0" w:after="0" w:line="480" w:lineRule="auto"/>
        <w:rPr>
          <w:rFonts w:ascii="Times New Roman" w:hAnsi="Times New Roman"/>
          <w:i w:val="0"/>
          <w:noProof w:val="0"/>
          <w:sz w:val="24"/>
          <w:szCs w:val="24"/>
        </w:rPr>
      </w:pPr>
      <w:r w:rsidRPr="00890351">
        <w:rPr>
          <w:lang w:eastAsia="ja-JP" w:bidi="ar-SA"/>
        </w:rPr>
        <w:drawing>
          <wp:inline distT="0" distB="0" distL="0" distR="0" wp14:anchorId="5315381C" wp14:editId="28256F60">
            <wp:extent cx="5943600" cy="5943600"/>
            <wp:effectExtent l="0" t="0" r="0" b="0"/>
            <wp:docPr id="10" name="図 10" descr="Macintosh HD:Users:asamotomasaaki:Desktop:GoogleDrive:東大麻酔科:研究:LiDCO:論文:Fig5_102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amotomasaaki:Desktop:GoogleDrive:東大麻酔科:研究:LiDCO:論文:Fig5_1026.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287246" w:rsidRPr="00890351">
        <w:br w:type="page"/>
      </w:r>
      <w:r w:rsidR="00287246" w:rsidRPr="00890351">
        <w:rPr>
          <w:rFonts w:ascii="Times New Roman" w:hAnsi="Times New Roman"/>
          <w:i w:val="0"/>
          <w:noProof w:val="0"/>
          <w:sz w:val="24"/>
          <w:szCs w:val="24"/>
        </w:rPr>
        <w:t>Figure Legends</w:t>
      </w:r>
    </w:p>
    <w:p w14:paraId="0CDF1C10" w14:textId="77777777" w:rsidR="00287246" w:rsidRPr="00890351" w:rsidRDefault="00287246" w:rsidP="00BF3B8A">
      <w:pPr>
        <w:spacing w:after="0" w:line="480" w:lineRule="auto"/>
        <w:rPr>
          <w:noProof w:val="0"/>
          <w:szCs w:val="24"/>
        </w:rPr>
      </w:pPr>
    </w:p>
    <w:p w14:paraId="664442F7" w14:textId="77777777" w:rsidR="00AA2862" w:rsidRPr="00890351" w:rsidRDefault="00CB3564" w:rsidP="00AA2862">
      <w:pPr>
        <w:pStyle w:val="1"/>
        <w:spacing w:before="0" w:after="0" w:line="480" w:lineRule="auto"/>
        <w:rPr>
          <w:rFonts w:ascii="Times New Roman" w:eastAsia="A-OTF UD新ゴNT Pr6N R" w:hAnsi="Times New Roman"/>
          <w:i w:val="0"/>
          <w:noProof w:val="0"/>
          <w:sz w:val="24"/>
          <w:szCs w:val="24"/>
          <w:lang w:eastAsia="ja-JP"/>
        </w:rPr>
      </w:pPr>
      <w:r w:rsidRPr="00890351">
        <w:rPr>
          <w:rFonts w:ascii="Times New Roman" w:hAnsi="Times New Roman"/>
          <w:i w:val="0"/>
          <w:noProof w:val="0"/>
          <w:sz w:val="24"/>
          <w:szCs w:val="24"/>
        </w:rPr>
        <w:t>Fig</w:t>
      </w:r>
      <w:r w:rsidR="00036EA6" w:rsidRPr="00890351">
        <w:rPr>
          <w:rFonts w:ascii="Times New Roman" w:hAnsi="Times New Roman"/>
          <w:i w:val="0"/>
          <w:noProof w:val="0"/>
          <w:sz w:val="24"/>
          <w:szCs w:val="24"/>
        </w:rPr>
        <w:t>ure</w:t>
      </w:r>
      <w:r w:rsidRPr="00890351">
        <w:rPr>
          <w:rFonts w:ascii="Times New Roman" w:hAnsi="Times New Roman"/>
          <w:i w:val="0"/>
          <w:noProof w:val="0"/>
          <w:sz w:val="24"/>
          <w:szCs w:val="24"/>
        </w:rPr>
        <w:t xml:space="preserve"> 1</w:t>
      </w:r>
      <w:r w:rsidR="00036EA6" w:rsidRPr="00890351">
        <w:rPr>
          <w:rFonts w:ascii="Times New Roman" w:hAnsi="Times New Roman"/>
          <w:i w:val="0"/>
          <w:noProof w:val="0"/>
          <w:sz w:val="24"/>
          <w:szCs w:val="24"/>
        </w:rPr>
        <w:t xml:space="preserve">. </w:t>
      </w:r>
      <w:r w:rsidR="007E493B" w:rsidRPr="00890351">
        <w:rPr>
          <w:rFonts w:ascii="Times New Roman" w:eastAsia="A-OTF UD新ゴNT Pr6N R" w:hAnsi="Times New Roman"/>
          <w:i w:val="0"/>
          <w:noProof w:val="0"/>
          <w:sz w:val="24"/>
          <w:szCs w:val="24"/>
          <w:lang w:eastAsia="ja-JP"/>
        </w:rPr>
        <w:t>All analyzed</w:t>
      </w:r>
      <w:r w:rsidR="00AA2862" w:rsidRPr="00890351">
        <w:rPr>
          <w:rFonts w:ascii="Times New Roman" w:eastAsia="A-OTF UD新ゴNT Pr6N R" w:hAnsi="Times New Roman"/>
          <w:i w:val="0"/>
          <w:noProof w:val="0"/>
          <w:sz w:val="24"/>
          <w:szCs w:val="24"/>
          <w:lang w:eastAsia="ja-JP"/>
        </w:rPr>
        <w:t xml:space="preserve"> data </w:t>
      </w:r>
      <w:r w:rsidR="00C1267E" w:rsidRPr="00890351">
        <w:rPr>
          <w:rFonts w:ascii="Times New Roman" w:eastAsia="A-OTF UD新ゴNT Pr6N R" w:hAnsi="Times New Roman"/>
          <w:i w:val="0"/>
          <w:noProof w:val="0"/>
          <w:sz w:val="24"/>
          <w:szCs w:val="24"/>
          <w:lang w:eastAsia="ja-JP"/>
        </w:rPr>
        <w:t>were plotted with</w:t>
      </w:r>
      <w:r w:rsidR="00A143FA" w:rsidRPr="00890351">
        <w:rPr>
          <w:rFonts w:ascii="Times New Roman" w:eastAsia="A-OTF UD新ゴNT Pr6N R" w:hAnsi="Times New Roman"/>
          <w:i w:val="0"/>
          <w:noProof w:val="0"/>
          <w:sz w:val="24"/>
          <w:szCs w:val="24"/>
          <w:lang w:eastAsia="ja-JP"/>
        </w:rPr>
        <w:t xml:space="preserve"> </w:t>
      </w:r>
      <w:r w:rsidR="00326B72" w:rsidRPr="00890351">
        <w:rPr>
          <w:rFonts w:ascii="Times New Roman" w:eastAsia="A-OTF UD新ゴNT Pr6N R" w:hAnsi="Times New Roman"/>
          <w:i w:val="0"/>
          <w:noProof w:val="0"/>
          <w:sz w:val="24"/>
          <w:szCs w:val="24"/>
          <w:lang w:eastAsia="ja-JP"/>
        </w:rPr>
        <w:t xml:space="preserve">the </w:t>
      </w:r>
      <w:r w:rsidR="00A143FA" w:rsidRPr="00890351">
        <w:rPr>
          <w:rFonts w:ascii="Times New Roman" w:eastAsia="A-OTF UD新ゴNT Pr6N R" w:hAnsi="Times New Roman"/>
          <w:i w:val="0"/>
          <w:noProof w:val="0"/>
          <w:sz w:val="24"/>
          <w:szCs w:val="24"/>
          <w:lang w:eastAsia="ja-JP"/>
        </w:rPr>
        <w:t>cardiac index (CI)</w:t>
      </w:r>
      <w:r w:rsidR="00C1267E" w:rsidRPr="00890351">
        <w:rPr>
          <w:rFonts w:ascii="Times New Roman" w:eastAsia="A-OTF UD新ゴNT Pr6N R" w:hAnsi="Times New Roman"/>
          <w:i w:val="0"/>
          <w:noProof w:val="0"/>
          <w:sz w:val="24"/>
          <w:szCs w:val="24"/>
          <w:lang w:eastAsia="ja-JP"/>
        </w:rPr>
        <w:t xml:space="preserve"> on the horizontal axis and</w:t>
      </w:r>
      <w:r w:rsidR="00AA2862" w:rsidRPr="00890351">
        <w:rPr>
          <w:rFonts w:ascii="Times New Roman" w:eastAsia="A-OTF UD新ゴNT Pr6N R" w:hAnsi="Times New Roman"/>
          <w:i w:val="0"/>
          <w:noProof w:val="0"/>
          <w:sz w:val="24"/>
          <w:szCs w:val="24"/>
          <w:lang w:eastAsia="ja-JP"/>
        </w:rPr>
        <w:t xml:space="preserve"> </w:t>
      </w:r>
      <w:r w:rsidR="00326B72" w:rsidRPr="00890351">
        <w:rPr>
          <w:rFonts w:ascii="Times New Roman" w:eastAsia="A-OTF UD新ゴNT Pr6N R" w:hAnsi="Times New Roman"/>
          <w:i w:val="0"/>
          <w:noProof w:val="0"/>
          <w:sz w:val="24"/>
          <w:szCs w:val="24"/>
          <w:lang w:eastAsia="ja-JP"/>
        </w:rPr>
        <w:t xml:space="preserve">the </w:t>
      </w:r>
      <w:r w:rsidR="00A143FA" w:rsidRPr="00890351">
        <w:rPr>
          <w:rFonts w:ascii="Times New Roman" w:eastAsia="A-OTF UD新ゴNT Pr6N R" w:hAnsi="Times New Roman"/>
          <w:i w:val="0"/>
          <w:noProof w:val="0"/>
          <w:sz w:val="24"/>
          <w:szCs w:val="24"/>
          <w:lang w:eastAsia="ja-JP"/>
        </w:rPr>
        <w:t>systemic vascular resistance index (</w:t>
      </w:r>
      <w:r w:rsidR="00AA2862" w:rsidRPr="00890351">
        <w:rPr>
          <w:rFonts w:ascii="Times New Roman" w:eastAsia="A-OTF UD新ゴNT Pr6N R" w:hAnsi="Times New Roman"/>
          <w:i w:val="0"/>
          <w:noProof w:val="0"/>
          <w:sz w:val="24"/>
          <w:szCs w:val="24"/>
          <w:lang w:eastAsia="ja-JP"/>
        </w:rPr>
        <w:t>SVRI</w:t>
      </w:r>
      <w:r w:rsidR="00A143FA" w:rsidRPr="00890351">
        <w:rPr>
          <w:rFonts w:ascii="Times New Roman" w:eastAsia="A-OTF UD新ゴNT Pr6N R" w:hAnsi="Times New Roman"/>
          <w:i w:val="0"/>
          <w:noProof w:val="0"/>
          <w:sz w:val="24"/>
          <w:szCs w:val="24"/>
          <w:lang w:eastAsia="ja-JP"/>
        </w:rPr>
        <w:t>)</w:t>
      </w:r>
      <w:r w:rsidR="00C1267E" w:rsidRPr="00890351">
        <w:rPr>
          <w:rFonts w:ascii="Times New Roman" w:eastAsia="A-OTF UD新ゴNT Pr6N R" w:hAnsi="Times New Roman"/>
          <w:i w:val="0"/>
          <w:noProof w:val="0"/>
          <w:sz w:val="24"/>
          <w:szCs w:val="24"/>
          <w:lang w:eastAsia="ja-JP"/>
        </w:rPr>
        <w:t xml:space="preserve"> on</w:t>
      </w:r>
      <w:r w:rsidR="00AA2862" w:rsidRPr="00890351">
        <w:rPr>
          <w:rFonts w:ascii="Times New Roman" w:eastAsia="A-OTF UD新ゴNT Pr6N R" w:hAnsi="Times New Roman"/>
          <w:i w:val="0"/>
          <w:noProof w:val="0"/>
          <w:sz w:val="24"/>
          <w:szCs w:val="24"/>
          <w:lang w:eastAsia="ja-JP"/>
        </w:rPr>
        <w:t xml:space="preserve"> the vertical axis. The red circles </w:t>
      </w:r>
      <w:r w:rsidR="00036EA6" w:rsidRPr="00890351">
        <w:rPr>
          <w:rFonts w:ascii="Times New Roman" w:eastAsia="A-OTF UD新ゴNT Pr6N R" w:hAnsi="Times New Roman"/>
          <w:i w:val="0"/>
          <w:noProof w:val="0"/>
          <w:sz w:val="24"/>
          <w:szCs w:val="24"/>
          <w:lang w:eastAsia="ja-JP"/>
        </w:rPr>
        <w:t>represent</w:t>
      </w:r>
      <w:r w:rsidR="00DC3E2E" w:rsidRPr="00890351">
        <w:rPr>
          <w:rFonts w:ascii="Times New Roman" w:hAnsi="Times New Roman"/>
          <w:i w:val="0"/>
          <w:noProof w:val="0"/>
          <w:sz w:val="24"/>
          <w:szCs w:val="24"/>
        </w:rPr>
        <w:t xml:space="preserve"> off-pump coronary artery bypass graft</w:t>
      </w:r>
      <w:r w:rsidR="00036EA6" w:rsidRPr="00890351">
        <w:rPr>
          <w:rFonts w:ascii="Times New Roman" w:hAnsi="Times New Roman"/>
          <w:i w:val="0"/>
          <w:noProof w:val="0"/>
          <w:sz w:val="24"/>
          <w:szCs w:val="24"/>
        </w:rPr>
        <w:t xml:space="preserve"> (</w:t>
      </w:r>
      <w:r w:rsidR="00AA2862" w:rsidRPr="00890351">
        <w:rPr>
          <w:rFonts w:ascii="Times New Roman" w:eastAsia="A-OTF UD新ゴNT Pr6N R" w:hAnsi="Times New Roman"/>
          <w:i w:val="0"/>
          <w:noProof w:val="0"/>
          <w:sz w:val="24"/>
          <w:szCs w:val="24"/>
          <w:lang w:eastAsia="ja-JP"/>
        </w:rPr>
        <w:t>OPCAB</w:t>
      </w:r>
      <w:r w:rsidR="00036EA6" w:rsidRPr="00890351">
        <w:rPr>
          <w:rFonts w:ascii="Times New Roman" w:eastAsia="A-OTF UD新ゴNT Pr6N R" w:hAnsi="Times New Roman"/>
          <w:i w:val="0"/>
          <w:noProof w:val="0"/>
          <w:sz w:val="24"/>
          <w:szCs w:val="24"/>
          <w:lang w:eastAsia="ja-JP"/>
        </w:rPr>
        <w:t>) cases</w:t>
      </w:r>
      <w:r w:rsidR="00AA2862" w:rsidRPr="00890351">
        <w:rPr>
          <w:rFonts w:ascii="Times New Roman" w:eastAsia="A-OTF UD新ゴNT Pr6N R" w:hAnsi="Times New Roman"/>
          <w:i w:val="0"/>
          <w:noProof w:val="0"/>
          <w:sz w:val="24"/>
          <w:szCs w:val="24"/>
          <w:lang w:eastAsia="ja-JP"/>
        </w:rPr>
        <w:t xml:space="preserve"> and the black circles</w:t>
      </w:r>
      <w:r w:rsidR="00036EA6" w:rsidRPr="00890351">
        <w:rPr>
          <w:rFonts w:ascii="Times New Roman" w:eastAsia="A-OTF UD新ゴNT Pr6N R" w:hAnsi="Times New Roman"/>
          <w:i w:val="0"/>
          <w:noProof w:val="0"/>
          <w:sz w:val="24"/>
          <w:szCs w:val="24"/>
          <w:lang w:eastAsia="ja-JP"/>
        </w:rPr>
        <w:t xml:space="preserve"> represent</w:t>
      </w:r>
      <w:r w:rsidR="00036EA6" w:rsidRPr="00890351">
        <w:rPr>
          <w:rFonts w:ascii="Times New Roman" w:eastAsia="A-OTF UD新ゴNT Pr6N R" w:hAnsi="Times New Roman"/>
          <w:i w:val="0"/>
          <w:noProof w:val="0"/>
          <w:color w:val="000000"/>
          <w:sz w:val="24"/>
          <w:szCs w:val="24"/>
          <w:lang w:eastAsia="ja-JP" w:bidi="ar-SA"/>
        </w:rPr>
        <w:t xml:space="preserve"> </w:t>
      </w:r>
      <w:r w:rsidR="00036EA6" w:rsidRPr="00890351">
        <w:rPr>
          <w:rFonts w:ascii="Times New Roman" w:hAnsi="Times New Roman"/>
          <w:i w:val="0"/>
          <w:noProof w:val="0"/>
          <w:sz w:val="24"/>
          <w:szCs w:val="24"/>
        </w:rPr>
        <w:t>living-donor liver transplantation (</w:t>
      </w:r>
      <w:r w:rsidR="00AA2862" w:rsidRPr="00890351">
        <w:rPr>
          <w:rFonts w:ascii="Times New Roman" w:eastAsia="A-OTF UD新ゴNT Pr6N R" w:hAnsi="Times New Roman"/>
          <w:i w:val="0"/>
          <w:noProof w:val="0"/>
          <w:sz w:val="24"/>
          <w:szCs w:val="24"/>
          <w:lang w:eastAsia="ja-JP"/>
        </w:rPr>
        <w:t>LDLT</w:t>
      </w:r>
      <w:r w:rsidR="00036EA6" w:rsidRPr="00890351">
        <w:rPr>
          <w:rFonts w:ascii="Times New Roman" w:eastAsia="A-OTF UD新ゴNT Pr6N R" w:hAnsi="Times New Roman"/>
          <w:i w:val="0"/>
          <w:noProof w:val="0"/>
          <w:sz w:val="24"/>
          <w:szCs w:val="24"/>
          <w:lang w:eastAsia="ja-JP"/>
        </w:rPr>
        <w:t>) cases</w:t>
      </w:r>
      <w:r w:rsidR="00AA2862" w:rsidRPr="00890351">
        <w:rPr>
          <w:rFonts w:ascii="Times New Roman" w:eastAsia="A-OTF UD新ゴNT Pr6N R" w:hAnsi="Times New Roman"/>
          <w:i w:val="0"/>
          <w:noProof w:val="0"/>
          <w:sz w:val="24"/>
          <w:szCs w:val="24"/>
          <w:lang w:eastAsia="ja-JP"/>
        </w:rPr>
        <w:t xml:space="preserve">. OPCAB demonstrated low CI and high SVRI, </w:t>
      </w:r>
      <w:r w:rsidR="00036EA6" w:rsidRPr="00890351">
        <w:rPr>
          <w:rFonts w:ascii="Times New Roman" w:eastAsia="A-OTF UD新ゴNT Pr6N R" w:hAnsi="Times New Roman"/>
          <w:i w:val="0"/>
          <w:noProof w:val="0"/>
          <w:sz w:val="24"/>
          <w:szCs w:val="24"/>
          <w:lang w:eastAsia="ja-JP"/>
        </w:rPr>
        <w:t xml:space="preserve">whereas </w:t>
      </w:r>
      <w:r w:rsidR="00AA2862" w:rsidRPr="00890351">
        <w:rPr>
          <w:rFonts w:ascii="Times New Roman" w:eastAsia="A-OTF UD新ゴNT Pr6N R" w:hAnsi="Times New Roman"/>
          <w:i w:val="0"/>
          <w:noProof w:val="0"/>
          <w:sz w:val="24"/>
          <w:szCs w:val="24"/>
          <w:lang w:eastAsia="ja-JP"/>
        </w:rPr>
        <w:t>LDLT demonstrated high CI and low SVRI. This indicates that the combination of</w:t>
      </w:r>
      <w:r w:rsidR="00036EA6" w:rsidRPr="00890351">
        <w:rPr>
          <w:rFonts w:ascii="Times New Roman" w:eastAsia="A-OTF UD新ゴNT Pr6N R" w:hAnsi="Times New Roman"/>
          <w:i w:val="0"/>
          <w:noProof w:val="0"/>
          <w:sz w:val="24"/>
          <w:szCs w:val="24"/>
          <w:lang w:eastAsia="ja-JP"/>
        </w:rPr>
        <w:t xml:space="preserve"> the</w:t>
      </w:r>
      <w:r w:rsidR="00AA2862" w:rsidRPr="00890351">
        <w:rPr>
          <w:rFonts w:ascii="Times New Roman" w:eastAsia="A-OTF UD新ゴNT Pr6N R" w:hAnsi="Times New Roman"/>
          <w:i w:val="0"/>
          <w:noProof w:val="0"/>
          <w:sz w:val="24"/>
          <w:szCs w:val="24"/>
          <w:lang w:eastAsia="ja-JP"/>
        </w:rPr>
        <w:t xml:space="preserve"> two types of surgical patients allowed verification of the devices using a broad range of CI and SVRI.</w:t>
      </w:r>
    </w:p>
    <w:p w14:paraId="63C9DD90" w14:textId="77777777" w:rsidR="00E54F0F" w:rsidRPr="00890351" w:rsidRDefault="00E54F0F" w:rsidP="00BF3B8A">
      <w:pPr>
        <w:spacing w:line="480" w:lineRule="auto"/>
      </w:pPr>
    </w:p>
    <w:p w14:paraId="5245C35D" w14:textId="77777777" w:rsidR="00457A3F" w:rsidRPr="00890351" w:rsidRDefault="00CB3564" w:rsidP="00AA2862">
      <w:pPr>
        <w:pStyle w:val="1"/>
        <w:spacing w:before="0" w:after="0" w:line="480" w:lineRule="auto"/>
        <w:rPr>
          <w:rFonts w:ascii="Times New Roman" w:eastAsia="A-OTF UD新ゴNT Pr6N R" w:hAnsi="Times New Roman"/>
          <w:i w:val="0"/>
          <w:noProof w:val="0"/>
          <w:sz w:val="24"/>
          <w:szCs w:val="24"/>
          <w:lang w:eastAsia="ja-JP"/>
        </w:rPr>
      </w:pPr>
      <w:r w:rsidRPr="00890351">
        <w:rPr>
          <w:rFonts w:ascii="Times New Roman" w:hAnsi="Times New Roman"/>
          <w:i w:val="0"/>
          <w:noProof w:val="0"/>
          <w:sz w:val="24"/>
          <w:szCs w:val="24"/>
        </w:rPr>
        <w:t>Fig</w:t>
      </w:r>
      <w:r w:rsidR="00036EA6" w:rsidRPr="00890351">
        <w:rPr>
          <w:rFonts w:ascii="Times New Roman" w:hAnsi="Times New Roman"/>
          <w:i w:val="0"/>
          <w:noProof w:val="0"/>
          <w:sz w:val="24"/>
          <w:szCs w:val="24"/>
        </w:rPr>
        <w:t>ure</w:t>
      </w:r>
      <w:r w:rsidRPr="00890351">
        <w:rPr>
          <w:rFonts w:ascii="Times New Roman" w:hAnsi="Times New Roman"/>
          <w:i w:val="0"/>
          <w:noProof w:val="0"/>
          <w:sz w:val="24"/>
          <w:szCs w:val="24"/>
        </w:rPr>
        <w:t xml:space="preserve"> 2</w:t>
      </w:r>
      <w:r w:rsidR="00036EA6" w:rsidRPr="00890351">
        <w:rPr>
          <w:rFonts w:ascii="Times New Roman" w:hAnsi="Times New Roman"/>
          <w:i w:val="0"/>
          <w:noProof w:val="0"/>
          <w:sz w:val="24"/>
          <w:szCs w:val="24"/>
        </w:rPr>
        <w:t xml:space="preserve">. </w:t>
      </w:r>
      <w:r w:rsidR="00124F72" w:rsidRPr="00890351">
        <w:rPr>
          <w:rFonts w:ascii="Times New Roman" w:eastAsia="A-OTF UD新ゴNT Pr6N R" w:hAnsi="Times New Roman"/>
          <w:i w:val="0"/>
          <w:noProof w:val="0"/>
          <w:sz w:val="24"/>
          <w:szCs w:val="24"/>
          <w:lang w:eastAsia="ja-JP"/>
        </w:rPr>
        <w:t>The Bland</w:t>
      </w:r>
      <w:r w:rsidR="00F50022" w:rsidRPr="00890351">
        <w:rPr>
          <w:rFonts w:ascii="Times New Roman" w:eastAsia="A-OTF UD新ゴNT Pr6N R" w:hAnsi="Times New Roman"/>
          <w:i w:val="0"/>
          <w:noProof w:val="0"/>
          <w:sz w:val="24"/>
          <w:szCs w:val="24"/>
          <w:lang w:eastAsia="ja-JP"/>
        </w:rPr>
        <w:t>–</w:t>
      </w:r>
      <w:r w:rsidR="00124F72" w:rsidRPr="00890351">
        <w:rPr>
          <w:rFonts w:ascii="Times New Roman" w:eastAsia="A-OTF UD新ゴNT Pr6N R" w:hAnsi="Times New Roman"/>
          <w:i w:val="0"/>
          <w:noProof w:val="0"/>
          <w:sz w:val="24"/>
          <w:szCs w:val="24"/>
          <w:lang w:eastAsia="ja-JP"/>
        </w:rPr>
        <w:t xml:space="preserve">Altman </w:t>
      </w:r>
      <w:r w:rsidR="007543BD" w:rsidRPr="00890351">
        <w:rPr>
          <w:rFonts w:ascii="Times New Roman" w:eastAsia="A-OTF UD新ゴNT Pr6N R" w:hAnsi="Times New Roman"/>
          <w:i w:val="0"/>
          <w:noProof w:val="0"/>
          <w:sz w:val="24"/>
          <w:szCs w:val="24"/>
          <w:lang w:eastAsia="ja-JP"/>
        </w:rPr>
        <w:t xml:space="preserve">plot of </w:t>
      </w:r>
      <w:r w:rsidR="00DC3E2E" w:rsidRPr="00890351">
        <w:rPr>
          <w:rFonts w:ascii="Times New Roman" w:hAnsi="Times New Roman"/>
          <w:i w:val="0"/>
          <w:noProof w:val="0"/>
          <w:sz w:val="24"/>
          <w:szCs w:val="24"/>
        </w:rPr>
        <w:t>pulmonary artery catheter</w:t>
      </w:r>
      <w:r w:rsidR="00036EA6" w:rsidRPr="00890351">
        <w:rPr>
          <w:rFonts w:ascii="Times New Roman" w:hAnsi="Times New Roman"/>
          <w:i w:val="0"/>
          <w:noProof w:val="0"/>
          <w:sz w:val="24"/>
          <w:szCs w:val="24"/>
        </w:rPr>
        <w:t xml:space="preserve"> (PAC)</w:t>
      </w:r>
      <w:r w:rsidR="009120E5" w:rsidRPr="00890351">
        <w:rPr>
          <w:rFonts w:ascii="Times New Roman" w:eastAsia="A-OTF UD新ゴNT Pr6N R" w:hAnsi="Times New Roman"/>
          <w:i w:val="0"/>
          <w:noProof w:val="0"/>
          <w:sz w:val="24"/>
          <w:szCs w:val="24"/>
          <w:lang w:eastAsia="ja-JP"/>
        </w:rPr>
        <w:t>-</w:t>
      </w:r>
      <w:r w:rsidR="00036EA6" w:rsidRPr="00890351">
        <w:rPr>
          <w:rFonts w:ascii="Times New Roman" w:eastAsia="A-OTF UD新ゴNT Pr6N R" w:hAnsi="Times New Roman"/>
          <w:i w:val="0"/>
          <w:noProof w:val="0"/>
          <w:sz w:val="24"/>
          <w:szCs w:val="24"/>
          <w:lang w:eastAsia="ja-JP"/>
        </w:rPr>
        <w:t>measured cardiac index (PAC-</w:t>
      </w:r>
      <w:r w:rsidR="007543BD" w:rsidRPr="00890351">
        <w:rPr>
          <w:rFonts w:ascii="Times New Roman" w:eastAsia="A-OTF UD新ゴNT Pr6N R" w:hAnsi="Times New Roman"/>
          <w:i w:val="0"/>
          <w:noProof w:val="0"/>
          <w:sz w:val="24"/>
          <w:szCs w:val="24"/>
          <w:lang w:eastAsia="ja-JP"/>
        </w:rPr>
        <w:t>CI</w:t>
      </w:r>
      <w:r w:rsidR="00036EA6" w:rsidRPr="00890351">
        <w:rPr>
          <w:rFonts w:ascii="Times New Roman" w:eastAsia="A-OTF UD新ゴNT Pr6N R" w:hAnsi="Times New Roman"/>
          <w:i w:val="0"/>
          <w:noProof w:val="0"/>
          <w:sz w:val="24"/>
          <w:szCs w:val="24"/>
          <w:lang w:eastAsia="ja-JP"/>
        </w:rPr>
        <w:t>)</w:t>
      </w:r>
      <w:r w:rsidR="007543BD" w:rsidRPr="00890351">
        <w:rPr>
          <w:rFonts w:ascii="Times New Roman" w:eastAsia="A-OTF UD新ゴNT Pr6N R" w:hAnsi="Times New Roman"/>
          <w:i w:val="0"/>
          <w:noProof w:val="0"/>
          <w:sz w:val="24"/>
          <w:szCs w:val="24"/>
          <w:lang w:eastAsia="ja-JP"/>
        </w:rPr>
        <w:t xml:space="preserve"> and </w:t>
      </w:r>
      <w:r w:rsidR="00124F72" w:rsidRPr="00890351">
        <w:rPr>
          <w:rFonts w:ascii="Times New Roman" w:eastAsia="A-OTF UD新ゴNT Pr6N R" w:hAnsi="Times New Roman"/>
          <w:i w:val="0"/>
          <w:noProof w:val="0"/>
          <w:sz w:val="24"/>
          <w:szCs w:val="24"/>
          <w:lang w:eastAsia="ja-JP"/>
        </w:rPr>
        <w:t>FloTrac/Vigileo</w:t>
      </w:r>
      <w:r w:rsidR="00124F72" w:rsidRPr="00890351">
        <w:rPr>
          <w:rFonts w:ascii="Times New Roman" w:eastAsia="A-OTF UD新ゴNT Pr6N R" w:hAnsi="Times New Roman"/>
          <w:i w:val="0"/>
          <w:noProof w:val="0"/>
          <w:sz w:val="24"/>
          <w:szCs w:val="24"/>
          <w:vertAlign w:val="superscript"/>
          <w:lang w:eastAsia="ja-JP"/>
        </w:rPr>
        <w:t>TM</w:t>
      </w:r>
      <w:r w:rsidR="00C1267E" w:rsidRPr="00890351">
        <w:rPr>
          <w:rFonts w:ascii="Times New Roman" w:eastAsia="A-OTF UD新ゴNT Pr6N R" w:hAnsi="Times New Roman"/>
          <w:i w:val="0"/>
          <w:noProof w:val="0"/>
          <w:sz w:val="24"/>
          <w:szCs w:val="24"/>
          <w:lang w:eastAsia="ja-JP"/>
        </w:rPr>
        <w:t>-</w:t>
      </w:r>
      <w:r w:rsidR="00124F72" w:rsidRPr="00890351">
        <w:rPr>
          <w:rFonts w:ascii="Times New Roman" w:eastAsia="A-OTF UD新ゴNT Pr6N R" w:hAnsi="Times New Roman"/>
          <w:i w:val="0"/>
          <w:noProof w:val="0"/>
          <w:sz w:val="24"/>
          <w:szCs w:val="24"/>
          <w:lang w:eastAsia="ja-JP"/>
        </w:rPr>
        <w:t>derived CI</w:t>
      </w:r>
      <w:r w:rsidR="00FB4395" w:rsidRPr="00890351">
        <w:rPr>
          <w:rFonts w:ascii="Times New Roman" w:eastAsia="A-OTF UD新ゴNT Pr6N R" w:hAnsi="Times New Roman"/>
          <w:i w:val="0"/>
          <w:noProof w:val="0"/>
          <w:sz w:val="24"/>
          <w:szCs w:val="24"/>
          <w:lang w:eastAsia="ja-JP"/>
        </w:rPr>
        <w:t xml:space="preserve"> (FT-CI).</w:t>
      </w:r>
      <w:r w:rsidR="00457A3F" w:rsidRPr="00890351">
        <w:rPr>
          <w:rFonts w:ascii="Times New Roman" w:eastAsia="A-OTF UD新ゴNT Pr6N R" w:hAnsi="Times New Roman"/>
          <w:i w:val="0"/>
          <w:noProof w:val="0"/>
          <w:sz w:val="24"/>
          <w:szCs w:val="24"/>
          <w:lang w:eastAsia="ja-JP"/>
        </w:rPr>
        <w:t xml:space="preserve"> In line with th</w:t>
      </w:r>
      <w:r w:rsidR="007543BD" w:rsidRPr="00890351">
        <w:rPr>
          <w:rFonts w:ascii="Times New Roman" w:eastAsia="A-OTF UD新ゴNT Pr6N R" w:hAnsi="Times New Roman"/>
          <w:i w:val="0"/>
          <w:noProof w:val="0"/>
          <w:sz w:val="24"/>
          <w:szCs w:val="24"/>
          <w:lang w:eastAsia="ja-JP"/>
        </w:rPr>
        <w:t>e increase in (PAC</w:t>
      </w:r>
      <w:r w:rsidR="009120E5" w:rsidRPr="00890351">
        <w:rPr>
          <w:rFonts w:ascii="Times New Roman" w:eastAsia="A-OTF UD新ゴNT Pr6N R" w:hAnsi="Times New Roman"/>
          <w:i w:val="0"/>
          <w:noProof w:val="0"/>
          <w:sz w:val="24"/>
          <w:szCs w:val="24"/>
          <w:lang w:eastAsia="ja-JP"/>
        </w:rPr>
        <w:t>-</w:t>
      </w:r>
      <w:r w:rsidR="007543BD" w:rsidRPr="00890351">
        <w:rPr>
          <w:rFonts w:ascii="Times New Roman" w:eastAsia="A-OTF UD新ゴNT Pr6N R" w:hAnsi="Times New Roman"/>
          <w:i w:val="0"/>
          <w:noProof w:val="0"/>
          <w:sz w:val="24"/>
          <w:szCs w:val="24"/>
          <w:lang w:eastAsia="ja-JP"/>
        </w:rPr>
        <w:t>CI + FT</w:t>
      </w:r>
      <w:r w:rsidR="009120E5" w:rsidRPr="00890351">
        <w:rPr>
          <w:rFonts w:ascii="Times New Roman" w:eastAsia="A-OTF UD新ゴNT Pr6N R" w:hAnsi="Times New Roman"/>
          <w:i w:val="0"/>
          <w:noProof w:val="0"/>
          <w:sz w:val="24"/>
          <w:szCs w:val="24"/>
          <w:lang w:eastAsia="ja-JP"/>
        </w:rPr>
        <w:t>-</w:t>
      </w:r>
      <w:r w:rsidR="00C1267E" w:rsidRPr="00890351">
        <w:rPr>
          <w:rFonts w:ascii="Times New Roman" w:eastAsia="A-OTF UD新ゴNT Pr6N R" w:hAnsi="Times New Roman"/>
          <w:i w:val="0"/>
          <w:noProof w:val="0"/>
          <w:sz w:val="24"/>
          <w:szCs w:val="24"/>
          <w:lang w:eastAsia="ja-JP"/>
        </w:rPr>
        <w:t>CI)/2</w:t>
      </w:r>
      <w:r w:rsidR="00AA2862" w:rsidRPr="00890351">
        <w:rPr>
          <w:rFonts w:ascii="Times New Roman" w:eastAsia="A-OTF UD新ゴNT Pr6N R" w:hAnsi="Times New Roman"/>
          <w:i w:val="0"/>
          <w:noProof w:val="0"/>
          <w:sz w:val="24"/>
          <w:szCs w:val="24"/>
          <w:lang w:eastAsia="ja-JP"/>
        </w:rPr>
        <w:t xml:space="preserve">, </w:t>
      </w:r>
      <w:r w:rsidR="007543BD" w:rsidRPr="00890351">
        <w:rPr>
          <w:rFonts w:ascii="Times New Roman" w:eastAsia="A-OTF UD新ゴNT Pr6N R" w:hAnsi="Times New Roman"/>
          <w:i w:val="0"/>
          <w:noProof w:val="0"/>
          <w:sz w:val="24"/>
          <w:szCs w:val="24"/>
          <w:lang w:eastAsia="ja-JP"/>
        </w:rPr>
        <w:t>FT</w:t>
      </w:r>
      <w:r w:rsidR="009120E5" w:rsidRPr="00890351">
        <w:rPr>
          <w:rFonts w:ascii="Times New Roman" w:eastAsia="A-OTF UD新ゴNT Pr6N R" w:hAnsi="Times New Roman"/>
          <w:i w:val="0"/>
          <w:noProof w:val="0"/>
          <w:sz w:val="24"/>
          <w:szCs w:val="24"/>
          <w:lang w:eastAsia="ja-JP"/>
        </w:rPr>
        <w:t>-</w:t>
      </w:r>
      <w:r w:rsidR="00C1267E" w:rsidRPr="00890351">
        <w:rPr>
          <w:rFonts w:ascii="Times New Roman" w:eastAsia="A-OTF UD新ゴNT Pr6N R" w:hAnsi="Times New Roman"/>
          <w:i w:val="0"/>
          <w:noProof w:val="0"/>
          <w:sz w:val="24"/>
          <w:szCs w:val="24"/>
          <w:lang w:eastAsia="ja-JP"/>
        </w:rPr>
        <w:t>CI was</w:t>
      </w:r>
      <w:r w:rsidR="00AA2862" w:rsidRPr="00890351">
        <w:rPr>
          <w:rFonts w:ascii="Times New Roman" w:eastAsia="A-OTF UD新ゴNT Pr6N R" w:hAnsi="Times New Roman"/>
          <w:i w:val="0"/>
          <w:noProof w:val="0"/>
          <w:sz w:val="24"/>
          <w:szCs w:val="24"/>
          <w:lang w:eastAsia="ja-JP"/>
        </w:rPr>
        <w:t xml:space="preserve"> estimated</w:t>
      </w:r>
      <w:r w:rsidR="00C1267E" w:rsidRPr="00890351">
        <w:rPr>
          <w:rFonts w:ascii="Times New Roman" w:eastAsia="A-OTF UD新ゴNT Pr6N R" w:hAnsi="Times New Roman"/>
          <w:i w:val="0"/>
          <w:noProof w:val="0"/>
          <w:sz w:val="24"/>
          <w:szCs w:val="24"/>
          <w:lang w:eastAsia="ja-JP"/>
        </w:rPr>
        <w:t xml:space="preserve"> to be</w:t>
      </w:r>
      <w:r w:rsidR="00AA2862" w:rsidRPr="00890351">
        <w:rPr>
          <w:rFonts w:ascii="Times New Roman" w:eastAsia="A-OTF UD新ゴNT Pr6N R" w:hAnsi="Times New Roman"/>
          <w:i w:val="0"/>
          <w:noProof w:val="0"/>
          <w:sz w:val="24"/>
          <w:szCs w:val="24"/>
          <w:lang w:eastAsia="ja-JP"/>
        </w:rPr>
        <w:t xml:space="preserve"> higher than the actual value</w:t>
      </w:r>
      <w:r w:rsidR="00C1267E" w:rsidRPr="00890351">
        <w:rPr>
          <w:rFonts w:ascii="Times New Roman" w:eastAsia="A-OTF UD新ゴNT Pr6N R" w:hAnsi="Times New Roman"/>
          <w:i w:val="0"/>
          <w:noProof w:val="0"/>
          <w:sz w:val="24"/>
          <w:szCs w:val="24"/>
          <w:lang w:eastAsia="ja-JP"/>
        </w:rPr>
        <w:t xml:space="preserve"> (R</w:t>
      </w:r>
      <w:r w:rsidR="00FB4395" w:rsidRPr="00890351">
        <w:rPr>
          <w:rFonts w:ascii="Times New Roman" w:eastAsia="A-OTF UD新ゴNT Pr6N R" w:hAnsi="Times New Roman"/>
          <w:i w:val="0"/>
          <w:noProof w:val="0"/>
          <w:sz w:val="24"/>
          <w:szCs w:val="24"/>
          <w:lang w:eastAsia="ja-JP"/>
        </w:rPr>
        <w:t xml:space="preserve"> </w:t>
      </w:r>
      <w:r w:rsidR="00457A3F" w:rsidRPr="00890351">
        <w:rPr>
          <w:rFonts w:ascii="Times New Roman" w:eastAsia="A-OTF UD新ゴNT Pr6N R" w:hAnsi="Times New Roman"/>
          <w:i w:val="0"/>
          <w:noProof w:val="0"/>
          <w:sz w:val="24"/>
          <w:szCs w:val="24"/>
          <w:lang w:eastAsia="ja-JP"/>
        </w:rPr>
        <w:t>=</w:t>
      </w:r>
      <w:r w:rsidR="00FB4395" w:rsidRPr="00890351">
        <w:rPr>
          <w:rFonts w:ascii="Times New Roman" w:eastAsia="A-OTF UD新ゴNT Pr6N R" w:hAnsi="Times New Roman"/>
          <w:i w:val="0"/>
          <w:noProof w:val="0"/>
          <w:sz w:val="24"/>
          <w:szCs w:val="24"/>
          <w:lang w:eastAsia="ja-JP"/>
        </w:rPr>
        <w:t xml:space="preserve"> </w:t>
      </w:r>
      <w:r w:rsidR="00E32974" w:rsidRPr="00890351">
        <w:rPr>
          <w:rFonts w:ascii="Times New Roman" w:eastAsia="A-OTF UD新ゴNT Pr6N R" w:hAnsi="Times New Roman"/>
          <w:i w:val="0"/>
          <w:noProof w:val="0"/>
          <w:sz w:val="24"/>
          <w:szCs w:val="24"/>
          <w:lang w:eastAsia="ja-JP"/>
        </w:rPr>
        <w:t>−</w:t>
      </w:r>
      <w:r w:rsidR="00457A3F" w:rsidRPr="00890351">
        <w:rPr>
          <w:rFonts w:ascii="Times New Roman" w:eastAsia="A-OTF UD新ゴNT Pr6N R" w:hAnsi="Times New Roman"/>
          <w:i w:val="0"/>
          <w:noProof w:val="0"/>
          <w:sz w:val="24"/>
          <w:szCs w:val="24"/>
          <w:lang w:eastAsia="ja-JP"/>
        </w:rPr>
        <w:t>0.71)</w:t>
      </w:r>
      <w:r w:rsidR="00AA2862" w:rsidRPr="00890351">
        <w:rPr>
          <w:rFonts w:ascii="Times New Roman" w:eastAsia="A-OTF UD新ゴNT Pr6N R" w:hAnsi="Times New Roman"/>
          <w:i w:val="0"/>
          <w:noProof w:val="0"/>
          <w:sz w:val="24"/>
          <w:szCs w:val="24"/>
          <w:lang w:eastAsia="ja-JP"/>
        </w:rPr>
        <w:t>.</w:t>
      </w:r>
      <w:r w:rsidR="00FB4395" w:rsidRPr="00890351">
        <w:rPr>
          <w:rFonts w:ascii="Times New Roman" w:eastAsia="A-OTF UD新ゴNT Pr6N R" w:hAnsi="Times New Roman"/>
          <w:i w:val="0"/>
          <w:noProof w:val="0"/>
          <w:sz w:val="24"/>
          <w:szCs w:val="24"/>
          <w:lang w:eastAsia="ja-JP"/>
        </w:rPr>
        <w:t xml:space="preserve"> ULA = upper limits of agreement; LLA = lower limits of agreement; PE = percentage error.</w:t>
      </w:r>
    </w:p>
    <w:p w14:paraId="5964AFC2" w14:textId="77777777" w:rsidR="00457A3F" w:rsidRPr="00890351" w:rsidRDefault="00457A3F" w:rsidP="00AA2862">
      <w:pPr>
        <w:pStyle w:val="1"/>
        <w:spacing w:before="0" w:after="0" w:line="480" w:lineRule="auto"/>
        <w:rPr>
          <w:rFonts w:ascii="Times New Roman" w:eastAsia="A-OTF UD新ゴNT Pr6N R" w:hAnsi="Times New Roman"/>
          <w:i w:val="0"/>
          <w:noProof w:val="0"/>
          <w:sz w:val="24"/>
          <w:szCs w:val="24"/>
          <w:lang w:eastAsia="ja-JP"/>
        </w:rPr>
      </w:pPr>
    </w:p>
    <w:p w14:paraId="06B791AD" w14:textId="77777777" w:rsidR="00AA2862" w:rsidRPr="00890351" w:rsidRDefault="00457A3F" w:rsidP="008546F0">
      <w:pPr>
        <w:pStyle w:val="1"/>
        <w:spacing w:before="0" w:after="0" w:line="480" w:lineRule="auto"/>
        <w:rPr>
          <w:rFonts w:ascii="Times New Roman" w:eastAsia="A-OTF UD新ゴNT Pr6N R" w:hAnsi="Times New Roman"/>
          <w:i w:val="0"/>
          <w:noProof w:val="0"/>
          <w:sz w:val="24"/>
          <w:szCs w:val="24"/>
          <w:lang w:eastAsia="ja-JP"/>
        </w:rPr>
      </w:pPr>
      <w:r w:rsidRPr="00890351">
        <w:rPr>
          <w:rFonts w:ascii="Times New Roman" w:eastAsia="A-OTF UD新ゴNT Pr6N R" w:hAnsi="Times New Roman"/>
          <w:i w:val="0"/>
          <w:noProof w:val="0"/>
          <w:sz w:val="24"/>
          <w:szCs w:val="24"/>
          <w:lang w:eastAsia="ja-JP"/>
        </w:rPr>
        <w:t>Fig</w:t>
      </w:r>
      <w:r w:rsidR="00FB4395" w:rsidRPr="00890351">
        <w:rPr>
          <w:rFonts w:ascii="Times New Roman" w:eastAsia="A-OTF UD新ゴNT Pr6N R" w:hAnsi="Times New Roman"/>
          <w:i w:val="0"/>
          <w:noProof w:val="0"/>
          <w:sz w:val="24"/>
          <w:szCs w:val="24"/>
          <w:lang w:eastAsia="ja-JP"/>
        </w:rPr>
        <w:t>ure</w:t>
      </w:r>
      <w:r w:rsidRPr="00890351">
        <w:rPr>
          <w:rFonts w:ascii="Times New Roman" w:eastAsia="A-OTF UD新ゴNT Pr6N R" w:hAnsi="Times New Roman"/>
          <w:i w:val="0"/>
          <w:noProof w:val="0"/>
          <w:sz w:val="24"/>
          <w:szCs w:val="24"/>
          <w:lang w:eastAsia="ja-JP"/>
        </w:rPr>
        <w:t xml:space="preserve"> 3</w:t>
      </w:r>
      <w:r w:rsidR="00FB4395" w:rsidRPr="00890351">
        <w:rPr>
          <w:rFonts w:ascii="Times New Roman" w:eastAsia="A-OTF UD新ゴNT Pr6N R" w:hAnsi="Times New Roman"/>
          <w:i w:val="0"/>
          <w:noProof w:val="0"/>
          <w:sz w:val="24"/>
          <w:szCs w:val="24"/>
          <w:lang w:eastAsia="ja-JP"/>
        </w:rPr>
        <w:t xml:space="preserve">. </w:t>
      </w:r>
      <w:r w:rsidRPr="00890351">
        <w:rPr>
          <w:rFonts w:ascii="Times New Roman" w:eastAsia="A-OTF UD新ゴNT Pr6N R" w:hAnsi="Times New Roman"/>
          <w:i w:val="0"/>
          <w:noProof w:val="0"/>
          <w:sz w:val="24"/>
          <w:szCs w:val="24"/>
          <w:lang w:eastAsia="ja-JP"/>
        </w:rPr>
        <w:t>The Bland</w:t>
      </w:r>
      <w:r w:rsidR="00F50022" w:rsidRPr="00890351">
        <w:rPr>
          <w:rFonts w:ascii="Times New Roman" w:eastAsia="A-OTF UD新ゴNT Pr6N R" w:hAnsi="Times New Roman"/>
          <w:i w:val="0"/>
          <w:noProof w:val="0"/>
          <w:sz w:val="24"/>
          <w:szCs w:val="24"/>
          <w:lang w:eastAsia="ja-JP"/>
        </w:rPr>
        <w:t>–</w:t>
      </w:r>
      <w:r w:rsidRPr="00890351">
        <w:rPr>
          <w:rFonts w:ascii="Times New Roman" w:eastAsia="A-OTF UD新ゴNT Pr6N R" w:hAnsi="Times New Roman"/>
          <w:i w:val="0"/>
          <w:noProof w:val="0"/>
          <w:sz w:val="24"/>
          <w:szCs w:val="24"/>
          <w:lang w:eastAsia="ja-JP"/>
        </w:rPr>
        <w:t xml:space="preserve">Altman plot of </w:t>
      </w:r>
      <w:r w:rsidR="00FB4395" w:rsidRPr="00890351">
        <w:rPr>
          <w:rFonts w:ascii="Times New Roman" w:hAnsi="Times New Roman"/>
          <w:i w:val="0"/>
          <w:noProof w:val="0"/>
          <w:sz w:val="24"/>
          <w:szCs w:val="24"/>
        </w:rPr>
        <w:t>pulmonary artery catheter (PAC)</w:t>
      </w:r>
      <w:r w:rsidR="00FB4395" w:rsidRPr="00890351">
        <w:rPr>
          <w:rFonts w:ascii="Times New Roman" w:eastAsia="A-OTF UD新ゴNT Pr6N R" w:hAnsi="Times New Roman"/>
          <w:i w:val="0"/>
          <w:noProof w:val="0"/>
          <w:sz w:val="24"/>
          <w:szCs w:val="24"/>
          <w:lang w:eastAsia="ja-JP"/>
        </w:rPr>
        <w:t>-measured cardiac index (PAC-CI)</w:t>
      </w:r>
      <w:r w:rsidRPr="00890351">
        <w:rPr>
          <w:rFonts w:ascii="Times New Roman" w:eastAsia="A-OTF UD新ゴNT Pr6N R" w:hAnsi="Times New Roman"/>
          <w:i w:val="0"/>
          <w:noProof w:val="0"/>
          <w:sz w:val="24"/>
          <w:szCs w:val="24"/>
          <w:lang w:eastAsia="ja-JP"/>
        </w:rPr>
        <w:t xml:space="preserve"> and LiDCOrapid</w:t>
      </w:r>
      <w:r w:rsidRPr="00890351">
        <w:rPr>
          <w:rFonts w:ascii="Times New Roman" w:eastAsia="A-OTF UD新ゴNT Pr6N R" w:hAnsi="Times New Roman"/>
          <w:i w:val="0"/>
          <w:noProof w:val="0"/>
          <w:sz w:val="24"/>
          <w:szCs w:val="24"/>
          <w:vertAlign w:val="superscript"/>
          <w:lang w:eastAsia="ja-JP"/>
        </w:rPr>
        <w:t>TM</w:t>
      </w:r>
      <w:r w:rsidR="00C1267E" w:rsidRPr="00890351">
        <w:rPr>
          <w:rFonts w:ascii="Times New Roman" w:eastAsia="A-OTF UD新ゴNT Pr6N R" w:hAnsi="Times New Roman"/>
          <w:i w:val="0"/>
          <w:noProof w:val="0"/>
          <w:sz w:val="24"/>
          <w:szCs w:val="24"/>
          <w:lang w:eastAsia="ja-JP"/>
        </w:rPr>
        <w:t>-</w:t>
      </w:r>
      <w:r w:rsidRPr="00890351">
        <w:rPr>
          <w:rFonts w:ascii="Times New Roman" w:eastAsia="A-OTF UD新ゴNT Pr6N R" w:hAnsi="Times New Roman"/>
          <w:i w:val="0"/>
          <w:noProof w:val="0"/>
          <w:sz w:val="24"/>
          <w:szCs w:val="24"/>
          <w:lang w:eastAsia="ja-JP"/>
        </w:rPr>
        <w:t>derived CI</w:t>
      </w:r>
      <w:r w:rsidR="00FB4395" w:rsidRPr="00890351">
        <w:rPr>
          <w:rFonts w:ascii="Times New Roman" w:eastAsia="A-OTF UD新ゴNT Pr6N R" w:hAnsi="Times New Roman"/>
          <w:i w:val="0"/>
          <w:noProof w:val="0"/>
          <w:sz w:val="24"/>
          <w:szCs w:val="24"/>
          <w:lang w:eastAsia="ja-JP"/>
        </w:rPr>
        <w:t xml:space="preserve"> (LiD-CI)</w:t>
      </w:r>
      <w:r w:rsidRPr="00890351">
        <w:rPr>
          <w:rFonts w:ascii="Times New Roman" w:eastAsia="A-OTF UD新ゴNT Pr6N R" w:hAnsi="Times New Roman"/>
          <w:i w:val="0"/>
          <w:noProof w:val="0"/>
          <w:sz w:val="24"/>
          <w:szCs w:val="24"/>
          <w:lang w:eastAsia="ja-JP"/>
        </w:rPr>
        <w:t>. The</w:t>
      </w:r>
      <w:r w:rsidR="00FB4395" w:rsidRPr="00890351">
        <w:rPr>
          <w:rFonts w:ascii="Times New Roman" w:eastAsia="A-OTF UD新ゴNT Pr6N R" w:hAnsi="Times New Roman"/>
          <w:i w:val="0"/>
          <w:noProof w:val="0"/>
          <w:sz w:val="24"/>
          <w:szCs w:val="24"/>
          <w:lang w:eastAsia="ja-JP"/>
        </w:rPr>
        <w:t>re was a</w:t>
      </w:r>
      <w:r w:rsidR="00AA2862" w:rsidRPr="00890351">
        <w:rPr>
          <w:rFonts w:ascii="Times New Roman" w:eastAsia="A-OTF UD新ゴNT Pr6N R" w:hAnsi="Times New Roman"/>
          <w:i w:val="0"/>
          <w:noProof w:val="0"/>
          <w:sz w:val="24"/>
          <w:szCs w:val="24"/>
          <w:lang w:eastAsia="ja-JP"/>
        </w:rPr>
        <w:t xml:space="preserve"> tendency </w:t>
      </w:r>
      <w:r w:rsidR="00C1267E" w:rsidRPr="00890351">
        <w:rPr>
          <w:rFonts w:ascii="Times New Roman" w:eastAsia="A-OTF UD新ゴNT Pr6N R" w:hAnsi="Times New Roman"/>
          <w:i w:val="0"/>
          <w:noProof w:val="0"/>
          <w:sz w:val="24"/>
          <w:szCs w:val="24"/>
          <w:lang w:eastAsia="ja-JP"/>
        </w:rPr>
        <w:t>for</w:t>
      </w:r>
      <w:r w:rsidRPr="00890351">
        <w:rPr>
          <w:rFonts w:ascii="Times New Roman" w:eastAsia="A-OTF UD新ゴNT Pr6N R" w:hAnsi="Times New Roman"/>
          <w:i w:val="0"/>
          <w:noProof w:val="0"/>
          <w:sz w:val="24"/>
          <w:szCs w:val="24"/>
          <w:lang w:eastAsia="ja-JP"/>
        </w:rPr>
        <w:t xml:space="preserve"> overestimation when the increase of (PAC</w:t>
      </w:r>
      <w:r w:rsidR="009120E5" w:rsidRPr="00890351">
        <w:rPr>
          <w:rFonts w:ascii="Times New Roman" w:eastAsia="A-OTF UD新ゴNT Pr6N R" w:hAnsi="Times New Roman"/>
          <w:i w:val="0"/>
          <w:noProof w:val="0"/>
          <w:sz w:val="24"/>
          <w:szCs w:val="24"/>
          <w:lang w:eastAsia="ja-JP"/>
        </w:rPr>
        <w:t>-</w:t>
      </w:r>
      <w:r w:rsidRPr="00890351">
        <w:rPr>
          <w:rFonts w:ascii="Times New Roman" w:eastAsia="A-OTF UD新ゴNT Pr6N R" w:hAnsi="Times New Roman"/>
          <w:i w:val="0"/>
          <w:noProof w:val="0"/>
          <w:sz w:val="24"/>
          <w:szCs w:val="24"/>
          <w:lang w:eastAsia="ja-JP"/>
        </w:rPr>
        <w:t xml:space="preserve">CI + </w:t>
      </w:r>
      <w:r w:rsidR="00C1267E" w:rsidRPr="00890351">
        <w:rPr>
          <w:rFonts w:ascii="Times New Roman" w:eastAsia="A-OTF UD新ゴNT Pr6N R" w:hAnsi="Times New Roman"/>
          <w:i w:val="0"/>
          <w:noProof w:val="0"/>
          <w:sz w:val="24"/>
          <w:szCs w:val="24"/>
          <w:lang w:eastAsia="ja-JP"/>
        </w:rPr>
        <w:t>LiD</w:t>
      </w:r>
      <w:r w:rsidR="009120E5" w:rsidRPr="00890351">
        <w:rPr>
          <w:rFonts w:ascii="Times New Roman" w:eastAsia="A-OTF UD新ゴNT Pr6N R" w:hAnsi="Times New Roman"/>
          <w:i w:val="0"/>
          <w:noProof w:val="0"/>
          <w:sz w:val="24"/>
          <w:szCs w:val="24"/>
          <w:lang w:eastAsia="ja-JP"/>
        </w:rPr>
        <w:t>-</w:t>
      </w:r>
      <w:r w:rsidR="00C1267E" w:rsidRPr="00890351">
        <w:rPr>
          <w:rFonts w:ascii="Times New Roman" w:eastAsia="A-OTF UD新ゴNT Pr6N R" w:hAnsi="Times New Roman"/>
          <w:i w:val="0"/>
          <w:noProof w:val="0"/>
          <w:sz w:val="24"/>
          <w:szCs w:val="24"/>
          <w:lang w:eastAsia="ja-JP"/>
        </w:rPr>
        <w:t>CI)/2 was</w:t>
      </w:r>
      <w:r w:rsidR="00AA2862" w:rsidRPr="00890351">
        <w:rPr>
          <w:rFonts w:ascii="Times New Roman" w:eastAsia="A-OTF UD新ゴNT Pr6N R" w:hAnsi="Times New Roman"/>
          <w:i w:val="0"/>
          <w:noProof w:val="0"/>
          <w:sz w:val="24"/>
          <w:szCs w:val="24"/>
          <w:lang w:eastAsia="ja-JP"/>
        </w:rPr>
        <w:t xml:space="preserve"> less </w:t>
      </w:r>
      <w:r w:rsidRPr="00890351">
        <w:rPr>
          <w:rFonts w:ascii="Times New Roman" w:eastAsia="A-OTF UD新ゴNT Pr6N R" w:hAnsi="Times New Roman"/>
          <w:i w:val="0"/>
          <w:noProof w:val="0"/>
          <w:sz w:val="24"/>
          <w:szCs w:val="24"/>
          <w:lang w:eastAsia="ja-JP"/>
        </w:rPr>
        <w:t>than</w:t>
      </w:r>
      <w:r w:rsidR="00C1267E" w:rsidRPr="00890351">
        <w:rPr>
          <w:rFonts w:ascii="Times New Roman" w:eastAsia="A-OTF UD新ゴNT Pr6N R" w:hAnsi="Times New Roman"/>
          <w:i w:val="0"/>
          <w:noProof w:val="0"/>
          <w:sz w:val="24"/>
          <w:szCs w:val="24"/>
          <w:lang w:eastAsia="ja-JP"/>
        </w:rPr>
        <w:t xml:space="preserve"> </w:t>
      </w:r>
      <w:r w:rsidR="00FB4395" w:rsidRPr="00890351">
        <w:rPr>
          <w:rFonts w:ascii="Times New Roman" w:eastAsia="A-OTF UD新ゴNT Pr6N R" w:hAnsi="Times New Roman"/>
          <w:i w:val="0"/>
          <w:noProof w:val="0"/>
          <w:sz w:val="24"/>
          <w:szCs w:val="24"/>
          <w:lang w:eastAsia="ja-JP"/>
        </w:rPr>
        <w:t xml:space="preserve">that </w:t>
      </w:r>
      <w:r w:rsidR="00C1267E" w:rsidRPr="00890351">
        <w:rPr>
          <w:rFonts w:ascii="Times New Roman" w:eastAsia="A-OTF UD新ゴNT Pr6N R" w:hAnsi="Times New Roman"/>
          <w:i w:val="0"/>
          <w:noProof w:val="0"/>
          <w:sz w:val="24"/>
          <w:szCs w:val="24"/>
          <w:lang w:eastAsia="ja-JP"/>
        </w:rPr>
        <w:t>for</w:t>
      </w:r>
      <w:r w:rsidRPr="00890351">
        <w:rPr>
          <w:rFonts w:ascii="Times New Roman" w:eastAsia="A-OTF UD新ゴNT Pr6N R" w:hAnsi="Times New Roman"/>
          <w:i w:val="0"/>
          <w:noProof w:val="0"/>
          <w:sz w:val="24"/>
          <w:szCs w:val="24"/>
          <w:lang w:eastAsia="ja-JP"/>
        </w:rPr>
        <w:t xml:space="preserve"> FloTrac/Vigileo</w:t>
      </w:r>
      <w:r w:rsidRPr="00890351">
        <w:rPr>
          <w:rFonts w:ascii="Times New Roman" w:eastAsia="A-OTF UD新ゴNT Pr6N R" w:hAnsi="Times New Roman"/>
          <w:i w:val="0"/>
          <w:noProof w:val="0"/>
          <w:sz w:val="24"/>
          <w:szCs w:val="24"/>
          <w:vertAlign w:val="superscript"/>
          <w:lang w:eastAsia="ja-JP"/>
        </w:rPr>
        <w:t>TM</w:t>
      </w:r>
      <w:r w:rsidRPr="00890351">
        <w:rPr>
          <w:rFonts w:ascii="Times New Roman" w:eastAsia="A-OTF UD新ゴNT Pr6N R" w:hAnsi="Times New Roman"/>
          <w:i w:val="0"/>
          <w:noProof w:val="0"/>
          <w:sz w:val="24"/>
          <w:szCs w:val="24"/>
          <w:lang w:eastAsia="ja-JP"/>
        </w:rPr>
        <w:t>.</w:t>
      </w:r>
      <w:r w:rsidR="00AA2862" w:rsidRPr="00890351">
        <w:rPr>
          <w:rFonts w:ascii="Times New Roman" w:eastAsia="A-OTF UD新ゴNT Pr6N R" w:hAnsi="Times New Roman"/>
          <w:i w:val="0"/>
          <w:noProof w:val="0"/>
          <w:sz w:val="24"/>
          <w:szCs w:val="24"/>
          <w:lang w:eastAsia="ja-JP"/>
        </w:rPr>
        <w:t xml:space="preserve"> LiDCOrapid</w:t>
      </w:r>
      <w:r w:rsidRPr="00890351">
        <w:rPr>
          <w:rFonts w:ascii="Times New Roman" w:eastAsia="A-OTF UD新ゴNT Pr6N R" w:hAnsi="Times New Roman"/>
          <w:i w:val="0"/>
          <w:noProof w:val="0"/>
          <w:sz w:val="24"/>
          <w:szCs w:val="24"/>
          <w:vertAlign w:val="superscript"/>
          <w:lang w:eastAsia="ja-JP"/>
        </w:rPr>
        <w:t>TM</w:t>
      </w:r>
      <w:r w:rsidR="00C1267E" w:rsidRPr="00890351">
        <w:rPr>
          <w:rFonts w:ascii="Times New Roman" w:eastAsia="A-OTF UD新ゴNT Pr6N R" w:hAnsi="Times New Roman"/>
          <w:i w:val="0"/>
          <w:noProof w:val="0"/>
          <w:sz w:val="24"/>
          <w:szCs w:val="24"/>
          <w:lang w:eastAsia="ja-JP"/>
        </w:rPr>
        <w:t xml:space="preserve"> also had</w:t>
      </w:r>
      <w:r w:rsidR="00AA2862" w:rsidRPr="00890351">
        <w:rPr>
          <w:rFonts w:ascii="Times New Roman" w:eastAsia="A-OTF UD新ゴNT Pr6N R" w:hAnsi="Times New Roman"/>
          <w:i w:val="0"/>
          <w:noProof w:val="0"/>
          <w:sz w:val="24"/>
          <w:szCs w:val="24"/>
          <w:lang w:eastAsia="ja-JP"/>
        </w:rPr>
        <w:t xml:space="preserve"> a smaller percentage error.</w:t>
      </w:r>
      <w:r w:rsidR="00FB4395" w:rsidRPr="00890351">
        <w:rPr>
          <w:rFonts w:ascii="Times New Roman" w:eastAsia="A-OTF UD新ゴNT Pr6N R" w:hAnsi="Times New Roman"/>
          <w:i w:val="0"/>
          <w:noProof w:val="0"/>
          <w:sz w:val="24"/>
          <w:szCs w:val="24"/>
          <w:lang w:eastAsia="ja-JP"/>
        </w:rPr>
        <w:t xml:space="preserve"> ULA = upper limits of agreement; LLA = lower limits of agreement; PE = percentage error.</w:t>
      </w:r>
    </w:p>
    <w:p w14:paraId="4B5C586A" w14:textId="77777777" w:rsidR="00E54F0F" w:rsidRPr="00890351" w:rsidRDefault="00E54F0F" w:rsidP="00BF3B8A">
      <w:pPr>
        <w:spacing w:line="480" w:lineRule="auto"/>
      </w:pPr>
    </w:p>
    <w:p w14:paraId="30B8A7AF" w14:textId="77777777" w:rsidR="00E12892" w:rsidRPr="00890351" w:rsidRDefault="00457A3F" w:rsidP="00AA2862">
      <w:pPr>
        <w:pStyle w:val="1"/>
        <w:spacing w:before="0" w:after="0" w:line="480" w:lineRule="auto"/>
        <w:rPr>
          <w:rFonts w:ascii="Times New Roman" w:eastAsia="A-OTF UD新ゴNT Pr6N R" w:hAnsi="Times New Roman"/>
          <w:i w:val="0"/>
          <w:noProof w:val="0"/>
          <w:sz w:val="24"/>
          <w:szCs w:val="24"/>
          <w:lang w:eastAsia="ja-JP"/>
        </w:rPr>
      </w:pPr>
      <w:r w:rsidRPr="00890351">
        <w:rPr>
          <w:rFonts w:ascii="Times New Roman" w:hAnsi="Times New Roman"/>
          <w:i w:val="0"/>
          <w:noProof w:val="0"/>
          <w:sz w:val="24"/>
          <w:szCs w:val="24"/>
        </w:rPr>
        <w:t>Fig</w:t>
      </w:r>
      <w:r w:rsidR="00FB4395" w:rsidRPr="00890351">
        <w:rPr>
          <w:rFonts w:ascii="Times New Roman" w:hAnsi="Times New Roman"/>
          <w:i w:val="0"/>
          <w:noProof w:val="0"/>
          <w:sz w:val="24"/>
          <w:szCs w:val="24"/>
        </w:rPr>
        <w:t>ure</w:t>
      </w:r>
      <w:r w:rsidRPr="00890351">
        <w:rPr>
          <w:rFonts w:ascii="Times New Roman" w:hAnsi="Times New Roman"/>
          <w:i w:val="0"/>
          <w:noProof w:val="0"/>
          <w:sz w:val="24"/>
          <w:szCs w:val="24"/>
        </w:rPr>
        <w:t xml:space="preserve"> 4</w:t>
      </w:r>
      <w:r w:rsidR="00FB4395" w:rsidRPr="00890351">
        <w:rPr>
          <w:rFonts w:ascii="Times New Roman" w:hAnsi="Times New Roman"/>
          <w:i w:val="0"/>
          <w:noProof w:val="0"/>
          <w:sz w:val="24"/>
          <w:szCs w:val="24"/>
        </w:rPr>
        <w:t xml:space="preserve">. </w:t>
      </w:r>
      <w:r w:rsidR="00C1267E" w:rsidRPr="00890351">
        <w:rPr>
          <w:rFonts w:ascii="Times New Roman" w:eastAsia="A-OTF UD新ゴNT Pr6N R" w:hAnsi="Times New Roman"/>
          <w:i w:val="0"/>
          <w:noProof w:val="0"/>
          <w:sz w:val="24"/>
          <w:szCs w:val="24"/>
          <w:lang w:eastAsia="ja-JP"/>
        </w:rPr>
        <w:t>The t</w:t>
      </w:r>
      <w:r w:rsidR="00AA2862" w:rsidRPr="00890351">
        <w:rPr>
          <w:rFonts w:ascii="Times New Roman" w:eastAsia="A-OTF UD新ゴNT Pr6N R" w:hAnsi="Times New Roman"/>
          <w:i w:val="0"/>
          <w:noProof w:val="0"/>
          <w:sz w:val="24"/>
          <w:szCs w:val="24"/>
          <w:lang w:eastAsia="ja-JP"/>
        </w:rPr>
        <w:t xml:space="preserve">rending ability </w:t>
      </w:r>
      <w:r w:rsidR="00E12892" w:rsidRPr="00890351">
        <w:rPr>
          <w:rFonts w:ascii="Times New Roman" w:eastAsia="A-OTF UD新ゴNT Pr6N R" w:hAnsi="Times New Roman"/>
          <w:i w:val="0"/>
          <w:noProof w:val="0"/>
          <w:sz w:val="24"/>
          <w:szCs w:val="24"/>
          <w:lang w:eastAsia="ja-JP"/>
        </w:rPr>
        <w:t>for FloTrac/Vigileo</w:t>
      </w:r>
      <w:r w:rsidR="00E12892" w:rsidRPr="00890351">
        <w:rPr>
          <w:rFonts w:ascii="Times New Roman" w:eastAsia="A-OTF UD新ゴNT Pr6N R" w:hAnsi="Times New Roman"/>
          <w:i w:val="0"/>
          <w:noProof w:val="0"/>
          <w:sz w:val="24"/>
          <w:szCs w:val="24"/>
          <w:vertAlign w:val="superscript"/>
          <w:lang w:eastAsia="ja-JP"/>
        </w:rPr>
        <w:t>TM</w:t>
      </w:r>
      <w:r w:rsidR="00E12892" w:rsidRPr="00890351">
        <w:rPr>
          <w:rFonts w:ascii="Times New Roman" w:eastAsia="A-OTF UD新ゴNT Pr6N R" w:hAnsi="Times New Roman"/>
          <w:i w:val="0"/>
          <w:noProof w:val="0"/>
          <w:sz w:val="24"/>
          <w:szCs w:val="24"/>
          <w:lang w:eastAsia="ja-JP"/>
        </w:rPr>
        <w:t xml:space="preserve"> </w:t>
      </w:r>
      <w:r w:rsidR="00AA2862" w:rsidRPr="00890351">
        <w:rPr>
          <w:rFonts w:ascii="Times New Roman" w:eastAsia="A-OTF UD新ゴNT Pr6N R" w:hAnsi="Times New Roman"/>
          <w:i w:val="0"/>
          <w:noProof w:val="0"/>
          <w:sz w:val="24"/>
          <w:szCs w:val="24"/>
          <w:lang w:eastAsia="ja-JP"/>
        </w:rPr>
        <w:t xml:space="preserve">was also evaluated by </w:t>
      </w:r>
      <w:r w:rsidR="00C1267E" w:rsidRPr="00890351">
        <w:rPr>
          <w:rFonts w:ascii="Times New Roman" w:eastAsia="A-OTF UD新ゴNT Pr6N R" w:hAnsi="Times New Roman"/>
          <w:i w:val="0"/>
          <w:noProof w:val="0"/>
          <w:sz w:val="24"/>
          <w:szCs w:val="24"/>
          <w:lang w:eastAsia="ja-JP"/>
        </w:rPr>
        <w:t xml:space="preserve">the </w:t>
      </w:r>
      <w:r w:rsidR="00AA2862" w:rsidRPr="00890351">
        <w:rPr>
          <w:rFonts w:ascii="Times New Roman" w:eastAsia="A-OTF UD新ゴNT Pr6N R" w:hAnsi="Times New Roman"/>
          <w:i w:val="0"/>
          <w:noProof w:val="0"/>
          <w:sz w:val="24"/>
          <w:szCs w:val="24"/>
          <w:lang w:eastAsia="ja-JP"/>
        </w:rPr>
        <w:t>polar</w:t>
      </w:r>
      <w:r w:rsidR="00E12892" w:rsidRPr="00890351">
        <w:rPr>
          <w:rFonts w:ascii="Times New Roman" w:eastAsia="A-OTF UD新ゴNT Pr6N R" w:hAnsi="Times New Roman"/>
          <w:i w:val="0"/>
          <w:noProof w:val="0"/>
          <w:sz w:val="24"/>
          <w:szCs w:val="24"/>
          <w:lang w:eastAsia="ja-JP"/>
        </w:rPr>
        <w:t xml:space="preserve"> plot</w:t>
      </w:r>
      <w:r w:rsidR="00AA2862" w:rsidRPr="00890351">
        <w:rPr>
          <w:rFonts w:ascii="Times New Roman" w:eastAsia="A-OTF UD新ゴNT Pr6N R" w:hAnsi="Times New Roman"/>
          <w:i w:val="0"/>
          <w:noProof w:val="0"/>
          <w:sz w:val="24"/>
          <w:szCs w:val="24"/>
          <w:lang w:eastAsia="ja-JP"/>
        </w:rPr>
        <w:t xml:space="preserve"> </w:t>
      </w:r>
      <w:r w:rsidR="00E12892" w:rsidRPr="00890351">
        <w:rPr>
          <w:rFonts w:ascii="Times New Roman" w:eastAsia="A-OTF UD新ゴNT Pr6N R" w:hAnsi="Times New Roman"/>
          <w:i w:val="0"/>
          <w:noProof w:val="0"/>
          <w:sz w:val="24"/>
          <w:szCs w:val="24"/>
          <w:lang w:eastAsia="ja-JP"/>
        </w:rPr>
        <w:t>method</w:t>
      </w:r>
      <w:r w:rsidR="008A130D" w:rsidRPr="00890351">
        <w:rPr>
          <w:rFonts w:ascii="Times New Roman" w:eastAsia="A-OTF UD新ゴNT Pr6N R" w:hAnsi="Times New Roman"/>
          <w:i w:val="0"/>
          <w:noProof w:val="0"/>
          <w:sz w:val="24"/>
          <w:szCs w:val="24"/>
          <w:lang w:eastAsia="ja-JP"/>
        </w:rPr>
        <w:t xml:space="preserve"> (n = 93)</w:t>
      </w:r>
      <w:r w:rsidR="00C1267E" w:rsidRPr="00890351">
        <w:rPr>
          <w:rFonts w:ascii="Times New Roman" w:eastAsia="A-OTF UD新ゴNT Pr6N R" w:hAnsi="Times New Roman"/>
          <w:i w:val="0"/>
          <w:noProof w:val="0"/>
          <w:sz w:val="24"/>
          <w:szCs w:val="24"/>
          <w:lang w:eastAsia="ja-JP"/>
        </w:rPr>
        <w:t>. The cut</w:t>
      </w:r>
      <w:r w:rsidR="00AA2862" w:rsidRPr="00890351">
        <w:rPr>
          <w:rFonts w:ascii="Times New Roman" w:eastAsia="A-OTF UD新ゴNT Pr6N R" w:hAnsi="Times New Roman"/>
          <w:i w:val="0"/>
          <w:noProof w:val="0"/>
          <w:sz w:val="24"/>
          <w:szCs w:val="24"/>
          <w:lang w:eastAsia="ja-JP"/>
        </w:rPr>
        <w:t>off value was 0.5 L/min/m</w:t>
      </w:r>
      <w:r w:rsidR="00AA2862" w:rsidRPr="00890351">
        <w:rPr>
          <w:rFonts w:ascii="Times New Roman" w:eastAsia="A-OTF UD新ゴNT Pr6N R" w:hAnsi="Times New Roman"/>
          <w:i w:val="0"/>
          <w:noProof w:val="0"/>
          <w:sz w:val="24"/>
          <w:szCs w:val="24"/>
          <w:vertAlign w:val="superscript"/>
          <w:lang w:eastAsia="ja-JP"/>
        </w:rPr>
        <w:t>2</w:t>
      </w:r>
      <w:r w:rsidR="00AA2862" w:rsidRPr="00890351">
        <w:rPr>
          <w:rFonts w:ascii="Times New Roman" w:eastAsia="A-OTF UD新ゴNT Pr6N R" w:hAnsi="Times New Roman"/>
          <w:i w:val="0"/>
          <w:noProof w:val="0"/>
          <w:sz w:val="24"/>
          <w:szCs w:val="24"/>
          <w:lang w:eastAsia="ja-JP"/>
        </w:rPr>
        <w:t>.</w:t>
      </w:r>
      <w:r w:rsidR="00C1267E" w:rsidRPr="00890351">
        <w:rPr>
          <w:rFonts w:ascii="Times New Roman" w:eastAsia="A-OTF UD新ゴNT Pr6N R" w:hAnsi="Times New Roman"/>
          <w:i w:val="0"/>
          <w:noProof w:val="0"/>
          <w:sz w:val="24"/>
          <w:szCs w:val="24"/>
          <w:lang w:eastAsia="ja-JP"/>
        </w:rPr>
        <w:t xml:space="preserve"> The angular bias was</w:t>
      </w:r>
      <w:r w:rsidR="005E02B2" w:rsidRPr="00890351">
        <w:rPr>
          <w:rFonts w:ascii="Times New Roman" w:eastAsia="A-OTF UD新ゴNT Pr6N R" w:hAnsi="Times New Roman"/>
          <w:i w:val="0"/>
          <w:noProof w:val="0"/>
          <w:sz w:val="24"/>
          <w:szCs w:val="24"/>
          <w:lang w:eastAsia="ja-JP"/>
        </w:rPr>
        <w:t xml:space="preserve"> 8.1</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 and th</w:t>
      </w:r>
      <w:r w:rsidR="00C1267E" w:rsidRPr="00890351">
        <w:rPr>
          <w:rFonts w:ascii="Times New Roman" w:eastAsia="A-OTF UD新ゴNT Pr6N R" w:hAnsi="Times New Roman"/>
          <w:i w:val="0"/>
          <w:noProof w:val="0"/>
          <w:sz w:val="24"/>
          <w:szCs w:val="24"/>
          <w:lang w:eastAsia="ja-JP"/>
        </w:rPr>
        <w:t>e angular limits of agreement were</w:t>
      </w:r>
      <w:r w:rsidR="005E02B2" w:rsidRPr="00890351">
        <w:rPr>
          <w:rFonts w:ascii="Times New Roman" w:eastAsia="A-OTF UD新ゴNT Pr6N R" w:hAnsi="Times New Roman"/>
          <w:i w:val="0"/>
          <w:noProof w:val="0"/>
          <w:sz w:val="24"/>
          <w:szCs w:val="24"/>
          <w:lang w:eastAsia="ja-JP"/>
        </w:rPr>
        <w:t xml:space="preserve"> from </w:t>
      </w:r>
      <w:r w:rsidR="00E32974"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61.0</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 xml:space="preserve"> to 77.1</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w:t>
      </w:r>
    </w:p>
    <w:p w14:paraId="3705C1DC" w14:textId="77777777" w:rsidR="00E12892" w:rsidRPr="00890351" w:rsidRDefault="00E12892" w:rsidP="00AA2862">
      <w:pPr>
        <w:pStyle w:val="1"/>
        <w:spacing w:before="0" w:after="0" w:line="480" w:lineRule="auto"/>
        <w:rPr>
          <w:rFonts w:ascii="Times New Roman" w:eastAsia="A-OTF UD新ゴNT Pr6N R" w:hAnsi="Times New Roman"/>
          <w:i w:val="0"/>
          <w:noProof w:val="0"/>
          <w:sz w:val="24"/>
          <w:szCs w:val="24"/>
          <w:lang w:eastAsia="ja-JP"/>
        </w:rPr>
      </w:pPr>
    </w:p>
    <w:p w14:paraId="72EAF43A" w14:textId="77777777" w:rsidR="00AA2862" w:rsidRPr="00890351" w:rsidRDefault="002D412C" w:rsidP="00AA2862">
      <w:pPr>
        <w:pStyle w:val="1"/>
        <w:spacing w:before="0" w:after="0" w:line="480" w:lineRule="auto"/>
        <w:rPr>
          <w:rFonts w:ascii="Times New Roman" w:hAnsi="Times New Roman"/>
          <w:noProof w:val="0"/>
          <w:sz w:val="24"/>
          <w:szCs w:val="24"/>
          <w:lang w:eastAsia="ja-JP"/>
        </w:rPr>
      </w:pPr>
      <w:r w:rsidRPr="00890351">
        <w:rPr>
          <w:rFonts w:ascii="Times New Roman" w:eastAsia="A-OTF UD新ゴNT Pr6N R" w:hAnsi="Times New Roman"/>
          <w:i w:val="0"/>
          <w:noProof w:val="0"/>
          <w:sz w:val="24"/>
          <w:szCs w:val="24"/>
          <w:lang w:eastAsia="ja-JP"/>
        </w:rPr>
        <w:t>Fig</w:t>
      </w:r>
      <w:r w:rsidR="00FB4395" w:rsidRPr="00890351">
        <w:rPr>
          <w:rFonts w:ascii="Times New Roman" w:eastAsia="A-OTF UD新ゴNT Pr6N R" w:hAnsi="Times New Roman"/>
          <w:i w:val="0"/>
          <w:noProof w:val="0"/>
          <w:sz w:val="24"/>
          <w:szCs w:val="24"/>
          <w:lang w:eastAsia="ja-JP"/>
        </w:rPr>
        <w:t xml:space="preserve">ure </w:t>
      </w:r>
      <w:r w:rsidRPr="00890351">
        <w:rPr>
          <w:rFonts w:ascii="Times New Roman" w:eastAsia="A-OTF UD新ゴNT Pr6N R" w:hAnsi="Times New Roman"/>
          <w:i w:val="0"/>
          <w:noProof w:val="0"/>
          <w:sz w:val="24"/>
          <w:szCs w:val="24"/>
          <w:lang w:eastAsia="ja-JP"/>
        </w:rPr>
        <w:t>5</w:t>
      </w:r>
      <w:r w:rsidR="00FB4395" w:rsidRPr="00890351">
        <w:rPr>
          <w:rFonts w:ascii="Times New Roman" w:eastAsia="A-OTF UD新ゴNT Pr6N R" w:hAnsi="Times New Roman"/>
          <w:i w:val="0"/>
          <w:noProof w:val="0"/>
          <w:sz w:val="24"/>
          <w:szCs w:val="24"/>
          <w:lang w:eastAsia="ja-JP"/>
        </w:rPr>
        <w:t xml:space="preserve">. </w:t>
      </w:r>
      <w:r w:rsidR="005E02B2" w:rsidRPr="00890351">
        <w:rPr>
          <w:rFonts w:ascii="Times New Roman" w:eastAsia="A-OTF UD新ゴNT Pr6N R" w:hAnsi="Times New Roman"/>
          <w:i w:val="0"/>
          <w:noProof w:val="0"/>
          <w:sz w:val="24"/>
          <w:szCs w:val="24"/>
          <w:lang w:eastAsia="ja-JP"/>
        </w:rPr>
        <w:t>The polar plot method for LiDCOrapid</w:t>
      </w:r>
      <w:r w:rsidR="005E02B2" w:rsidRPr="00890351">
        <w:rPr>
          <w:rFonts w:ascii="Times New Roman" w:eastAsia="A-OTF UD新ゴNT Pr6N R" w:hAnsi="Times New Roman"/>
          <w:i w:val="0"/>
          <w:noProof w:val="0"/>
          <w:sz w:val="24"/>
          <w:szCs w:val="24"/>
          <w:vertAlign w:val="superscript"/>
          <w:lang w:eastAsia="ja-JP"/>
        </w:rPr>
        <w:t>TM</w:t>
      </w:r>
      <w:r w:rsidR="008A130D" w:rsidRPr="00890351">
        <w:rPr>
          <w:rFonts w:ascii="Times New Roman" w:eastAsia="A-OTF UD新ゴNT Pr6N R" w:hAnsi="Times New Roman"/>
          <w:i w:val="0"/>
          <w:noProof w:val="0"/>
          <w:sz w:val="24"/>
          <w:szCs w:val="24"/>
          <w:lang w:eastAsia="ja-JP"/>
        </w:rPr>
        <w:t xml:space="preserve"> (n = 88).</w:t>
      </w:r>
      <w:r w:rsidR="00AA2862" w:rsidRPr="00890351">
        <w:rPr>
          <w:rFonts w:ascii="Times New Roman" w:eastAsia="A-OTF UD新ゴNT Pr6N R" w:hAnsi="Times New Roman"/>
          <w:i w:val="0"/>
          <w:noProof w:val="0"/>
          <w:sz w:val="24"/>
          <w:szCs w:val="24"/>
          <w:lang w:eastAsia="ja-JP"/>
        </w:rPr>
        <w:t xml:space="preserve"> </w:t>
      </w:r>
      <w:r w:rsidR="00C1267E" w:rsidRPr="00890351">
        <w:rPr>
          <w:rFonts w:ascii="Times New Roman" w:eastAsia="A-OTF UD新ゴNT Pr6N R" w:hAnsi="Times New Roman"/>
          <w:i w:val="0"/>
          <w:noProof w:val="0"/>
          <w:sz w:val="24"/>
          <w:szCs w:val="24"/>
          <w:lang w:eastAsia="ja-JP"/>
        </w:rPr>
        <w:t>The angular bias was</w:t>
      </w:r>
      <w:r w:rsidR="005E02B2" w:rsidRPr="00890351">
        <w:rPr>
          <w:rFonts w:ascii="Times New Roman" w:eastAsia="A-OTF UD新ゴNT Pr6N R" w:hAnsi="Times New Roman"/>
          <w:i w:val="0"/>
          <w:noProof w:val="0"/>
          <w:sz w:val="24"/>
          <w:szCs w:val="24"/>
          <w:lang w:eastAsia="ja-JP"/>
        </w:rPr>
        <w:t xml:space="preserve"> 6.0</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 and th</w:t>
      </w:r>
      <w:r w:rsidR="00C1267E" w:rsidRPr="00890351">
        <w:rPr>
          <w:rFonts w:ascii="Times New Roman" w:eastAsia="A-OTF UD新ゴNT Pr6N R" w:hAnsi="Times New Roman"/>
          <w:i w:val="0"/>
          <w:noProof w:val="0"/>
          <w:sz w:val="24"/>
          <w:szCs w:val="24"/>
          <w:lang w:eastAsia="ja-JP"/>
        </w:rPr>
        <w:t>e angular limits of agreement were</w:t>
      </w:r>
      <w:r w:rsidR="005E02B2" w:rsidRPr="00890351">
        <w:rPr>
          <w:rFonts w:ascii="Times New Roman" w:eastAsia="A-OTF UD新ゴNT Pr6N R" w:hAnsi="Times New Roman"/>
          <w:i w:val="0"/>
          <w:noProof w:val="0"/>
          <w:sz w:val="24"/>
          <w:szCs w:val="24"/>
          <w:lang w:eastAsia="ja-JP"/>
        </w:rPr>
        <w:t xml:space="preserve"> from </w:t>
      </w:r>
      <w:r w:rsidR="00E32974"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36.1</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 xml:space="preserve"> to 48.0</w:t>
      </w:r>
      <w:r w:rsidR="00FB4395" w:rsidRPr="00890351">
        <w:rPr>
          <w:rFonts w:ascii="Times New Roman" w:eastAsia="A-OTF UD新ゴNT Pr6N R" w:hAnsi="Times New Roman"/>
          <w:i w:val="0"/>
          <w:noProof w:val="0"/>
          <w:sz w:val="24"/>
          <w:szCs w:val="24"/>
          <w:lang w:eastAsia="ja-JP"/>
        </w:rPr>
        <w:t>°</w:t>
      </w:r>
      <w:r w:rsidR="005E02B2" w:rsidRPr="00890351">
        <w:rPr>
          <w:rFonts w:ascii="Times New Roman" w:eastAsia="A-OTF UD新ゴNT Pr6N R" w:hAnsi="Times New Roman"/>
          <w:i w:val="0"/>
          <w:noProof w:val="0"/>
          <w:sz w:val="24"/>
          <w:szCs w:val="24"/>
          <w:lang w:eastAsia="ja-JP"/>
        </w:rPr>
        <w:t xml:space="preserve">. </w:t>
      </w:r>
      <w:r w:rsidR="00AA2862" w:rsidRPr="00890351">
        <w:rPr>
          <w:rFonts w:ascii="Times New Roman" w:eastAsia="A-OTF UD新ゴNT Pr6N R" w:hAnsi="Times New Roman"/>
          <w:i w:val="0"/>
          <w:noProof w:val="0"/>
          <w:sz w:val="24"/>
          <w:szCs w:val="24"/>
          <w:lang w:eastAsia="ja-JP"/>
        </w:rPr>
        <w:t>LiDCOrapid</w:t>
      </w:r>
      <w:r w:rsidR="00AA2862" w:rsidRPr="00890351">
        <w:rPr>
          <w:rFonts w:ascii="Times New Roman" w:eastAsia="A-OTF UD新ゴNT Pr6N R" w:hAnsi="Times New Roman"/>
          <w:i w:val="0"/>
          <w:noProof w:val="0"/>
          <w:sz w:val="24"/>
          <w:szCs w:val="24"/>
          <w:vertAlign w:val="superscript"/>
          <w:lang w:eastAsia="ja-JP"/>
        </w:rPr>
        <w:t>TM</w:t>
      </w:r>
      <w:r w:rsidR="00C1267E" w:rsidRPr="00890351">
        <w:rPr>
          <w:rFonts w:ascii="Times New Roman" w:eastAsia="A-OTF UD新ゴNT Pr6N R" w:hAnsi="Times New Roman"/>
          <w:i w:val="0"/>
          <w:noProof w:val="0"/>
          <w:sz w:val="24"/>
          <w:szCs w:val="24"/>
          <w:lang w:eastAsia="ja-JP"/>
        </w:rPr>
        <w:t xml:space="preserve"> demonstrated</w:t>
      </w:r>
      <w:r w:rsidR="00AA2862" w:rsidRPr="00890351">
        <w:rPr>
          <w:rFonts w:ascii="Times New Roman" w:eastAsia="A-OTF UD新ゴNT Pr6N R" w:hAnsi="Times New Roman"/>
          <w:i w:val="0"/>
          <w:noProof w:val="0"/>
          <w:sz w:val="24"/>
          <w:szCs w:val="24"/>
          <w:lang w:eastAsia="ja-JP"/>
        </w:rPr>
        <w:t xml:space="preserve"> </w:t>
      </w:r>
      <w:r w:rsidR="00C1267E" w:rsidRPr="00890351">
        <w:rPr>
          <w:rFonts w:ascii="Times New Roman" w:eastAsia="A-OTF UD新ゴNT Pr6N R" w:hAnsi="Times New Roman"/>
          <w:i w:val="0"/>
          <w:noProof w:val="0"/>
          <w:sz w:val="24"/>
          <w:szCs w:val="24"/>
          <w:lang w:eastAsia="ja-JP"/>
        </w:rPr>
        <w:t xml:space="preserve">a </w:t>
      </w:r>
      <w:r w:rsidR="00AA2862" w:rsidRPr="00890351">
        <w:rPr>
          <w:rFonts w:ascii="Times New Roman" w:eastAsia="A-OTF UD新ゴNT Pr6N R" w:hAnsi="Times New Roman"/>
          <w:i w:val="0"/>
          <w:noProof w:val="0"/>
          <w:sz w:val="24"/>
          <w:szCs w:val="24"/>
          <w:lang w:eastAsia="ja-JP"/>
        </w:rPr>
        <w:t>better t</w:t>
      </w:r>
      <w:r w:rsidR="00333749" w:rsidRPr="00890351">
        <w:rPr>
          <w:rFonts w:ascii="Times New Roman" w:eastAsia="A-OTF UD新ゴNT Pr6N R" w:hAnsi="Times New Roman"/>
          <w:i w:val="0"/>
          <w:noProof w:val="0"/>
          <w:sz w:val="24"/>
          <w:szCs w:val="24"/>
          <w:lang w:eastAsia="ja-JP"/>
        </w:rPr>
        <w:t>rending ability</w:t>
      </w:r>
      <w:r w:rsidR="00FB4395" w:rsidRPr="00890351">
        <w:rPr>
          <w:rFonts w:ascii="Times New Roman" w:eastAsia="A-OTF UD新ゴNT Pr6N R" w:hAnsi="Times New Roman"/>
          <w:i w:val="0"/>
          <w:noProof w:val="0"/>
          <w:sz w:val="24"/>
          <w:szCs w:val="24"/>
          <w:lang w:eastAsia="ja-JP"/>
        </w:rPr>
        <w:t xml:space="preserve"> than FloTrac/Vigileo</w:t>
      </w:r>
      <w:r w:rsidR="00FB4395" w:rsidRPr="00890351">
        <w:rPr>
          <w:rFonts w:ascii="Times New Roman" w:eastAsia="A-OTF UD新ゴNT Pr6N R" w:hAnsi="Times New Roman"/>
          <w:i w:val="0"/>
          <w:noProof w:val="0"/>
          <w:sz w:val="24"/>
          <w:szCs w:val="24"/>
          <w:vertAlign w:val="superscript"/>
          <w:lang w:eastAsia="ja-JP"/>
        </w:rPr>
        <w:t>TM</w:t>
      </w:r>
      <w:r w:rsidR="00E12892" w:rsidRPr="00890351">
        <w:rPr>
          <w:rFonts w:ascii="Times New Roman" w:eastAsia="A-OTF UD新ゴNT Pr6N R" w:hAnsi="Times New Roman"/>
          <w:i w:val="0"/>
          <w:noProof w:val="0"/>
          <w:sz w:val="24"/>
          <w:szCs w:val="24"/>
          <w:lang w:eastAsia="ja-JP"/>
        </w:rPr>
        <w:t>.</w:t>
      </w:r>
    </w:p>
    <w:p w14:paraId="3AA85712" w14:textId="77777777" w:rsidR="00287246" w:rsidRPr="00890351" w:rsidRDefault="00287246" w:rsidP="00BF3B8A">
      <w:pPr>
        <w:pStyle w:val="1"/>
        <w:spacing w:before="0" w:after="0" w:line="480" w:lineRule="auto"/>
        <w:rPr>
          <w:rFonts w:ascii="A-OTF UD新ゴNT Pr6N R" w:eastAsia="A-OTF UD新ゴNT Pr6N R" w:hAnsi="A-OTF UD新ゴNT Pr6N R" w:cs="Baoli SC Regular"/>
          <w:i w:val="0"/>
          <w:noProof w:val="0"/>
          <w:sz w:val="20"/>
          <w:lang w:eastAsia="ja-JP"/>
        </w:rPr>
      </w:pPr>
      <w:r w:rsidRPr="00890351">
        <w:rPr>
          <w:rFonts w:ascii="Times New Roman" w:hAnsi="Times New Roman"/>
          <w:i w:val="0"/>
          <w:noProof w:val="0"/>
          <w:sz w:val="24"/>
          <w:szCs w:val="24"/>
        </w:rPr>
        <w:br w:type="page"/>
      </w:r>
      <w:bookmarkEnd w:id="11"/>
      <w:r w:rsidRPr="00890351">
        <w:rPr>
          <w:rFonts w:ascii="Times New Roman" w:hAnsi="Times New Roman"/>
          <w:i w:val="0"/>
          <w:noProof w:val="0"/>
          <w:sz w:val="24"/>
          <w:szCs w:val="24"/>
        </w:rPr>
        <w:t xml:space="preserve">References </w:t>
      </w:r>
    </w:p>
    <w:p w14:paraId="1C293936" w14:textId="77777777" w:rsidR="007F2D27" w:rsidRPr="007F2D27" w:rsidRDefault="004632AF" w:rsidP="007F2D27">
      <w:pPr>
        <w:pStyle w:val="EndNoteBibliography"/>
        <w:rPr>
          <w:noProof/>
        </w:rPr>
      </w:pPr>
      <w:r w:rsidRPr="00890351">
        <w:fldChar w:fldCharType="begin"/>
      </w:r>
      <w:r w:rsidR="007E2C84" w:rsidRPr="00890351">
        <w:instrText xml:space="preserve"> ADDIN EN.REFLIST </w:instrText>
      </w:r>
      <w:r w:rsidRPr="00890351">
        <w:fldChar w:fldCharType="separate"/>
      </w:r>
      <w:r w:rsidR="007F2D27" w:rsidRPr="007F2D27">
        <w:rPr>
          <w:noProof/>
        </w:rPr>
        <w:t>1. Sakka SG (2015) Hemodynamic Monitoring in the Critically Ill Patient - Current Status and Perspective. Front Med (Lausanne) 2:44. doi:10.3389/fmed.2015.00044</w:t>
      </w:r>
    </w:p>
    <w:p w14:paraId="5CF52241" w14:textId="77777777" w:rsidR="007F2D27" w:rsidRPr="007F2D27" w:rsidRDefault="007F2D27" w:rsidP="007F2D27">
      <w:pPr>
        <w:pStyle w:val="EndNoteBibliography"/>
        <w:rPr>
          <w:noProof/>
        </w:rPr>
      </w:pPr>
      <w:r w:rsidRPr="007F2D27">
        <w:rPr>
          <w:noProof/>
        </w:rPr>
        <w:t>2. American Society of Anesthesiologists Task Force on Pulmonary Artery C (2003) Practice guidelines for pulmonary artery catheterization: an updated report by the American Society of Anesthesiologists Task Force on Pulmonary Artery Catheterization. Anesthesiology 99 (4):988-1014</w:t>
      </w:r>
    </w:p>
    <w:p w14:paraId="026AB373" w14:textId="77777777" w:rsidR="007F2D27" w:rsidRPr="007F2D27" w:rsidRDefault="007F2D27" w:rsidP="007F2D27">
      <w:pPr>
        <w:pStyle w:val="EndNoteBibliography"/>
        <w:rPr>
          <w:noProof/>
        </w:rPr>
      </w:pPr>
      <w:r w:rsidRPr="007F2D27">
        <w:rPr>
          <w:noProof/>
        </w:rPr>
        <w:t>3. Thiele RH, Bartels K, Gan TJ (2015) Cardiac output monitoring: a contemporary assessment and review. Critical care medicine 43 (1):177-185. doi:10.1097/CCM.0000000000000608</w:t>
      </w:r>
    </w:p>
    <w:p w14:paraId="24C9F549" w14:textId="77777777" w:rsidR="007F2D27" w:rsidRPr="007F2D27" w:rsidRDefault="007F2D27" w:rsidP="007F2D27">
      <w:pPr>
        <w:pStyle w:val="EndNoteBibliography"/>
        <w:rPr>
          <w:noProof/>
        </w:rPr>
      </w:pPr>
      <w:r w:rsidRPr="007F2D27">
        <w:rPr>
          <w:noProof/>
        </w:rPr>
        <w:t>4. Suehiro K, Tanaka K, Matsuura T, Funao T, Yamada T, Mori T, Nishikawa K (2014) The Vigileo-FloTrac system: arterial waveform analysis for measuring cardiac output and predicting fluid responsiveness: a clinical review. Journal of cardiothoracic and vascular anesthesia 28 (5):1361-1374. doi:10.1053/j.jvca.2014.02.020</w:t>
      </w:r>
    </w:p>
    <w:p w14:paraId="0AC8AB50" w14:textId="77777777" w:rsidR="007F2D27" w:rsidRPr="007F2D27" w:rsidRDefault="007F2D27" w:rsidP="007F2D27">
      <w:pPr>
        <w:pStyle w:val="EndNoteBibliography"/>
        <w:rPr>
          <w:noProof/>
        </w:rPr>
      </w:pPr>
      <w:r w:rsidRPr="007F2D27">
        <w:rPr>
          <w:noProof/>
        </w:rPr>
        <w:t>5. Hadian M, Kim HK, Severyn DA, Pinsky MR (2010) Cross-comparison of cardiac output trending accuracy of LiDCO, PiCCO, FloTrac and pulmonary artery catheters. Critical care 14 (6):R212. doi:10.1186/cc9335</w:t>
      </w:r>
    </w:p>
    <w:p w14:paraId="7E753026" w14:textId="77777777" w:rsidR="007F2D27" w:rsidRPr="007F2D27" w:rsidRDefault="007F2D27" w:rsidP="007F2D27">
      <w:pPr>
        <w:pStyle w:val="EndNoteBibliography"/>
        <w:rPr>
          <w:noProof/>
        </w:rPr>
      </w:pPr>
      <w:r w:rsidRPr="007F2D27">
        <w:rPr>
          <w:noProof/>
        </w:rPr>
        <w:t>6. Costa MG, Chiarandini P, Scudeller L, Vetrugno L, Pompei L, Serena G, Buttera S, Della Rocca G (2014) Uncalibrated continuous cardiac output measurement in liver transplant patients: LiDCOrapid system versus pulmonary artery catheter. Journal of cardiothoracic and vascular anesthesia 28 (3):540-546. doi:10.1053/j.jvca.2013.12.027</w:t>
      </w:r>
    </w:p>
    <w:p w14:paraId="7ACD0D2F" w14:textId="77777777" w:rsidR="007F2D27" w:rsidRPr="007F2D27" w:rsidRDefault="007F2D27" w:rsidP="007F2D27">
      <w:pPr>
        <w:pStyle w:val="EndNoteBibliography"/>
        <w:rPr>
          <w:noProof/>
        </w:rPr>
      </w:pPr>
      <w:r w:rsidRPr="007F2D27">
        <w:rPr>
          <w:noProof/>
        </w:rPr>
        <w:t>7. Ganter MT, Alhashemi JA, Al-Shabasy AM, Schmid UM, Schott P, Shalabi SA, Badri AM, Hartnack S, Hofer CK (2015) Continuous cardiac output measurement by un-calibrated pulse wave analysis and pulmonary artery catheter in patients with septic shock. Journal of clinical monitoring and computing. doi:10.1007/s10877-015-9672-0</w:t>
      </w:r>
    </w:p>
    <w:p w14:paraId="1E4BFF18" w14:textId="77777777" w:rsidR="007F2D27" w:rsidRPr="007F2D27" w:rsidRDefault="007F2D27" w:rsidP="007F2D27">
      <w:pPr>
        <w:pStyle w:val="EndNoteBibliography"/>
        <w:rPr>
          <w:noProof/>
        </w:rPr>
      </w:pPr>
      <w:r w:rsidRPr="007F2D27">
        <w:rPr>
          <w:noProof/>
        </w:rPr>
        <w:t>8. Schloglhofer T, Gilly H, Schima H (2014) Semi-invasive measurement of cardiac output based on pulse contour: a review and analysis. Canadian journal of anaesthesia = Journal canadien d'anesthesie 61 (5):452-479. doi:10.1007/s12630-014-0135-8</w:t>
      </w:r>
    </w:p>
    <w:p w14:paraId="2496DA12" w14:textId="77777777" w:rsidR="007F2D27" w:rsidRPr="007F2D27" w:rsidRDefault="007F2D27" w:rsidP="007F2D27">
      <w:pPr>
        <w:pStyle w:val="EndNoteBibliography"/>
        <w:rPr>
          <w:noProof/>
        </w:rPr>
      </w:pPr>
      <w:r w:rsidRPr="007F2D27">
        <w:rPr>
          <w:noProof/>
        </w:rPr>
        <w:t>9. Biancofiore G, Critchley LA, Lee A, Bindi L, Bisa M, Esposito M, Meacci L, Mozzo R, DeSimone P, Urbani L, Filipponi F (2009) Evaluation of an uncalibrated arterial pulse contour cardiac output monitoring system in cirrhotic patients undergoing liver surgery. British journal of anaesthesia 102 (1):47-54. doi:10.1093/bja/aen343</w:t>
      </w:r>
    </w:p>
    <w:p w14:paraId="7BE7ABDB" w14:textId="77777777" w:rsidR="007F2D27" w:rsidRPr="007F2D27" w:rsidRDefault="007F2D27" w:rsidP="007F2D27">
      <w:pPr>
        <w:pStyle w:val="EndNoteBibliography"/>
        <w:rPr>
          <w:noProof/>
        </w:rPr>
      </w:pPr>
      <w:r w:rsidRPr="007F2D27">
        <w:rPr>
          <w:noProof/>
        </w:rPr>
        <w:t>10. Pall A, Czifra A, Vitalis Z, Papp M, Paragh G, Szabo Z (2014) Pathophysiological and clinical approach to cirrhotic cardiomyopathy. J Gastrointestin Liver Dis 23 (3):301-310. doi:10.15403/jgld.2014.1121.233.apac</w:t>
      </w:r>
    </w:p>
    <w:p w14:paraId="204A841C" w14:textId="77777777" w:rsidR="007F2D27" w:rsidRPr="007F2D27" w:rsidRDefault="007F2D27" w:rsidP="007F2D27">
      <w:pPr>
        <w:pStyle w:val="EndNoteBibliography"/>
        <w:rPr>
          <w:noProof/>
        </w:rPr>
      </w:pPr>
      <w:r w:rsidRPr="007F2D27">
        <w:rPr>
          <w:noProof/>
        </w:rPr>
        <w:t>11. Wacharasint P, Kunakorn P, Pankongsap P, Preechanukul R (2014) Clinical validation of pulse contour and pulse wave transit time-based continuous cardiac output analyses in Thai patients undergoing cardiac surgery. J Med Assoc Thai 97 Suppl 1:S55-60</w:t>
      </w:r>
    </w:p>
    <w:p w14:paraId="52F2C9D9" w14:textId="77777777" w:rsidR="007F2D27" w:rsidRPr="007F2D27" w:rsidRDefault="007F2D27" w:rsidP="007F2D27">
      <w:pPr>
        <w:pStyle w:val="EndNoteBibliography"/>
        <w:rPr>
          <w:noProof/>
        </w:rPr>
      </w:pPr>
      <w:r w:rsidRPr="007F2D27">
        <w:rPr>
          <w:noProof/>
        </w:rPr>
        <w:t>12. Vetrugno L, Costa MG, Spagnesi L, Pompei L, Chiarandini P, Gimigliano I, Della Rocca G (2011) Uncalibrated arterial pulse cardiac output measurements in patients with moderately abnormal left ventricular function. Journal of cardiothoracic and vascular anesthesia 25 (1):53-58. doi:10.1053/j.jvca.2010.07.001</w:t>
      </w:r>
    </w:p>
    <w:p w14:paraId="1A037017" w14:textId="77777777" w:rsidR="007F2D27" w:rsidRPr="007F2D27" w:rsidRDefault="007F2D27" w:rsidP="007F2D27">
      <w:pPr>
        <w:pStyle w:val="EndNoteBibliography"/>
        <w:rPr>
          <w:noProof/>
        </w:rPr>
      </w:pPr>
      <w:r w:rsidRPr="007F2D27">
        <w:rPr>
          <w:noProof/>
        </w:rPr>
        <w:t>13. Bland JM, Altman DG (2007) Agreement between methods of measurement with multiple observations per individual. Journal of biopharmaceutical statistics 17 (4):571-582. doi:10.1080/10543400701329422</w:t>
      </w:r>
    </w:p>
    <w:p w14:paraId="67763EDA" w14:textId="77777777" w:rsidR="007F2D27" w:rsidRPr="007F2D27" w:rsidRDefault="007F2D27" w:rsidP="007F2D27">
      <w:pPr>
        <w:pStyle w:val="EndNoteBibliography"/>
        <w:rPr>
          <w:noProof/>
        </w:rPr>
      </w:pPr>
      <w:r w:rsidRPr="007F2D27">
        <w:rPr>
          <w:noProof/>
        </w:rPr>
        <w:t>14. Critchley LA, Yang XX, Lee A (2011) Assessment of trending ability of cardiac output monitors by polar plot methodology. In:  J Cardiothorac Vasc Anesth, vol 25. vol 3. 2011 Elsevier Inc, United States, pp 536-546. doi:10.1053/j.jvca.2011.01.003</w:t>
      </w:r>
    </w:p>
    <w:p w14:paraId="0B6CEAD5" w14:textId="77777777" w:rsidR="007F2D27" w:rsidRPr="007F2D27" w:rsidRDefault="007F2D27" w:rsidP="007F2D27">
      <w:pPr>
        <w:pStyle w:val="EndNoteBibliography"/>
        <w:rPr>
          <w:noProof/>
        </w:rPr>
      </w:pPr>
      <w:r w:rsidRPr="007F2D27">
        <w:rPr>
          <w:noProof/>
        </w:rPr>
        <w:t>15. Critchley LA, Critchley JA (1999) A meta-analysis of studies using bias and precision statistics to compare cardiac output measurement techniques. Journal of clinical monitoring and computing 15 (2):85-91</w:t>
      </w:r>
    </w:p>
    <w:p w14:paraId="71B6BFDB" w14:textId="3E562F9A" w:rsidR="00287246" w:rsidRPr="00890351" w:rsidRDefault="004632AF" w:rsidP="007E2C84">
      <w:pPr>
        <w:pStyle w:val="1"/>
        <w:spacing w:before="0" w:after="0" w:line="480" w:lineRule="auto"/>
        <w:rPr>
          <w:rFonts w:ascii="Times New Roman" w:hAnsi="Times New Roman"/>
          <w:i w:val="0"/>
          <w:noProof w:val="0"/>
          <w:sz w:val="24"/>
          <w:szCs w:val="24"/>
          <w:lang w:eastAsia="ja-JP"/>
        </w:rPr>
      </w:pPr>
      <w:r w:rsidRPr="00890351">
        <w:rPr>
          <w:noProof w:val="0"/>
          <w:szCs w:val="24"/>
        </w:rPr>
        <w:fldChar w:fldCharType="end"/>
      </w:r>
    </w:p>
    <w:p w14:paraId="0AEB1658" w14:textId="77777777" w:rsidR="00287246" w:rsidRPr="00890351" w:rsidRDefault="00287246" w:rsidP="002D412C">
      <w:pPr>
        <w:spacing w:line="480" w:lineRule="auto"/>
      </w:pPr>
    </w:p>
    <w:p w14:paraId="77C4E317" w14:textId="77777777" w:rsidR="004805D1" w:rsidRPr="00890351" w:rsidRDefault="004805D1" w:rsidP="002D412C">
      <w:pPr>
        <w:spacing w:line="480" w:lineRule="auto"/>
      </w:pPr>
    </w:p>
    <w:p w14:paraId="5748E13D" w14:textId="77777777" w:rsidR="004805D1" w:rsidRPr="00890351" w:rsidRDefault="004805D1" w:rsidP="002D412C">
      <w:pPr>
        <w:spacing w:line="480" w:lineRule="auto"/>
      </w:pPr>
    </w:p>
    <w:p w14:paraId="21F5D2FA" w14:textId="77777777" w:rsidR="004805D1" w:rsidRPr="00890351" w:rsidRDefault="004805D1" w:rsidP="002D412C">
      <w:pPr>
        <w:spacing w:line="480" w:lineRule="auto"/>
      </w:pPr>
    </w:p>
    <w:p w14:paraId="6EAB9749" w14:textId="77777777" w:rsidR="004805D1" w:rsidRPr="00890351" w:rsidRDefault="004805D1" w:rsidP="002D412C">
      <w:pPr>
        <w:spacing w:line="480" w:lineRule="auto"/>
      </w:pPr>
    </w:p>
    <w:p w14:paraId="47D7BCE3" w14:textId="77777777" w:rsidR="004805D1" w:rsidRPr="00890351" w:rsidRDefault="004805D1" w:rsidP="002D412C">
      <w:pPr>
        <w:spacing w:line="480" w:lineRule="auto"/>
      </w:pPr>
    </w:p>
    <w:p w14:paraId="3A762390" w14:textId="77777777" w:rsidR="004805D1" w:rsidRPr="00890351" w:rsidRDefault="004805D1" w:rsidP="002D412C">
      <w:pPr>
        <w:spacing w:line="480" w:lineRule="auto"/>
      </w:pPr>
    </w:p>
    <w:p w14:paraId="613F0FA5" w14:textId="77777777" w:rsidR="004805D1" w:rsidRPr="00890351" w:rsidRDefault="004805D1" w:rsidP="002D412C">
      <w:pPr>
        <w:spacing w:line="480" w:lineRule="auto"/>
      </w:pPr>
    </w:p>
    <w:p w14:paraId="4B481FF5" w14:textId="77777777" w:rsidR="004805D1" w:rsidRPr="00890351" w:rsidRDefault="004805D1" w:rsidP="002D412C">
      <w:pPr>
        <w:spacing w:line="480" w:lineRule="auto"/>
      </w:pPr>
    </w:p>
    <w:p w14:paraId="28FECCE0" w14:textId="77777777" w:rsidR="004805D1" w:rsidRPr="00890351" w:rsidRDefault="004805D1" w:rsidP="002D412C">
      <w:pPr>
        <w:spacing w:line="480" w:lineRule="auto"/>
      </w:pPr>
    </w:p>
    <w:p w14:paraId="5206832B" w14:textId="77777777" w:rsidR="004805D1" w:rsidRPr="00890351" w:rsidRDefault="004805D1" w:rsidP="002D412C">
      <w:pPr>
        <w:spacing w:line="480" w:lineRule="auto"/>
      </w:pPr>
    </w:p>
    <w:p w14:paraId="5EE2E1A2" w14:textId="77777777" w:rsidR="004805D1" w:rsidRPr="00890351" w:rsidRDefault="004805D1" w:rsidP="002D412C">
      <w:pPr>
        <w:spacing w:line="480" w:lineRule="auto"/>
      </w:pPr>
    </w:p>
    <w:p w14:paraId="40F6FBF6" w14:textId="77777777" w:rsidR="004805D1" w:rsidRPr="00890351" w:rsidRDefault="004805D1" w:rsidP="002D412C">
      <w:pPr>
        <w:spacing w:line="480" w:lineRule="auto"/>
      </w:pPr>
    </w:p>
    <w:p w14:paraId="5E2CECB9" w14:textId="77777777" w:rsidR="004805D1" w:rsidRPr="00890351" w:rsidRDefault="004805D1" w:rsidP="002D412C">
      <w:pPr>
        <w:spacing w:line="480" w:lineRule="auto"/>
      </w:pPr>
    </w:p>
    <w:p w14:paraId="7C8265AC" w14:textId="77777777" w:rsidR="004805D1" w:rsidRPr="00890351" w:rsidRDefault="004805D1" w:rsidP="002D412C">
      <w:pPr>
        <w:spacing w:line="480" w:lineRule="auto"/>
      </w:pPr>
    </w:p>
    <w:p w14:paraId="318369FA" w14:textId="77777777" w:rsidR="004805D1" w:rsidRPr="00890351" w:rsidRDefault="004805D1" w:rsidP="002D412C">
      <w:pPr>
        <w:spacing w:line="480" w:lineRule="auto"/>
      </w:pPr>
    </w:p>
    <w:p w14:paraId="19856447" w14:textId="77777777" w:rsidR="004805D1" w:rsidRPr="00890351" w:rsidRDefault="004805D1" w:rsidP="002D412C">
      <w:pPr>
        <w:spacing w:line="480" w:lineRule="auto"/>
      </w:pPr>
    </w:p>
    <w:p w14:paraId="2D64C412" w14:textId="77777777" w:rsidR="00287246" w:rsidRPr="00890351" w:rsidRDefault="00287246" w:rsidP="00BF3B8A">
      <w:pPr>
        <w:spacing w:after="0" w:line="480" w:lineRule="auto"/>
        <w:rPr>
          <w:noProof w:val="0"/>
          <w:szCs w:val="24"/>
        </w:rPr>
      </w:pPr>
    </w:p>
    <w:p w14:paraId="0DC2BCEF" w14:textId="77777777" w:rsidR="00287246" w:rsidRPr="00890351" w:rsidRDefault="00287246" w:rsidP="00BF3B8A">
      <w:pPr>
        <w:spacing w:after="0" w:line="480" w:lineRule="auto"/>
        <w:rPr>
          <w:noProof w:val="0"/>
          <w:color w:val="FF0000"/>
          <w:szCs w:val="24"/>
        </w:rPr>
      </w:pPr>
    </w:p>
    <w:p w14:paraId="02D6E0DD" w14:textId="77777777" w:rsidR="00287246" w:rsidRPr="00890351" w:rsidRDefault="00287246" w:rsidP="00BF3B8A">
      <w:pPr>
        <w:pStyle w:val="ArticleTitle"/>
        <w:spacing w:after="0" w:line="480" w:lineRule="auto"/>
        <w:rPr>
          <w:noProof w:val="0"/>
          <w:sz w:val="24"/>
          <w:szCs w:val="24"/>
        </w:rPr>
      </w:pPr>
      <w:r w:rsidRPr="00890351">
        <w:rPr>
          <w:noProof w:val="0"/>
          <w:sz w:val="24"/>
          <w:szCs w:val="24"/>
        </w:rPr>
        <w:t>Author Conflict of Interest Checklist</w:t>
      </w:r>
    </w:p>
    <w:p w14:paraId="087D2F11" w14:textId="77777777" w:rsidR="00287246" w:rsidRPr="00890351" w:rsidRDefault="00287246" w:rsidP="00BF3B8A">
      <w:pPr>
        <w:pStyle w:val="ArticleTitle"/>
        <w:spacing w:after="0" w:line="480" w:lineRule="auto"/>
        <w:rPr>
          <w:noProof w:val="0"/>
          <w:sz w:val="24"/>
          <w:szCs w:val="24"/>
        </w:rPr>
      </w:pPr>
    </w:p>
    <w:p w14:paraId="45835C2B" w14:textId="77777777" w:rsidR="00287246" w:rsidRPr="00890351" w:rsidRDefault="00287246" w:rsidP="00BF3B8A">
      <w:pPr>
        <w:spacing w:after="0" w:line="480" w:lineRule="auto"/>
        <w:rPr>
          <w:noProof w:val="0"/>
          <w:szCs w:val="24"/>
        </w:rPr>
      </w:pPr>
      <w:r w:rsidRPr="00890351">
        <w:rPr>
          <w:noProof w:val="0"/>
          <w:szCs w:val="24"/>
        </w:rPr>
        <w:t>To facilitate disclosure, each author must answer the following questions. If you answer any question “yes,” add explanatory information below that question. You may edit this form as required to facilitate disclosure. Please append the completed form to your manuscript on the initial submission. It is not required for revisions unless the COI has changed or additional authors have been added to the paper.</w:t>
      </w:r>
    </w:p>
    <w:p w14:paraId="5B73C8E8" w14:textId="77777777" w:rsidR="00287246" w:rsidRPr="00890351" w:rsidRDefault="00287246" w:rsidP="00BF3B8A">
      <w:pPr>
        <w:spacing w:after="0" w:line="480" w:lineRule="auto"/>
        <w:rPr>
          <w:noProof w:val="0"/>
          <w:szCs w:val="24"/>
        </w:rPr>
      </w:pPr>
    </w:p>
    <w:p w14:paraId="03EF6166" w14:textId="77777777" w:rsidR="00287246" w:rsidRPr="00890351" w:rsidRDefault="00287246" w:rsidP="00BF3B8A">
      <w:pPr>
        <w:spacing w:after="0" w:line="480" w:lineRule="auto"/>
        <w:rPr>
          <w:noProof w:val="0"/>
          <w:szCs w:val="24"/>
        </w:rPr>
      </w:pPr>
      <w:r w:rsidRPr="00890351">
        <w:rPr>
          <w:noProof w:val="0"/>
          <w:szCs w:val="24"/>
        </w:rPr>
        <w:t>The Journal encourages full disclosure. The Journal recognizes that conflict-of-interest is very common and in some settings is unavoidable. Only in exceptional cases does the Journal consider author conflict-of-interest in the peer review process. Please see the Guide for Authors for additional instructions.</w:t>
      </w:r>
    </w:p>
    <w:p w14:paraId="117835DD" w14:textId="77777777" w:rsidR="00287246" w:rsidRPr="00890351" w:rsidRDefault="00287246" w:rsidP="00BF3B8A">
      <w:pPr>
        <w:spacing w:after="0" w:line="480" w:lineRule="auto"/>
        <w:rPr>
          <w:noProof w:val="0"/>
          <w:szCs w:val="24"/>
        </w:rPr>
      </w:pPr>
    </w:p>
    <w:p w14:paraId="4BB70E6A" w14:textId="77777777" w:rsidR="00287246" w:rsidRPr="00890351" w:rsidRDefault="00287246" w:rsidP="004805D1">
      <w:pPr>
        <w:spacing w:after="0" w:line="480" w:lineRule="auto"/>
        <w:rPr>
          <w:noProof w:val="0"/>
          <w:szCs w:val="24"/>
        </w:rPr>
      </w:pPr>
      <w:r w:rsidRPr="00890351">
        <w:rPr>
          <w:noProof w:val="0"/>
          <w:szCs w:val="24"/>
        </w:rPr>
        <w:t xml:space="preserve">Manuscript Title: </w:t>
      </w:r>
      <w:r w:rsidRPr="00890351">
        <w:rPr>
          <w:noProof w:val="0"/>
          <w:szCs w:val="24"/>
        </w:rPr>
        <w:tab/>
      </w:r>
      <w:r w:rsidR="004805D1" w:rsidRPr="00890351">
        <w:rPr>
          <w:noProof w:val="0"/>
          <w:szCs w:val="24"/>
        </w:rPr>
        <w:t>Reliability of Cardiac Output Measurements taken using LiDCOrapid™ and FloTrac</w:t>
      </w:r>
      <w:r w:rsidR="003E6190" w:rsidRPr="00890351">
        <w:rPr>
          <w:noProof w:val="0"/>
          <w:szCs w:val="24"/>
        </w:rPr>
        <w:t>/Vigileo</w:t>
      </w:r>
      <w:r w:rsidR="004805D1" w:rsidRPr="00890351">
        <w:rPr>
          <w:noProof w:val="0"/>
          <w:szCs w:val="24"/>
        </w:rPr>
        <w:t>™</w:t>
      </w:r>
      <w:r w:rsidR="00730E2F" w:rsidRPr="00890351">
        <w:rPr>
          <w:noProof w:val="0"/>
          <w:szCs w:val="24"/>
        </w:rPr>
        <w:t xml:space="preserve"> </w:t>
      </w:r>
      <w:r w:rsidR="004805D1" w:rsidRPr="00890351">
        <w:rPr>
          <w:noProof w:val="0"/>
          <w:szCs w:val="24"/>
        </w:rPr>
        <w:t>across a broad Range of Cardiac Outputs.</w:t>
      </w:r>
    </w:p>
    <w:p w14:paraId="48B0DC03" w14:textId="77777777" w:rsidR="00287246" w:rsidRPr="00890351" w:rsidRDefault="00287246" w:rsidP="00BF3B8A">
      <w:pPr>
        <w:spacing w:after="0" w:line="480" w:lineRule="auto"/>
        <w:rPr>
          <w:noProof w:val="0"/>
          <w:szCs w:val="24"/>
        </w:rPr>
      </w:pPr>
      <w:r w:rsidRPr="00890351">
        <w:rPr>
          <w:noProof w:val="0"/>
          <w:szCs w:val="24"/>
        </w:rPr>
        <w:t>First Author:</w:t>
      </w:r>
      <w:r w:rsidRPr="00890351">
        <w:rPr>
          <w:noProof w:val="0"/>
          <w:szCs w:val="24"/>
        </w:rPr>
        <w:tab/>
      </w:r>
      <w:r w:rsidRPr="00890351">
        <w:rPr>
          <w:noProof w:val="0"/>
          <w:szCs w:val="24"/>
        </w:rPr>
        <w:tab/>
      </w:r>
      <w:r w:rsidR="004805D1" w:rsidRPr="00890351">
        <w:rPr>
          <w:noProof w:val="0"/>
          <w:szCs w:val="24"/>
        </w:rPr>
        <w:t>Masaaki Asamoto</w:t>
      </w:r>
    </w:p>
    <w:p w14:paraId="43F54152" w14:textId="77777777" w:rsidR="00287246" w:rsidRPr="00890351" w:rsidRDefault="00287246" w:rsidP="00BF3B8A">
      <w:pPr>
        <w:spacing w:after="0" w:line="480" w:lineRule="auto"/>
        <w:rPr>
          <w:noProof w:val="0"/>
          <w:szCs w:val="24"/>
        </w:rPr>
      </w:pPr>
      <w:r w:rsidRPr="00890351">
        <w:rPr>
          <w:noProof w:val="0"/>
          <w:szCs w:val="24"/>
        </w:rPr>
        <w:t>Disclosing Author:</w:t>
      </w:r>
      <w:r w:rsidRPr="00890351">
        <w:rPr>
          <w:noProof w:val="0"/>
          <w:szCs w:val="24"/>
        </w:rPr>
        <w:tab/>
      </w:r>
      <w:r w:rsidR="004805D1" w:rsidRPr="00890351">
        <w:rPr>
          <w:noProof w:val="0"/>
          <w:szCs w:val="24"/>
        </w:rPr>
        <w:t>Masaaki Asamoto</w:t>
      </w:r>
    </w:p>
    <w:p w14:paraId="32D7C5A6" w14:textId="77777777" w:rsidR="00287246" w:rsidRPr="00890351" w:rsidRDefault="00287246" w:rsidP="00BF3B8A">
      <w:pPr>
        <w:spacing w:after="0" w:line="480" w:lineRule="auto"/>
        <w:rPr>
          <w:noProof w:val="0"/>
          <w:szCs w:val="24"/>
        </w:rPr>
      </w:pPr>
    </w:p>
    <w:p w14:paraId="1AC6497F" w14:textId="77777777" w:rsidR="00287246" w:rsidRPr="00890351" w:rsidRDefault="00287246" w:rsidP="00BF3B8A">
      <w:pPr>
        <w:spacing w:after="0" w:line="480" w:lineRule="auto"/>
        <w:ind w:left="720" w:hanging="720"/>
        <w:rPr>
          <w:noProof w:val="0"/>
          <w:szCs w:val="24"/>
        </w:rPr>
      </w:pPr>
      <w:r w:rsidRPr="00890351">
        <w:rPr>
          <w:noProof w:val="0"/>
          <w:szCs w:val="24"/>
        </w:rPr>
        <w:t>1.</w:t>
      </w:r>
      <w:r w:rsidRPr="00890351">
        <w:rPr>
          <w:noProof w:val="0"/>
          <w:szCs w:val="24"/>
        </w:rPr>
        <w:tab/>
        <w:t>Have you or a close relative received money, gifts, or other compensation from any organization, institution, or business that may be affected financially by your publication? Examples include speaker fees, consulting fees, honoraria, travel, gifts, or research</w:t>
      </w:r>
      <w:r w:rsidR="004805D1" w:rsidRPr="00890351">
        <w:rPr>
          <w:noProof w:val="0"/>
          <w:szCs w:val="24"/>
        </w:rPr>
        <w:t xml:space="preserve"> funding. No</w:t>
      </w:r>
    </w:p>
    <w:p w14:paraId="43FE5EF5" w14:textId="77777777" w:rsidR="00287246" w:rsidRPr="00890351" w:rsidRDefault="00287246" w:rsidP="00BF3B8A">
      <w:pPr>
        <w:spacing w:after="0" w:line="480" w:lineRule="auto"/>
        <w:ind w:left="720" w:hanging="720"/>
        <w:rPr>
          <w:noProof w:val="0"/>
          <w:szCs w:val="24"/>
        </w:rPr>
      </w:pPr>
      <w:r w:rsidRPr="00890351">
        <w:rPr>
          <w:noProof w:val="0"/>
          <w:szCs w:val="24"/>
        </w:rPr>
        <w:t>2.</w:t>
      </w:r>
      <w:r w:rsidRPr="00890351">
        <w:rPr>
          <w:noProof w:val="0"/>
          <w:szCs w:val="24"/>
        </w:rPr>
        <w:tab/>
        <w:t>Have you or a close relative been employed by an organization, institution, or business that may be affected financial</w:t>
      </w:r>
      <w:r w:rsidR="004805D1" w:rsidRPr="00890351">
        <w:rPr>
          <w:noProof w:val="0"/>
          <w:szCs w:val="24"/>
        </w:rPr>
        <w:t>ly by your publication? No</w:t>
      </w:r>
    </w:p>
    <w:p w14:paraId="108DC455" w14:textId="77777777" w:rsidR="00287246" w:rsidRPr="00890351" w:rsidRDefault="00287246" w:rsidP="00BF3B8A">
      <w:pPr>
        <w:spacing w:after="0" w:line="480" w:lineRule="auto"/>
        <w:ind w:left="720" w:hanging="720"/>
        <w:rPr>
          <w:noProof w:val="0"/>
          <w:szCs w:val="24"/>
        </w:rPr>
      </w:pPr>
      <w:r w:rsidRPr="00890351">
        <w:rPr>
          <w:noProof w:val="0"/>
          <w:szCs w:val="24"/>
        </w:rPr>
        <w:t>3.</w:t>
      </w:r>
      <w:r w:rsidRPr="00890351">
        <w:rPr>
          <w:noProof w:val="0"/>
          <w:szCs w:val="24"/>
        </w:rPr>
        <w:tab/>
        <w:t>Have you or a close relative been in a supervisory position, e.g., Officer or Director of an organization, institution, or business that may be affected financially b</w:t>
      </w:r>
      <w:r w:rsidR="004805D1" w:rsidRPr="00890351">
        <w:rPr>
          <w:noProof w:val="0"/>
          <w:szCs w:val="24"/>
        </w:rPr>
        <w:t>y your publication? No</w:t>
      </w:r>
    </w:p>
    <w:p w14:paraId="29B1B6DD" w14:textId="77777777" w:rsidR="00287246" w:rsidRPr="00890351" w:rsidRDefault="00287246" w:rsidP="00BF3B8A">
      <w:pPr>
        <w:spacing w:after="0" w:line="480" w:lineRule="auto"/>
        <w:ind w:left="720" w:hanging="720"/>
        <w:rPr>
          <w:noProof w:val="0"/>
          <w:szCs w:val="24"/>
        </w:rPr>
      </w:pPr>
      <w:r w:rsidRPr="00890351">
        <w:rPr>
          <w:noProof w:val="0"/>
          <w:szCs w:val="24"/>
        </w:rPr>
        <w:t>4.</w:t>
      </w:r>
      <w:r w:rsidRPr="00890351">
        <w:rPr>
          <w:noProof w:val="0"/>
          <w:szCs w:val="24"/>
        </w:rPr>
        <w:tab/>
        <w:t>Do you or a close relative hold stocks, investments, or other financial interests (excluding diversified mutual funds) in an organization, institution, or business that may be affected financially b</w:t>
      </w:r>
      <w:r w:rsidR="004805D1" w:rsidRPr="00890351">
        <w:rPr>
          <w:noProof w:val="0"/>
          <w:szCs w:val="24"/>
        </w:rPr>
        <w:t>y your publication? No</w:t>
      </w:r>
    </w:p>
    <w:p w14:paraId="21C108CA" w14:textId="77777777" w:rsidR="00287246" w:rsidRPr="00890351" w:rsidRDefault="00287246" w:rsidP="00BF3B8A">
      <w:pPr>
        <w:spacing w:after="0" w:line="480" w:lineRule="auto"/>
        <w:ind w:left="720" w:hanging="720"/>
        <w:rPr>
          <w:noProof w:val="0"/>
          <w:szCs w:val="24"/>
        </w:rPr>
      </w:pPr>
      <w:r w:rsidRPr="00890351">
        <w:rPr>
          <w:noProof w:val="0"/>
          <w:szCs w:val="24"/>
        </w:rPr>
        <w:t>5.</w:t>
      </w:r>
      <w:r w:rsidRPr="00890351">
        <w:rPr>
          <w:noProof w:val="0"/>
          <w:szCs w:val="24"/>
        </w:rPr>
        <w:tab/>
        <w:t xml:space="preserve">Could the findings of this publication directly or indirectly affect </w:t>
      </w:r>
      <w:r w:rsidR="004805D1" w:rsidRPr="00890351">
        <w:rPr>
          <w:noProof w:val="0"/>
          <w:szCs w:val="24"/>
        </w:rPr>
        <w:t>your compensation?</w:t>
      </w:r>
      <w:r w:rsidR="00730E2F" w:rsidRPr="00890351">
        <w:rPr>
          <w:noProof w:val="0"/>
          <w:szCs w:val="24"/>
        </w:rPr>
        <w:t xml:space="preserve"> </w:t>
      </w:r>
      <w:r w:rsidR="004805D1" w:rsidRPr="00890351">
        <w:rPr>
          <w:noProof w:val="0"/>
          <w:szCs w:val="24"/>
        </w:rPr>
        <w:t>No</w:t>
      </w:r>
    </w:p>
    <w:p w14:paraId="057AF252" w14:textId="77777777" w:rsidR="00287246" w:rsidRPr="006017F0" w:rsidRDefault="00287246" w:rsidP="00BF3B8A">
      <w:pPr>
        <w:spacing w:after="0" w:line="480" w:lineRule="auto"/>
        <w:ind w:left="720" w:hanging="720"/>
        <w:rPr>
          <w:noProof w:val="0"/>
          <w:szCs w:val="24"/>
        </w:rPr>
      </w:pPr>
      <w:r w:rsidRPr="00890351">
        <w:rPr>
          <w:noProof w:val="0"/>
          <w:szCs w:val="24"/>
        </w:rPr>
        <w:t>6.</w:t>
      </w:r>
      <w:r w:rsidRPr="00890351">
        <w:rPr>
          <w:noProof w:val="0"/>
          <w:szCs w:val="24"/>
        </w:rPr>
        <w:tab/>
        <w:t>Are there any other potential conflicts or relevant competing interests that should be k</w:t>
      </w:r>
      <w:r w:rsidR="004805D1" w:rsidRPr="00890351">
        <w:rPr>
          <w:noProof w:val="0"/>
          <w:szCs w:val="24"/>
        </w:rPr>
        <w:t>nown by the Editor? No</w:t>
      </w:r>
    </w:p>
    <w:p w14:paraId="58AEEB76" w14:textId="77777777" w:rsidR="00287246" w:rsidRPr="004C5E47" w:rsidRDefault="00287246" w:rsidP="00BF3B8A">
      <w:pPr>
        <w:spacing w:after="0" w:line="480" w:lineRule="auto"/>
        <w:ind w:left="720" w:hanging="720"/>
        <w:rPr>
          <w:noProof w:val="0"/>
          <w:szCs w:val="24"/>
        </w:rPr>
      </w:pPr>
    </w:p>
    <w:p w14:paraId="498BE622" w14:textId="77777777" w:rsidR="00287246" w:rsidRPr="004C5E47" w:rsidRDefault="00287246" w:rsidP="00BF3B8A">
      <w:pPr>
        <w:pStyle w:val="ArticleTitle"/>
        <w:spacing w:after="0" w:line="480" w:lineRule="auto"/>
        <w:rPr>
          <w:noProof w:val="0"/>
          <w:sz w:val="24"/>
          <w:szCs w:val="24"/>
        </w:rPr>
      </w:pPr>
    </w:p>
    <w:p w14:paraId="17087F25" w14:textId="77777777" w:rsidR="007E2C84" w:rsidRPr="004C5E47" w:rsidRDefault="007E2C84" w:rsidP="00BF3B8A">
      <w:pPr>
        <w:spacing w:after="0" w:line="480" w:lineRule="auto"/>
        <w:rPr>
          <w:noProof w:val="0"/>
          <w:szCs w:val="24"/>
        </w:rPr>
      </w:pPr>
    </w:p>
    <w:p w14:paraId="3C026B49" w14:textId="77777777" w:rsidR="007E2C84" w:rsidRPr="004C5E47" w:rsidRDefault="007E2C84" w:rsidP="00BF3B8A">
      <w:pPr>
        <w:spacing w:after="0" w:line="480" w:lineRule="auto"/>
        <w:rPr>
          <w:noProof w:val="0"/>
          <w:szCs w:val="24"/>
        </w:rPr>
      </w:pPr>
    </w:p>
    <w:p w14:paraId="43DA95E1" w14:textId="32F1AAD6" w:rsidR="00287246" w:rsidRPr="004C5E47" w:rsidRDefault="00287246" w:rsidP="00BF3B8A">
      <w:pPr>
        <w:spacing w:after="0" w:line="480" w:lineRule="auto"/>
        <w:rPr>
          <w:noProof w:val="0"/>
          <w:szCs w:val="24"/>
        </w:rPr>
      </w:pPr>
    </w:p>
    <w:sectPr w:rsidR="00287246" w:rsidRPr="004C5E47" w:rsidSect="00C00117">
      <w:footerReference w:type="default" r:id="rId14"/>
      <w:pgSz w:w="12240" w:h="15840" w:code="1"/>
      <w:pgMar w:top="1440" w:right="1440" w:bottom="1440" w:left="1440" w:header="432" w:footer="432"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D8390F" w15:done="0"/>
  <w15:commentEx w15:paraId="50B4B857" w15:done="0"/>
  <w15:commentEx w15:paraId="1631CB6E" w15:done="0"/>
  <w15:commentEx w15:paraId="05DD1E81" w15:done="0"/>
  <w15:commentEx w15:paraId="3E2E1DF5" w15:done="0"/>
  <w15:commentEx w15:paraId="7E0FEBE5" w15:done="0"/>
  <w15:commentEx w15:paraId="3121A7A6" w15:done="0"/>
  <w15:commentEx w15:paraId="1CB48733" w15:done="0"/>
  <w15:commentEx w15:paraId="2F7BC5BA" w15:done="0"/>
  <w15:commentEx w15:paraId="030AA6B2" w15:done="0"/>
  <w15:commentEx w15:paraId="6B6CC14B" w15:done="0"/>
  <w15:commentEx w15:paraId="4F2290A8" w15:done="0"/>
  <w15:commentEx w15:paraId="16508E1A" w15:done="0"/>
  <w15:commentEx w15:paraId="20A4D45F" w15:done="0"/>
  <w15:commentEx w15:paraId="1E5DC3D5" w15:done="0"/>
  <w15:commentEx w15:paraId="6C53D369" w15:done="0"/>
  <w15:commentEx w15:paraId="522DF5AA" w15:done="0"/>
  <w15:commentEx w15:paraId="5646F7F6" w15:done="0"/>
  <w15:commentEx w15:paraId="5B1278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1F1B6" w14:textId="77777777" w:rsidR="00CE13C5" w:rsidRDefault="00CE13C5">
      <w:r>
        <w:separator/>
      </w:r>
    </w:p>
    <w:p w14:paraId="4CD29774" w14:textId="77777777" w:rsidR="00CE13C5" w:rsidRDefault="00CE13C5"/>
  </w:endnote>
  <w:endnote w:type="continuationSeparator" w:id="0">
    <w:p w14:paraId="63C9839D" w14:textId="77777777" w:rsidR="00CE13C5" w:rsidRDefault="00CE13C5">
      <w:r>
        <w:continuationSeparator/>
      </w:r>
    </w:p>
    <w:p w14:paraId="44CB1A31" w14:textId="77777777" w:rsidR="00CE13C5" w:rsidRDefault="00CE1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panose1 w:val="02020609040205080304"/>
    <w:charset w:val="4E"/>
    <w:family w:val="auto"/>
    <w:pitch w:val="variable"/>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A-OTF UD新ゴNT Pr6N R">
    <w:panose1 w:val="020B0400000000000000"/>
    <w:charset w:val="4E"/>
    <w:family w:val="auto"/>
    <w:pitch w:val="variable"/>
    <w:sig w:usb0="000002D7" w:usb1="2AC71C11" w:usb2="00000012"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FA29A" w14:textId="77777777" w:rsidR="00CE13C5" w:rsidRDefault="00CE13C5">
    <w:pPr>
      <w:pStyle w:val="ab"/>
      <w:jc w:val="center"/>
    </w:pPr>
    <w:r>
      <w:t xml:space="preserve">Page </w:t>
    </w:r>
    <w:r>
      <w:fldChar w:fldCharType="begin"/>
    </w:r>
    <w:r>
      <w:instrText xml:space="preserve"> PAGE </w:instrText>
    </w:r>
    <w:r>
      <w:fldChar w:fldCharType="separate"/>
    </w:r>
    <w:r w:rsidR="00874CD6">
      <w:t>1</w:t>
    </w:r>
    <w:r>
      <w:fldChar w:fldCharType="end"/>
    </w:r>
    <w:r>
      <w:t xml:space="preserve"> of </w:t>
    </w:r>
    <w:r>
      <w:fldChar w:fldCharType="begin"/>
    </w:r>
    <w:r>
      <w:instrText xml:space="preserve"> NUMPAGES </w:instrText>
    </w:r>
    <w:r>
      <w:fldChar w:fldCharType="separate"/>
    </w:r>
    <w:r w:rsidR="00874CD6">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1CB28" w14:textId="77777777" w:rsidR="00CE13C5" w:rsidRDefault="00CE13C5">
      <w:r>
        <w:separator/>
      </w:r>
    </w:p>
    <w:p w14:paraId="1ADBB1D3" w14:textId="77777777" w:rsidR="00CE13C5" w:rsidRDefault="00CE13C5"/>
  </w:footnote>
  <w:footnote w:type="continuationSeparator" w:id="0">
    <w:p w14:paraId="64F88CDE" w14:textId="77777777" w:rsidR="00CE13C5" w:rsidRDefault="00CE13C5">
      <w:r>
        <w:continuationSeparator/>
      </w:r>
    </w:p>
    <w:p w14:paraId="2E41002F" w14:textId="77777777" w:rsidR="00CE13C5" w:rsidRDefault="00CE13C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B4212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2AE201A"/>
    <w:multiLevelType w:val="multilevel"/>
    <w:tmpl w:val="7CF09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16241F2"/>
    <w:multiLevelType w:val="hybridMultilevel"/>
    <w:tmpl w:val="B8287D1A"/>
    <w:lvl w:ilvl="0" w:tplc="BD6C7084">
      <w:start w:val="1"/>
      <w:numFmt w:val="bullet"/>
      <w:pStyle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8E693C"/>
    <w:multiLevelType w:val="hybridMultilevel"/>
    <w:tmpl w:val="1034ED60"/>
    <w:lvl w:ilvl="0" w:tplc="9B78D70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8FD0963"/>
    <w:multiLevelType w:val="multilevel"/>
    <w:tmpl w:val="A658F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180713"/>
    <w:multiLevelType w:val="multilevel"/>
    <w:tmpl w:val="1A72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A4E7BCF"/>
    <w:multiLevelType w:val="hybridMultilevel"/>
    <w:tmpl w:val="0B42483C"/>
    <w:lvl w:ilvl="0" w:tplc="6672BD02">
      <w:start w:val="1"/>
      <w:numFmt w:val="bullet"/>
      <w:lvlText w:val=""/>
      <w:lvlJc w:val="left"/>
      <w:pPr>
        <w:tabs>
          <w:tab w:val="num" w:pos="720"/>
        </w:tabs>
        <w:ind w:left="720" w:hanging="360"/>
      </w:pPr>
      <w:rPr>
        <w:rFonts w:ascii="Symbol" w:hAnsi="Symbol" w:hint="default"/>
      </w:rPr>
    </w:lvl>
    <w:lvl w:ilvl="1" w:tplc="803E46B4" w:tentative="1">
      <w:start w:val="1"/>
      <w:numFmt w:val="bullet"/>
      <w:lvlText w:val="o"/>
      <w:lvlJc w:val="left"/>
      <w:pPr>
        <w:tabs>
          <w:tab w:val="num" w:pos="1440"/>
        </w:tabs>
        <w:ind w:left="1440" w:hanging="360"/>
      </w:pPr>
      <w:rPr>
        <w:rFonts w:ascii="Courier New" w:hAnsi="Courier New" w:hint="default"/>
      </w:rPr>
    </w:lvl>
    <w:lvl w:ilvl="2" w:tplc="ECA877A8" w:tentative="1">
      <w:start w:val="1"/>
      <w:numFmt w:val="bullet"/>
      <w:lvlText w:val=""/>
      <w:lvlJc w:val="left"/>
      <w:pPr>
        <w:tabs>
          <w:tab w:val="num" w:pos="2160"/>
        </w:tabs>
        <w:ind w:left="2160" w:hanging="360"/>
      </w:pPr>
      <w:rPr>
        <w:rFonts w:ascii="Wingdings" w:hAnsi="Wingdings" w:hint="default"/>
      </w:rPr>
    </w:lvl>
    <w:lvl w:ilvl="3" w:tplc="FCF02AA2" w:tentative="1">
      <w:start w:val="1"/>
      <w:numFmt w:val="bullet"/>
      <w:lvlText w:val=""/>
      <w:lvlJc w:val="left"/>
      <w:pPr>
        <w:tabs>
          <w:tab w:val="num" w:pos="2880"/>
        </w:tabs>
        <w:ind w:left="2880" w:hanging="360"/>
      </w:pPr>
      <w:rPr>
        <w:rFonts w:ascii="Symbol" w:hAnsi="Symbol" w:hint="default"/>
      </w:rPr>
    </w:lvl>
    <w:lvl w:ilvl="4" w:tplc="00ECCE6C" w:tentative="1">
      <w:start w:val="1"/>
      <w:numFmt w:val="bullet"/>
      <w:lvlText w:val="o"/>
      <w:lvlJc w:val="left"/>
      <w:pPr>
        <w:tabs>
          <w:tab w:val="num" w:pos="3600"/>
        </w:tabs>
        <w:ind w:left="3600" w:hanging="360"/>
      </w:pPr>
      <w:rPr>
        <w:rFonts w:ascii="Courier New" w:hAnsi="Courier New" w:hint="default"/>
      </w:rPr>
    </w:lvl>
    <w:lvl w:ilvl="5" w:tplc="ADAC1CB2" w:tentative="1">
      <w:start w:val="1"/>
      <w:numFmt w:val="bullet"/>
      <w:lvlText w:val=""/>
      <w:lvlJc w:val="left"/>
      <w:pPr>
        <w:tabs>
          <w:tab w:val="num" w:pos="4320"/>
        </w:tabs>
        <w:ind w:left="4320" w:hanging="360"/>
      </w:pPr>
      <w:rPr>
        <w:rFonts w:ascii="Wingdings" w:hAnsi="Wingdings" w:hint="default"/>
      </w:rPr>
    </w:lvl>
    <w:lvl w:ilvl="6" w:tplc="2AE28D82" w:tentative="1">
      <w:start w:val="1"/>
      <w:numFmt w:val="bullet"/>
      <w:lvlText w:val=""/>
      <w:lvlJc w:val="left"/>
      <w:pPr>
        <w:tabs>
          <w:tab w:val="num" w:pos="5040"/>
        </w:tabs>
        <w:ind w:left="5040" w:hanging="360"/>
      </w:pPr>
      <w:rPr>
        <w:rFonts w:ascii="Symbol" w:hAnsi="Symbol" w:hint="default"/>
      </w:rPr>
    </w:lvl>
    <w:lvl w:ilvl="7" w:tplc="2E58302A" w:tentative="1">
      <w:start w:val="1"/>
      <w:numFmt w:val="bullet"/>
      <w:lvlText w:val="o"/>
      <w:lvlJc w:val="left"/>
      <w:pPr>
        <w:tabs>
          <w:tab w:val="num" w:pos="5760"/>
        </w:tabs>
        <w:ind w:left="5760" w:hanging="360"/>
      </w:pPr>
      <w:rPr>
        <w:rFonts w:ascii="Courier New" w:hAnsi="Courier New" w:hint="default"/>
      </w:rPr>
    </w:lvl>
    <w:lvl w:ilvl="8" w:tplc="2C7A8F5C" w:tentative="1">
      <w:start w:val="1"/>
      <w:numFmt w:val="bullet"/>
      <w:lvlText w:val=""/>
      <w:lvlJc w:val="left"/>
      <w:pPr>
        <w:tabs>
          <w:tab w:val="num" w:pos="6480"/>
        </w:tabs>
        <w:ind w:left="6480" w:hanging="360"/>
      </w:pPr>
      <w:rPr>
        <w:rFonts w:ascii="Wingdings" w:hAnsi="Wingdings" w:hint="default"/>
      </w:rPr>
    </w:lvl>
  </w:abstractNum>
  <w:abstractNum w:abstractNumId="7">
    <w:nsid w:val="4A014AE0"/>
    <w:multiLevelType w:val="hybridMultilevel"/>
    <w:tmpl w:val="7ADA59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65F3F7A"/>
    <w:multiLevelType w:val="multilevel"/>
    <w:tmpl w:val="F6E8C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6CB5731"/>
    <w:multiLevelType w:val="hybridMultilevel"/>
    <w:tmpl w:val="1A7A00E4"/>
    <w:lvl w:ilvl="0" w:tplc="24DC5A8C">
      <w:start w:val="1"/>
      <w:numFmt w:val="decimal"/>
      <w:lvlText w:val="(%1)"/>
      <w:lvlJc w:val="left"/>
      <w:pPr>
        <w:ind w:left="420" w:hanging="4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3"/>
  </w:num>
  <w:num w:numId="2">
    <w:abstractNumId w:val="2"/>
  </w:num>
  <w:num w:numId="3">
    <w:abstractNumId w:val="5"/>
  </w:num>
  <w:num w:numId="4">
    <w:abstractNumId w:val="4"/>
  </w:num>
  <w:num w:numId="5">
    <w:abstractNumId w:val="1"/>
  </w:num>
  <w:num w:numId="6">
    <w:abstractNumId w:val="8"/>
  </w:num>
  <w:num w:numId="7">
    <w:abstractNumId w:val="7"/>
  </w:num>
  <w:num w:numId="8">
    <w:abstractNumId w:val="6"/>
  </w:num>
  <w:num w:numId="9">
    <w:abstractNumId w:val="0"/>
  </w:num>
  <w:num w:numId="10">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spelling="clean" w:grammar="clean"/>
  <w:defaultTabStop w:val="432"/>
  <w:drawingGridHorizontalSpacing w:val="120"/>
  <w:displayHorizontalDrawingGridEvery w:val="0"/>
  <w:displayVerticalDrawingGridEvery w:val="0"/>
  <w:noPunctuationKerning/>
  <w:characterSpacingControl w:val="doNotCompress"/>
  <w:hdrShapeDefaults>
    <o:shapedefaults v:ext="edit" spidmax="2050">
      <v:textbox inset="5.85pt,.7pt,5.85pt,.7pt"/>
    </o:shapedefaults>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fzpptew2x5x5etdv0xaef6w0ztsdrws50z&quot;&gt;My EndNote Library&lt;record-ids&gt;&lt;item&gt;2&lt;/item&gt;&lt;item&gt;92&lt;/item&gt;&lt;item&gt;112&lt;/item&gt;&lt;item&gt;137&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D603D8"/>
    <w:rsid w:val="00001AF1"/>
    <w:rsid w:val="00017CB7"/>
    <w:rsid w:val="0002213A"/>
    <w:rsid w:val="00022D1E"/>
    <w:rsid w:val="00036055"/>
    <w:rsid w:val="0003672B"/>
    <w:rsid w:val="00036E53"/>
    <w:rsid w:val="00036E6E"/>
    <w:rsid w:val="00036EA6"/>
    <w:rsid w:val="00041D7B"/>
    <w:rsid w:val="0005723A"/>
    <w:rsid w:val="000644AA"/>
    <w:rsid w:val="0007109F"/>
    <w:rsid w:val="00072231"/>
    <w:rsid w:val="00076B88"/>
    <w:rsid w:val="00093276"/>
    <w:rsid w:val="000948A8"/>
    <w:rsid w:val="000A2CC1"/>
    <w:rsid w:val="000A3AAB"/>
    <w:rsid w:val="000B57A3"/>
    <w:rsid w:val="000B719D"/>
    <w:rsid w:val="000E63FC"/>
    <w:rsid w:val="000E69A1"/>
    <w:rsid w:val="000F4A9B"/>
    <w:rsid w:val="000F7A3C"/>
    <w:rsid w:val="0010422D"/>
    <w:rsid w:val="001140D4"/>
    <w:rsid w:val="0011518F"/>
    <w:rsid w:val="00121649"/>
    <w:rsid w:val="001223E3"/>
    <w:rsid w:val="0012453A"/>
    <w:rsid w:val="00124F72"/>
    <w:rsid w:val="00132D92"/>
    <w:rsid w:val="001403D7"/>
    <w:rsid w:val="001453CB"/>
    <w:rsid w:val="00153C65"/>
    <w:rsid w:val="00153E51"/>
    <w:rsid w:val="00156DD9"/>
    <w:rsid w:val="00160383"/>
    <w:rsid w:val="00173231"/>
    <w:rsid w:val="001874F2"/>
    <w:rsid w:val="0019734C"/>
    <w:rsid w:val="001A3A14"/>
    <w:rsid w:val="001B1131"/>
    <w:rsid w:val="001B5FE6"/>
    <w:rsid w:val="001B62C9"/>
    <w:rsid w:val="001C2263"/>
    <w:rsid w:val="001E104C"/>
    <w:rsid w:val="00202674"/>
    <w:rsid w:val="00205D16"/>
    <w:rsid w:val="002220C1"/>
    <w:rsid w:val="00224B8C"/>
    <w:rsid w:val="00230806"/>
    <w:rsid w:val="00232CB4"/>
    <w:rsid w:val="00255B14"/>
    <w:rsid w:val="00271624"/>
    <w:rsid w:val="00287246"/>
    <w:rsid w:val="002A75F4"/>
    <w:rsid w:val="002C1573"/>
    <w:rsid w:val="002C5A3F"/>
    <w:rsid w:val="002D412C"/>
    <w:rsid w:val="002E403D"/>
    <w:rsid w:val="002F0845"/>
    <w:rsid w:val="002F2033"/>
    <w:rsid w:val="002F487E"/>
    <w:rsid w:val="002F723D"/>
    <w:rsid w:val="002F78DE"/>
    <w:rsid w:val="00300C27"/>
    <w:rsid w:val="00303A35"/>
    <w:rsid w:val="00303CB7"/>
    <w:rsid w:val="00315CD1"/>
    <w:rsid w:val="003205FE"/>
    <w:rsid w:val="00321156"/>
    <w:rsid w:val="0032431C"/>
    <w:rsid w:val="00326B72"/>
    <w:rsid w:val="00333749"/>
    <w:rsid w:val="00334BE2"/>
    <w:rsid w:val="00336F94"/>
    <w:rsid w:val="00343004"/>
    <w:rsid w:val="00347BDB"/>
    <w:rsid w:val="0036013A"/>
    <w:rsid w:val="003631C5"/>
    <w:rsid w:val="003809A0"/>
    <w:rsid w:val="00381FE0"/>
    <w:rsid w:val="003841E2"/>
    <w:rsid w:val="00387B39"/>
    <w:rsid w:val="003A2795"/>
    <w:rsid w:val="003A69C0"/>
    <w:rsid w:val="003E6190"/>
    <w:rsid w:val="004025F3"/>
    <w:rsid w:val="004034FF"/>
    <w:rsid w:val="00404D89"/>
    <w:rsid w:val="0041200F"/>
    <w:rsid w:val="004121BA"/>
    <w:rsid w:val="00413183"/>
    <w:rsid w:val="00417EFF"/>
    <w:rsid w:val="00424780"/>
    <w:rsid w:val="004478BF"/>
    <w:rsid w:val="00451765"/>
    <w:rsid w:val="00457A3F"/>
    <w:rsid w:val="004632AF"/>
    <w:rsid w:val="00470D9F"/>
    <w:rsid w:val="00470F42"/>
    <w:rsid w:val="00471EBB"/>
    <w:rsid w:val="00473FB9"/>
    <w:rsid w:val="004770D1"/>
    <w:rsid w:val="004774C3"/>
    <w:rsid w:val="00480506"/>
    <w:rsid w:val="004805D1"/>
    <w:rsid w:val="004832C8"/>
    <w:rsid w:val="00484493"/>
    <w:rsid w:val="00491180"/>
    <w:rsid w:val="004A2C68"/>
    <w:rsid w:val="004A2F90"/>
    <w:rsid w:val="004C5E47"/>
    <w:rsid w:val="004D2D79"/>
    <w:rsid w:val="004E5710"/>
    <w:rsid w:val="004E5C3A"/>
    <w:rsid w:val="004F0D46"/>
    <w:rsid w:val="004F16EA"/>
    <w:rsid w:val="004F482F"/>
    <w:rsid w:val="00521895"/>
    <w:rsid w:val="00523CF3"/>
    <w:rsid w:val="00524481"/>
    <w:rsid w:val="00540A6A"/>
    <w:rsid w:val="00544055"/>
    <w:rsid w:val="00547B8F"/>
    <w:rsid w:val="00552760"/>
    <w:rsid w:val="005540A8"/>
    <w:rsid w:val="00560016"/>
    <w:rsid w:val="005628D1"/>
    <w:rsid w:val="005661D1"/>
    <w:rsid w:val="0058068F"/>
    <w:rsid w:val="005863A2"/>
    <w:rsid w:val="00587A81"/>
    <w:rsid w:val="00597F42"/>
    <w:rsid w:val="005A36A8"/>
    <w:rsid w:val="005C78AD"/>
    <w:rsid w:val="005E02B2"/>
    <w:rsid w:val="005E0DD3"/>
    <w:rsid w:val="005E1D9F"/>
    <w:rsid w:val="005E3389"/>
    <w:rsid w:val="005E500D"/>
    <w:rsid w:val="005F3CD7"/>
    <w:rsid w:val="006017F0"/>
    <w:rsid w:val="00604ABE"/>
    <w:rsid w:val="00612F77"/>
    <w:rsid w:val="006143C4"/>
    <w:rsid w:val="00632543"/>
    <w:rsid w:val="00632D7F"/>
    <w:rsid w:val="006500DB"/>
    <w:rsid w:val="0065039B"/>
    <w:rsid w:val="00653C33"/>
    <w:rsid w:val="00663037"/>
    <w:rsid w:val="00694529"/>
    <w:rsid w:val="00696DF3"/>
    <w:rsid w:val="006A169A"/>
    <w:rsid w:val="006A390B"/>
    <w:rsid w:val="006B50E2"/>
    <w:rsid w:val="006B79DA"/>
    <w:rsid w:val="006C3FAC"/>
    <w:rsid w:val="006D7542"/>
    <w:rsid w:val="006F2F05"/>
    <w:rsid w:val="006F6448"/>
    <w:rsid w:val="00700C7F"/>
    <w:rsid w:val="0071224A"/>
    <w:rsid w:val="007122A2"/>
    <w:rsid w:val="00723D1E"/>
    <w:rsid w:val="00725FC1"/>
    <w:rsid w:val="00730E2F"/>
    <w:rsid w:val="0073401D"/>
    <w:rsid w:val="00737397"/>
    <w:rsid w:val="00746754"/>
    <w:rsid w:val="00753C46"/>
    <w:rsid w:val="007543BD"/>
    <w:rsid w:val="00756A6A"/>
    <w:rsid w:val="0075773E"/>
    <w:rsid w:val="007638C6"/>
    <w:rsid w:val="007737C1"/>
    <w:rsid w:val="007742ED"/>
    <w:rsid w:val="00781F60"/>
    <w:rsid w:val="00784FA0"/>
    <w:rsid w:val="00786CBF"/>
    <w:rsid w:val="00795B13"/>
    <w:rsid w:val="00795CA0"/>
    <w:rsid w:val="007A1483"/>
    <w:rsid w:val="007A2F2A"/>
    <w:rsid w:val="007A318F"/>
    <w:rsid w:val="007A6179"/>
    <w:rsid w:val="007A7457"/>
    <w:rsid w:val="007B6EB4"/>
    <w:rsid w:val="007C3FBD"/>
    <w:rsid w:val="007D1966"/>
    <w:rsid w:val="007E1F09"/>
    <w:rsid w:val="007E2C84"/>
    <w:rsid w:val="007E493B"/>
    <w:rsid w:val="007E5848"/>
    <w:rsid w:val="007F158B"/>
    <w:rsid w:val="007F2D27"/>
    <w:rsid w:val="007F721C"/>
    <w:rsid w:val="0080320F"/>
    <w:rsid w:val="00806F23"/>
    <w:rsid w:val="00814A40"/>
    <w:rsid w:val="008168D1"/>
    <w:rsid w:val="00816D5D"/>
    <w:rsid w:val="00824A43"/>
    <w:rsid w:val="00833030"/>
    <w:rsid w:val="008546F0"/>
    <w:rsid w:val="008667C3"/>
    <w:rsid w:val="008678A1"/>
    <w:rsid w:val="0087229B"/>
    <w:rsid w:val="00874CD6"/>
    <w:rsid w:val="00875ED7"/>
    <w:rsid w:val="008822C6"/>
    <w:rsid w:val="00890351"/>
    <w:rsid w:val="008911E9"/>
    <w:rsid w:val="0089437F"/>
    <w:rsid w:val="008A130D"/>
    <w:rsid w:val="008B3108"/>
    <w:rsid w:val="008B583B"/>
    <w:rsid w:val="008D79C8"/>
    <w:rsid w:val="008E04DD"/>
    <w:rsid w:val="008E0C10"/>
    <w:rsid w:val="008F1565"/>
    <w:rsid w:val="00905C34"/>
    <w:rsid w:val="009120E5"/>
    <w:rsid w:val="00912BC3"/>
    <w:rsid w:val="0092215F"/>
    <w:rsid w:val="0092379A"/>
    <w:rsid w:val="0093197A"/>
    <w:rsid w:val="009440C6"/>
    <w:rsid w:val="00946605"/>
    <w:rsid w:val="00947BC2"/>
    <w:rsid w:val="00961E31"/>
    <w:rsid w:val="00962922"/>
    <w:rsid w:val="00971390"/>
    <w:rsid w:val="00974148"/>
    <w:rsid w:val="009750E2"/>
    <w:rsid w:val="00975122"/>
    <w:rsid w:val="009A63F2"/>
    <w:rsid w:val="009C519E"/>
    <w:rsid w:val="009D4CD7"/>
    <w:rsid w:val="009D5F48"/>
    <w:rsid w:val="00A143FA"/>
    <w:rsid w:val="00A25DBF"/>
    <w:rsid w:val="00A52932"/>
    <w:rsid w:val="00A653B4"/>
    <w:rsid w:val="00A6658D"/>
    <w:rsid w:val="00A76C91"/>
    <w:rsid w:val="00A8334C"/>
    <w:rsid w:val="00A92EC3"/>
    <w:rsid w:val="00A96FCF"/>
    <w:rsid w:val="00AA141E"/>
    <w:rsid w:val="00AA2862"/>
    <w:rsid w:val="00AA6D3F"/>
    <w:rsid w:val="00AC102D"/>
    <w:rsid w:val="00AC6E57"/>
    <w:rsid w:val="00AE7972"/>
    <w:rsid w:val="00B11923"/>
    <w:rsid w:val="00B17D16"/>
    <w:rsid w:val="00B276C2"/>
    <w:rsid w:val="00B30214"/>
    <w:rsid w:val="00B33598"/>
    <w:rsid w:val="00B340F6"/>
    <w:rsid w:val="00B34374"/>
    <w:rsid w:val="00B56B63"/>
    <w:rsid w:val="00B63A81"/>
    <w:rsid w:val="00B70FB8"/>
    <w:rsid w:val="00B70FEB"/>
    <w:rsid w:val="00B71A92"/>
    <w:rsid w:val="00B73BA7"/>
    <w:rsid w:val="00B8275B"/>
    <w:rsid w:val="00B86B69"/>
    <w:rsid w:val="00B90194"/>
    <w:rsid w:val="00B96418"/>
    <w:rsid w:val="00BA435B"/>
    <w:rsid w:val="00BB0F29"/>
    <w:rsid w:val="00BB0FB7"/>
    <w:rsid w:val="00BC1E74"/>
    <w:rsid w:val="00BC20EE"/>
    <w:rsid w:val="00BC4119"/>
    <w:rsid w:val="00BE1CF3"/>
    <w:rsid w:val="00BF3B0B"/>
    <w:rsid w:val="00BF3B8A"/>
    <w:rsid w:val="00BF4038"/>
    <w:rsid w:val="00C00117"/>
    <w:rsid w:val="00C039B3"/>
    <w:rsid w:val="00C1267E"/>
    <w:rsid w:val="00C15D8F"/>
    <w:rsid w:val="00C214D6"/>
    <w:rsid w:val="00C21D24"/>
    <w:rsid w:val="00C30C96"/>
    <w:rsid w:val="00C3135D"/>
    <w:rsid w:val="00C33924"/>
    <w:rsid w:val="00C41DD4"/>
    <w:rsid w:val="00C42660"/>
    <w:rsid w:val="00C51CA8"/>
    <w:rsid w:val="00C56B44"/>
    <w:rsid w:val="00C64235"/>
    <w:rsid w:val="00C67ED4"/>
    <w:rsid w:val="00C7708D"/>
    <w:rsid w:val="00C815E6"/>
    <w:rsid w:val="00C8389B"/>
    <w:rsid w:val="00C9745A"/>
    <w:rsid w:val="00CA0DD9"/>
    <w:rsid w:val="00CA1214"/>
    <w:rsid w:val="00CA1D5A"/>
    <w:rsid w:val="00CA4ADA"/>
    <w:rsid w:val="00CA7042"/>
    <w:rsid w:val="00CB3564"/>
    <w:rsid w:val="00CC045A"/>
    <w:rsid w:val="00CE01C0"/>
    <w:rsid w:val="00CE13C5"/>
    <w:rsid w:val="00CE19FA"/>
    <w:rsid w:val="00D34D1B"/>
    <w:rsid w:val="00D35177"/>
    <w:rsid w:val="00D44AAA"/>
    <w:rsid w:val="00D462E7"/>
    <w:rsid w:val="00D549EE"/>
    <w:rsid w:val="00D5636D"/>
    <w:rsid w:val="00D56A85"/>
    <w:rsid w:val="00D603D8"/>
    <w:rsid w:val="00D674D3"/>
    <w:rsid w:val="00D700D2"/>
    <w:rsid w:val="00D73F28"/>
    <w:rsid w:val="00D7726D"/>
    <w:rsid w:val="00D776DF"/>
    <w:rsid w:val="00D82EF9"/>
    <w:rsid w:val="00D83922"/>
    <w:rsid w:val="00D86262"/>
    <w:rsid w:val="00D8760E"/>
    <w:rsid w:val="00D92AAE"/>
    <w:rsid w:val="00DA04A6"/>
    <w:rsid w:val="00DB7039"/>
    <w:rsid w:val="00DC1215"/>
    <w:rsid w:val="00DC3E2E"/>
    <w:rsid w:val="00DC4505"/>
    <w:rsid w:val="00DE279B"/>
    <w:rsid w:val="00DE2F04"/>
    <w:rsid w:val="00DE4B14"/>
    <w:rsid w:val="00DE6C78"/>
    <w:rsid w:val="00DE6CC9"/>
    <w:rsid w:val="00DF4BB5"/>
    <w:rsid w:val="00DF4E68"/>
    <w:rsid w:val="00E03DB8"/>
    <w:rsid w:val="00E12892"/>
    <w:rsid w:val="00E32974"/>
    <w:rsid w:val="00E40EC8"/>
    <w:rsid w:val="00E44D9A"/>
    <w:rsid w:val="00E47853"/>
    <w:rsid w:val="00E51211"/>
    <w:rsid w:val="00E52E43"/>
    <w:rsid w:val="00E52EDD"/>
    <w:rsid w:val="00E53C8F"/>
    <w:rsid w:val="00E5490D"/>
    <w:rsid w:val="00E549A8"/>
    <w:rsid w:val="00E54F0F"/>
    <w:rsid w:val="00E83017"/>
    <w:rsid w:val="00E83F9D"/>
    <w:rsid w:val="00E90A85"/>
    <w:rsid w:val="00EA2FA4"/>
    <w:rsid w:val="00EA3BA8"/>
    <w:rsid w:val="00EB0289"/>
    <w:rsid w:val="00EB06BB"/>
    <w:rsid w:val="00EB0CDD"/>
    <w:rsid w:val="00EB2DC2"/>
    <w:rsid w:val="00EB6989"/>
    <w:rsid w:val="00EC112A"/>
    <w:rsid w:val="00EC2003"/>
    <w:rsid w:val="00EC4098"/>
    <w:rsid w:val="00EC6EC7"/>
    <w:rsid w:val="00ED3977"/>
    <w:rsid w:val="00EE47C2"/>
    <w:rsid w:val="00EE6253"/>
    <w:rsid w:val="00EE7F76"/>
    <w:rsid w:val="00EF3A87"/>
    <w:rsid w:val="00EF52CE"/>
    <w:rsid w:val="00F05C8E"/>
    <w:rsid w:val="00F11F45"/>
    <w:rsid w:val="00F14046"/>
    <w:rsid w:val="00F22F80"/>
    <w:rsid w:val="00F239EF"/>
    <w:rsid w:val="00F2791E"/>
    <w:rsid w:val="00F50022"/>
    <w:rsid w:val="00F5171B"/>
    <w:rsid w:val="00F51A99"/>
    <w:rsid w:val="00F53004"/>
    <w:rsid w:val="00F57385"/>
    <w:rsid w:val="00F612F4"/>
    <w:rsid w:val="00F61B9D"/>
    <w:rsid w:val="00F641FB"/>
    <w:rsid w:val="00F71239"/>
    <w:rsid w:val="00F7156C"/>
    <w:rsid w:val="00F7289D"/>
    <w:rsid w:val="00F75DBA"/>
    <w:rsid w:val="00F80CD0"/>
    <w:rsid w:val="00F94803"/>
    <w:rsid w:val="00F974EE"/>
    <w:rsid w:val="00FA2A5C"/>
    <w:rsid w:val="00FA7EDC"/>
    <w:rsid w:val="00FB080C"/>
    <w:rsid w:val="00FB4395"/>
    <w:rsid w:val="00FC206A"/>
    <w:rsid w:val="00FC4F4B"/>
    <w:rsid w:val="00FD2A79"/>
    <w:rsid w:val="00FD49B4"/>
    <w:rsid w:val="00FF1D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64E30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ＭＳ 明朝" w:hAnsi="Times"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117"/>
    <w:pPr>
      <w:spacing w:after="120"/>
    </w:pPr>
    <w:rPr>
      <w:rFonts w:ascii="Times New Roman" w:hAnsi="Times New Roman"/>
      <w:noProof/>
      <w:sz w:val="24"/>
      <w:lang w:eastAsia="en-US" w:bidi="bn-IN"/>
    </w:rPr>
  </w:style>
  <w:style w:type="paragraph" w:styleId="1">
    <w:name w:val="heading 1"/>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2">
    <w:name w:val="heading 2"/>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3">
    <w:name w:val="heading 3"/>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4">
    <w:name w:val="heading 4"/>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C00117"/>
    <w:rPr>
      <w:rFonts w:ascii="Tahoma" w:hAnsi="Tahoma" w:cs="Tahoma"/>
      <w:sz w:val="16"/>
      <w:szCs w:val="16"/>
    </w:rPr>
  </w:style>
  <w:style w:type="character" w:styleId="a4">
    <w:name w:val="Hyperlink"/>
    <w:rsid w:val="00C00117"/>
    <w:rPr>
      <w:color w:val="0000FF"/>
      <w:u w:val="single"/>
    </w:rPr>
  </w:style>
  <w:style w:type="paragraph" w:customStyle="1" w:styleId="Bullet">
    <w:name w:val="Bullet"/>
    <w:basedOn w:val="a"/>
    <w:rsid w:val="00C00117"/>
    <w:pPr>
      <w:numPr>
        <w:numId w:val="2"/>
      </w:numPr>
      <w:tabs>
        <w:tab w:val="clear" w:pos="720"/>
      </w:tabs>
      <w:ind w:left="360"/>
    </w:pPr>
    <w:rPr>
      <w:color w:val="FF0000"/>
    </w:rPr>
  </w:style>
  <w:style w:type="paragraph" w:customStyle="1" w:styleId="ArticleTitle">
    <w:name w:val="Article Title"/>
    <w:basedOn w:val="a"/>
    <w:rsid w:val="00C00117"/>
    <w:pPr>
      <w:jc w:val="center"/>
    </w:pPr>
    <w:rPr>
      <w:b/>
      <w:sz w:val="36"/>
    </w:rPr>
  </w:style>
  <w:style w:type="character" w:styleId="a5">
    <w:name w:val="page number"/>
    <w:basedOn w:val="a0"/>
    <w:rsid w:val="00C00117"/>
  </w:style>
  <w:style w:type="paragraph" w:customStyle="1" w:styleId="NormalNumbered">
    <w:name w:val="Normal Numbered"/>
    <w:basedOn w:val="a"/>
    <w:rsid w:val="00C00117"/>
    <w:pPr>
      <w:widowControl w:val="0"/>
      <w:tabs>
        <w:tab w:val="num" w:pos="720"/>
      </w:tabs>
      <w:autoSpaceDE w:val="0"/>
      <w:autoSpaceDN w:val="0"/>
      <w:adjustRightInd w:val="0"/>
      <w:spacing w:before="120"/>
      <w:ind w:left="720" w:hanging="360"/>
    </w:pPr>
    <w:rPr>
      <w:rFonts w:eastAsia="Times New Roman"/>
      <w:bCs/>
      <w:szCs w:val="24"/>
    </w:rPr>
  </w:style>
  <w:style w:type="character" w:styleId="a6">
    <w:name w:val="endnote reference"/>
    <w:rsid w:val="00C00117"/>
    <w:rPr>
      <w:vertAlign w:val="superscript"/>
    </w:rPr>
  </w:style>
  <w:style w:type="character" w:styleId="a7">
    <w:name w:val="annotation reference"/>
    <w:rsid w:val="00C00117"/>
    <w:rPr>
      <w:sz w:val="16"/>
      <w:szCs w:val="16"/>
    </w:rPr>
  </w:style>
  <w:style w:type="paragraph" w:customStyle="1" w:styleId="10">
    <w:name w:val="本文1"/>
    <w:basedOn w:val="a"/>
    <w:qFormat/>
    <w:rsid w:val="00C00117"/>
    <w:pPr>
      <w:spacing w:before="120" w:line="480" w:lineRule="auto"/>
    </w:pPr>
  </w:style>
  <w:style w:type="paragraph" w:customStyle="1" w:styleId="ShortTitle">
    <w:name w:val="Short Title"/>
    <w:basedOn w:val="a"/>
    <w:rsid w:val="00C00117"/>
    <w:pPr>
      <w:spacing w:before="120"/>
      <w:jc w:val="center"/>
    </w:pPr>
    <w:rPr>
      <w:sz w:val="32"/>
      <w:szCs w:val="32"/>
    </w:rPr>
  </w:style>
  <w:style w:type="paragraph" w:styleId="a8">
    <w:name w:val="header"/>
    <w:basedOn w:val="a"/>
    <w:rsid w:val="00C00117"/>
    <w:pPr>
      <w:tabs>
        <w:tab w:val="center" w:pos="4320"/>
        <w:tab w:val="right" w:pos="8640"/>
      </w:tabs>
    </w:pPr>
  </w:style>
  <w:style w:type="paragraph" w:styleId="a9">
    <w:name w:val="annotation text"/>
    <w:basedOn w:val="a"/>
    <w:semiHidden/>
    <w:rsid w:val="00C00117"/>
    <w:rPr>
      <w:sz w:val="20"/>
    </w:rPr>
  </w:style>
  <w:style w:type="paragraph" w:styleId="aa">
    <w:name w:val="annotation subject"/>
    <w:basedOn w:val="a9"/>
    <w:next w:val="a9"/>
    <w:semiHidden/>
    <w:rsid w:val="00C00117"/>
    <w:rPr>
      <w:b/>
      <w:bCs/>
    </w:rPr>
  </w:style>
  <w:style w:type="character" w:customStyle="1" w:styleId="Heading1Char">
    <w:name w:val="Heading 1 Char"/>
    <w:rsid w:val="00C00117"/>
    <w:rPr>
      <w:rFonts w:ascii="Arial" w:hAnsi="Arial"/>
      <w:i/>
      <w:color w:val="000080"/>
      <w:sz w:val="32"/>
      <w:lang w:val="en-US" w:eastAsia="en-US" w:bidi="bn-IN"/>
    </w:rPr>
  </w:style>
  <w:style w:type="paragraph" w:styleId="ab">
    <w:name w:val="footer"/>
    <w:basedOn w:val="a"/>
    <w:rsid w:val="00C00117"/>
    <w:pPr>
      <w:tabs>
        <w:tab w:val="center" w:pos="4320"/>
        <w:tab w:val="right" w:pos="8640"/>
      </w:tabs>
    </w:pPr>
  </w:style>
  <w:style w:type="character" w:customStyle="1" w:styleId="11">
    <w:name w:val="強調太字1"/>
    <w:basedOn w:val="a0"/>
    <w:rsid w:val="00C00117"/>
  </w:style>
  <w:style w:type="paragraph" w:styleId="30">
    <w:name w:val="Body Text 3"/>
    <w:basedOn w:val="a"/>
    <w:rsid w:val="00C00117"/>
    <w:pPr>
      <w:widowControl w:val="0"/>
      <w:autoSpaceDE w:val="0"/>
      <w:autoSpaceDN w:val="0"/>
      <w:adjustRightInd w:val="0"/>
      <w:spacing w:after="0"/>
    </w:pPr>
    <w:rPr>
      <w:rFonts w:ascii="Helvetica" w:eastAsia="Times New Roman" w:hAnsi="Helvetica"/>
      <w:sz w:val="28"/>
    </w:rPr>
  </w:style>
  <w:style w:type="character" w:styleId="ac">
    <w:name w:val="FollowedHyperlink"/>
    <w:uiPriority w:val="99"/>
    <w:semiHidden/>
    <w:unhideWhenUsed/>
    <w:rsid w:val="007742ED"/>
    <w:rPr>
      <w:color w:val="800080"/>
      <w:u w:val="single"/>
    </w:rPr>
  </w:style>
  <w:style w:type="paragraph" w:customStyle="1" w:styleId="EndNoteBibliography">
    <w:name w:val="EndNote Bibliography"/>
    <w:basedOn w:val="a"/>
    <w:rsid w:val="00F612F4"/>
    <w:pPr>
      <w:widowControl w:val="0"/>
      <w:spacing w:after="0"/>
      <w:jc w:val="both"/>
    </w:pPr>
    <w:rPr>
      <w:rFonts w:eastAsia="Palatino"/>
      <w:noProof w:val="0"/>
      <w:kern w:val="2"/>
      <w:szCs w:val="24"/>
      <w:lang w:eastAsia="ja-JP" w:bidi="ar-SA"/>
    </w:rPr>
  </w:style>
  <w:style w:type="paragraph" w:customStyle="1" w:styleId="EndNoteBibliographyTitle">
    <w:name w:val="EndNote Bibliography Title"/>
    <w:basedOn w:val="a"/>
    <w:rsid w:val="007E2C84"/>
    <w:pPr>
      <w:spacing w:after="0"/>
      <w:jc w:val="center"/>
    </w:pPr>
  </w:style>
  <w:style w:type="paragraph" w:styleId="ad">
    <w:name w:val="Revision"/>
    <w:hidden/>
    <w:uiPriority w:val="99"/>
    <w:semiHidden/>
    <w:rsid w:val="0019734C"/>
    <w:rPr>
      <w:rFonts w:ascii="Times New Roman" w:hAnsi="Times New Roman"/>
      <w:noProof/>
      <w:sz w:val="24"/>
      <w:lang w:eastAsia="en-US" w:bidi="bn-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ＭＳ 明朝" w:hAnsi="Times"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117"/>
    <w:pPr>
      <w:spacing w:after="120"/>
    </w:pPr>
    <w:rPr>
      <w:rFonts w:ascii="Times New Roman" w:hAnsi="Times New Roman"/>
      <w:noProof/>
      <w:sz w:val="24"/>
      <w:lang w:eastAsia="en-US" w:bidi="bn-IN"/>
    </w:rPr>
  </w:style>
  <w:style w:type="paragraph" w:styleId="1">
    <w:name w:val="heading 1"/>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2">
    <w:name w:val="heading 2"/>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3">
    <w:name w:val="heading 3"/>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4">
    <w:name w:val="heading 4"/>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C00117"/>
    <w:rPr>
      <w:rFonts w:ascii="Tahoma" w:hAnsi="Tahoma" w:cs="Tahoma"/>
      <w:sz w:val="16"/>
      <w:szCs w:val="16"/>
    </w:rPr>
  </w:style>
  <w:style w:type="character" w:styleId="a4">
    <w:name w:val="Hyperlink"/>
    <w:rsid w:val="00C00117"/>
    <w:rPr>
      <w:color w:val="0000FF"/>
      <w:u w:val="single"/>
    </w:rPr>
  </w:style>
  <w:style w:type="paragraph" w:customStyle="1" w:styleId="Bullet">
    <w:name w:val="Bullet"/>
    <w:basedOn w:val="a"/>
    <w:rsid w:val="00C00117"/>
    <w:pPr>
      <w:numPr>
        <w:numId w:val="2"/>
      </w:numPr>
      <w:tabs>
        <w:tab w:val="clear" w:pos="720"/>
      </w:tabs>
      <w:ind w:left="360"/>
    </w:pPr>
    <w:rPr>
      <w:color w:val="FF0000"/>
    </w:rPr>
  </w:style>
  <w:style w:type="paragraph" w:customStyle="1" w:styleId="ArticleTitle">
    <w:name w:val="Article Title"/>
    <w:basedOn w:val="a"/>
    <w:rsid w:val="00C00117"/>
    <w:pPr>
      <w:jc w:val="center"/>
    </w:pPr>
    <w:rPr>
      <w:b/>
      <w:sz w:val="36"/>
    </w:rPr>
  </w:style>
  <w:style w:type="character" w:styleId="a5">
    <w:name w:val="page number"/>
    <w:basedOn w:val="a0"/>
    <w:rsid w:val="00C00117"/>
  </w:style>
  <w:style w:type="paragraph" w:customStyle="1" w:styleId="NormalNumbered">
    <w:name w:val="Normal Numbered"/>
    <w:basedOn w:val="a"/>
    <w:rsid w:val="00C00117"/>
    <w:pPr>
      <w:widowControl w:val="0"/>
      <w:tabs>
        <w:tab w:val="num" w:pos="720"/>
      </w:tabs>
      <w:autoSpaceDE w:val="0"/>
      <w:autoSpaceDN w:val="0"/>
      <w:adjustRightInd w:val="0"/>
      <w:spacing w:before="120"/>
      <w:ind w:left="720" w:hanging="360"/>
    </w:pPr>
    <w:rPr>
      <w:rFonts w:eastAsia="Times New Roman"/>
      <w:bCs/>
      <w:szCs w:val="24"/>
    </w:rPr>
  </w:style>
  <w:style w:type="character" w:styleId="a6">
    <w:name w:val="endnote reference"/>
    <w:rsid w:val="00C00117"/>
    <w:rPr>
      <w:vertAlign w:val="superscript"/>
    </w:rPr>
  </w:style>
  <w:style w:type="character" w:styleId="a7">
    <w:name w:val="annotation reference"/>
    <w:rsid w:val="00C00117"/>
    <w:rPr>
      <w:sz w:val="16"/>
      <w:szCs w:val="16"/>
    </w:rPr>
  </w:style>
  <w:style w:type="paragraph" w:customStyle="1" w:styleId="10">
    <w:name w:val="本文1"/>
    <w:basedOn w:val="a"/>
    <w:qFormat/>
    <w:rsid w:val="00C00117"/>
    <w:pPr>
      <w:spacing w:before="120" w:line="480" w:lineRule="auto"/>
    </w:pPr>
  </w:style>
  <w:style w:type="paragraph" w:customStyle="1" w:styleId="ShortTitle">
    <w:name w:val="Short Title"/>
    <w:basedOn w:val="a"/>
    <w:rsid w:val="00C00117"/>
    <w:pPr>
      <w:spacing w:before="120"/>
      <w:jc w:val="center"/>
    </w:pPr>
    <w:rPr>
      <w:sz w:val="32"/>
      <w:szCs w:val="32"/>
    </w:rPr>
  </w:style>
  <w:style w:type="paragraph" w:styleId="a8">
    <w:name w:val="header"/>
    <w:basedOn w:val="a"/>
    <w:rsid w:val="00C00117"/>
    <w:pPr>
      <w:tabs>
        <w:tab w:val="center" w:pos="4320"/>
        <w:tab w:val="right" w:pos="8640"/>
      </w:tabs>
    </w:pPr>
  </w:style>
  <w:style w:type="paragraph" w:styleId="a9">
    <w:name w:val="annotation text"/>
    <w:basedOn w:val="a"/>
    <w:semiHidden/>
    <w:rsid w:val="00C00117"/>
    <w:rPr>
      <w:sz w:val="20"/>
    </w:rPr>
  </w:style>
  <w:style w:type="paragraph" w:styleId="aa">
    <w:name w:val="annotation subject"/>
    <w:basedOn w:val="a9"/>
    <w:next w:val="a9"/>
    <w:semiHidden/>
    <w:rsid w:val="00C00117"/>
    <w:rPr>
      <w:b/>
      <w:bCs/>
    </w:rPr>
  </w:style>
  <w:style w:type="character" w:customStyle="1" w:styleId="Heading1Char">
    <w:name w:val="Heading 1 Char"/>
    <w:rsid w:val="00C00117"/>
    <w:rPr>
      <w:rFonts w:ascii="Arial" w:hAnsi="Arial"/>
      <w:i/>
      <w:color w:val="000080"/>
      <w:sz w:val="32"/>
      <w:lang w:val="en-US" w:eastAsia="en-US" w:bidi="bn-IN"/>
    </w:rPr>
  </w:style>
  <w:style w:type="paragraph" w:styleId="ab">
    <w:name w:val="footer"/>
    <w:basedOn w:val="a"/>
    <w:rsid w:val="00C00117"/>
    <w:pPr>
      <w:tabs>
        <w:tab w:val="center" w:pos="4320"/>
        <w:tab w:val="right" w:pos="8640"/>
      </w:tabs>
    </w:pPr>
  </w:style>
  <w:style w:type="character" w:customStyle="1" w:styleId="11">
    <w:name w:val="強調太字1"/>
    <w:basedOn w:val="a0"/>
    <w:rsid w:val="00C00117"/>
  </w:style>
  <w:style w:type="paragraph" w:styleId="30">
    <w:name w:val="Body Text 3"/>
    <w:basedOn w:val="a"/>
    <w:rsid w:val="00C00117"/>
    <w:pPr>
      <w:widowControl w:val="0"/>
      <w:autoSpaceDE w:val="0"/>
      <w:autoSpaceDN w:val="0"/>
      <w:adjustRightInd w:val="0"/>
      <w:spacing w:after="0"/>
    </w:pPr>
    <w:rPr>
      <w:rFonts w:ascii="Helvetica" w:eastAsia="Times New Roman" w:hAnsi="Helvetica"/>
      <w:sz w:val="28"/>
    </w:rPr>
  </w:style>
  <w:style w:type="character" w:styleId="ac">
    <w:name w:val="FollowedHyperlink"/>
    <w:uiPriority w:val="99"/>
    <w:semiHidden/>
    <w:unhideWhenUsed/>
    <w:rsid w:val="007742ED"/>
    <w:rPr>
      <w:color w:val="800080"/>
      <w:u w:val="single"/>
    </w:rPr>
  </w:style>
  <w:style w:type="paragraph" w:customStyle="1" w:styleId="EndNoteBibliography">
    <w:name w:val="EndNote Bibliography"/>
    <w:basedOn w:val="a"/>
    <w:rsid w:val="00F612F4"/>
    <w:pPr>
      <w:widowControl w:val="0"/>
      <w:spacing w:after="0"/>
      <w:jc w:val="both"/>
    </w:pPr>
    <w:rPr>
      <w:rFonts w:eastAsia="Palatino"/>
      <w:noProof w:val="0"/>
      <w:kern w:val="2"/>
      <w:szCs w:val="24"/>
      <w:lang w:eastAsia="ja-JP" w:bidi="ar-SA"/>
    </w:rPr>
  </w:style>
  <w:style w:type="paragraph" w:customStyle="1" w:styleId="EndNoteBibliographyTitle">
    <w:name w:val="EndNote Bibliography Title"/>
    <w:basedOn w:val="a"/>
    <w:rsid w:val="007E2C84"/>
    <w:pPr>
      <w:spacing w:after="0"/>
      <w:jc w:val="center"/>
    </w:pPr>
  </w:style>
  <w:style w:type="paragraph" w:styleId="ad">
    <w:name w:val="Revision"/>
    <w:hidden/>
    <w:uiPriority w:val="99"/>
    <w:semiHidden/>
    <w:rsid w:val="0019734C"/>
    <w:rPr>
      <w:rFonts w:ascii="Times New Roman" w:hAnsi="Times New Roman"/>
      <w:noProof/>
      <w:sz w:val="24"/>
      <w:lang w:eastAsia="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13370">
      <w:bodyDiv w:val="1"/>
      <w:marLeft w:val="0"/>
      <w:marRight w:val="0"/>
      <w:marTop w:val="0"/>
      <w:marBottom w:val="0"/>
      <w:divBdr>
        <w:top w:val="none" w:sz="0" w:space="0" w:color="auto"/>
        <w:left w:val="none" w:sz="0" w:space="0" w:color="auto"/>
        <w:bottom w:val="none" w:sz="0" w:space="0" w:color="auto"/>
        <w:right w:val="none" w:sz="0" w:space="0" w:color="auto"/>
      </w:divBdr>
    </w:div>
    <w:div w:id="337004787">
      <w:bodyDiv w:val="1"/>
      <w:marLeft w:val="0"/>
      <w:marRight w:val="0"/>
      <w:marTop w:val="0"/>
      <w:marBottom w:val="0"/>
      <w:divBdr>
        <w:top w:val="none" w:sz="0" w:space="0" w:color="auto"/>
        <w:left w:val="none" w:sz="0" w:space="0" w:color="auto"/>
        <w:bottom w:val="none" w:sz="0" w:space="0" w:color="auto"/>
        <w:right w:val="none" w:sz="0" w:space="0" w:color="auto"/>
      </w:divBdr>
    </w:div>
    <w:div w:id="486674342">
      <w:bodyDiv w:val="1"/>
      <w:marLeft w:val="0"/>
      <w:marRight w:val="0"/>
      <w:marTop w:val="0"/>
      <w:marBottom w:val="0"/>
      <w:divBdr>
        <w:top w:val="none" w:sz="0" w:space="0" w:color="auto"/>
        <w:left w:val="none" w:sz="0" w:space="0" w:color="auto"/>
        <w:bottom w:val="none" w:sz="0" w:space="0" w:color="auto"/>
        <w:right w:val="none" w:sz="0" w:space="0" w:color="auto"/>
      </w:divBdr>
    </w:div>
    <w:div w:id="608271497">
      <w:bodyDiv w:val="1"/>
      <w:marLeft w:val="0"/>
      <w:marRight w:val="0"/>
      <w:marTop w:val="0"/>
      <w:marBottom w:val="0"/>
      <w:divBdr>
        <w:top w:val="none" w:sz="0" w:space="0" w:color="auto"/>
        <w:left w:val="none" w:sz="0" w:space="0" w:color="auto"/>
        <w:bottom w:val="none" w:sz="0" w:space="0" w:color="auto"/>
        <w:right w:val="none" w:sz="0" w:space="0" w:color="auto"/>
      </w:divBdr>
    </w:div>
    <w:div w:id="675233432">
      <w:bodyDiv w:val="1"/>
      <w:marLeft w:val="0"/>
      <w:marRight w:val="0"/>
      <w:marTop w:val="0"/>
      <w:marBottom w:val="0"/>
      <w:divBdr>
        <w:top w:val="none" w:sz="0" w:space="0" w:color="auto"/>
        <w:left w:val="none" w:sz="0" w:space="0" w:color="auto"/>
        <w:bottom w:val="none" w:sz="0" w:space="0" w:color="auto"/>
        <w:right w:val="none" w:sz="0" w:space="0" w:color="auto"/>
      </w:divBdr>
    </w:div>
    <w:div w:id="867522324">
      <w:bodyDiv w:val="1"/>
      <w:marLeft w:val="0"/>
      <w:marRight w:val="0"/>
      <w:marTop w:val="0"/>
      <w:marBottom w:val="0"/>
      <w:divBdr>
        <w:top w:val="none" w:sz="0" w:space="0" w:color="auto"/>
        <w:left w:val="none" w:sz="0" w:space="0" w:color="auto"/>
        <w:bottom w:val="none" w:sz="0" w:space="0" w:color="auto"/>
        <w:right w:val="none" w:sz="0" w:space="0" w:color="auto"/>
      </w:divBdr>
    </w:div>
    <w:div w:id="1334724891">
      <w:bodyDiv w:val="1"/>
      <w:marLeft w:val="0"/>
      <w:marRight w:val="0"/>
      <w:marTop w:val="0"/>
      <w:marBottom w:val="0"/>
      <w:divBdr>
        <w:top w:val="none" w:sz="0" w:space="0" w:color="auto"/>
        <w:left w:val="none" w:sz="0" w:space="0" w:color="auto"/>
        <w:bottom w:val="none" w:sz="0" w:space="0" w:color="auto"/>
        <w:right w:val="none" w:sz="0" w:space="0" w:color="auto"/>
      </w:divBdr>
    </w:div>
    <w:div w:id="195031181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0D4A8-F77E-D24A-A88D-93B40C7DE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746</Words>
  <Characters>32757</Characters>
  <Application>Microsoft Macintosh Word</Application>
  <DocSecurity>0</DocSecurity>
  <Lines>272</Lines>
  <Paragraphs>76</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38427</CharactersWithSpaces>
  <SharedDoc>false</SharedDoc>
  <HLinks>
    <vt:vector size="54" baseType="variant">
      <vt:variant>
        <vt:i4>1900595</vt:i4>
      </vt:variant>
      <vt:variant>
        <vt:i4>56</vt:i4>
      </vt:variant>
      <vt:variant>
        <vt:i4>0</vt:i4>
      </vt:variant>
      <vt:variant>
        <vt:i4>5</vt:i4>
      </vt:variant>
      <vt:variant>
        <vt:lpwstr>http://edmgr.ovid.com/aa/accounts/ifauth.htm</vt:lpwstr>
      </vt:variant>
      <vt:variant>
        <vt:lpwstr>Copyright</vt:lpwstr>
      </vt:variant>
      <vt:variant>
        <vt:i4>2621514</vt:i4>
      </vt:variant>
      <vt:variant>
        <vt:i4>53</vt:i4>
      </vt:variant>
      <vt:variant>
        <vt:i4>0</vt:i4>
      </vt:variant>
      <vt:variant>
        <vt:i4>5</vt:i4>
      </vt:variant>
      <vt:variant>
        <vt:lpwstr>http://www.anesthesia-analgesia.org</vt:lpwstr>
      </vt:variant>
      <vt:variant>
        <vt:lpwstr/>
      </vt:variant>
      <vt:variant>
        <vt:i4>7995456</vt:i4>
      </vt:variant>
      <vt:variant>
        <vt:i4>50</vt:i4>
      </vt:variant>
      <vt:variant>
        <vt:i4>0</vt:i4>
      </vt:variant>
      <vt:variant>
        <vt:i4>5</vt:i4>
      </vt:variant>
      <vt:variant>
        <vt:lpwstr>http://www.aaeditor.org/GuideforAuthors.pdf</vt:lpwstr>
      </vt:variant>
      <vt:variant>
        <vt:lpwstr/>
      </vt:variant>
      <vt:variant>
        <vt:i4>5439587</vt:i4>
      </vt:variant>
      <vt:variant>
        <vt:i4>47</vt:i4>
      </vt:variant>
      <vt:variant>
        <vt:i4>0</vt:i4>
      </vt:variant>
      <vt:variant>
        <vt:i4>5</vt:i4>
      </vt:variant>
      <vt:variant>
        <vt:lpwstr>http://www.consort-statement.org/</vt:lpwstr>
      </vt:variant>
      <vt:variant>
        <vt:lpwstr/>
      </vt:variant>
      <vt:variant>
        <vt:i4>3538988</vt:i4>
      </vt:variant>
      <vt:variant>
        <vt:i4>44</vt:i4>
      </vt:variant>
      <vt:variant>
        <vt:i4>0</vt:i4>
      </vt:variant>
      <vt:variant>
        <vt:i4>5</vt:i4>
      </vt:variant>
      <vt:variant>
        <vt:lpwstr>http://www.clinicaltrials.gov/</vt:lpwstr>
      </vt:variant>
      <vt:variant>
        <vt:lpwstr/>
      </vt:variant>
      <vt:variant>
        <vt:i4>3538949</vt:i4>
      </vt:variant>
      <vt:variant>
        <vt:i4>41</vt:i4>
      </vt:variant>
      <vt:variant>
        <vt:i4>0</vt:i4>
      </vt:variant>
      <vt:variant>
        <vt:i4>5</vt:i4>
      </vt:variant>
      <vt:variant>
        <vt:lpwstr>http://ohsr.od.nih.gov/guidelines/helsinki.html</vt:lpwstr>
      </vt:variant>
      <vt:variant>
        <vt:lpwstr/>
      </vt:variant>
      <vt:variant>
        <vt:i4>1900595</vt:i4>
      </vt:variant>
      <vt:variant>
        <vt:i4>38</vt:i4>
      </vt:variant>
      <vt:variant>
        <vt:i4>0</vt:i4>
      </vt:variant>
      <vt:variant>
        <vt:i4>5</vt:i4>
      </vt:variant>
      <vt:variant>
        <vt:lpwstr>http://edmgr.ovid.com/aa/accounts/ifauth.htm</vt:lpwstr>
      </vt:variant>
      <vt:variant>
        <vt:lpwstr>Copyright</vt:lpwstr>
      </vt:variant>
      <vt:variant>
        <vt:i4>4325418</vt:i4>
      </vt:variant>
      <vt:variant>
        <vt:i4>35</vt:i4>
      </vt:variant>
      <vt:variant>
        <vt:i4>0</vt:i4>
      </vt:variant>
      <vt:variant>
        <vt:i4>5</vt:i4>
      </vt:variant>
      <vt:variant>
        <vt:lpwstr>http://www.icmje.org/</vt:lpwstr>
      </vt:variant>
      <vt:variant>
        <vt:lpwstr/>
      </vt:variant>
      <vt:variant>
        <vt:i4>7995456</vt:i4>
      </vt:variant>
      <vt:variant>
        <vt:i4>32</vt:i4>
      </vt:variant>
      <vt:variant>
        <vt:i4>0</vt:i4>
      </vt:variant>
      <vt:variant>
        <vt:i4>5</vt:i4>
      </vt:variant>
      <vt:variant>
        <vt:lpwstr>http://www.aaeditor.org/Guidefor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0-26T13:45:00Z</dcterms:created>
  <dcterms:modified xsi:type="dcterms:W3CDTF">2015-11-07T03:44:00Z</dcterms:modified>
</cp:coreProperties>
</file>